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23E21D" w14:textId="13143F02" w:rsidR="002B33A9" w:rsidRPr="00F326B1" w:rsidRDefault="6AC83FF5" w:rsidP="1457F032">
      <w:pPr>
        <w:spacing w:after="0" w:line="240" w:lineRule="auto"/>
        <w:rPr>
          <w:rStyle w:val="cf01"/>
          <w:rFonts w:asciiTheme="minorHAnsi" w:hAnsiTheme="minorHAnsi" w:cstheme="minorBidi"/>
          <w:b/>
          <w:bCs/>
          <w:sz w:val="28"/>
          <w:szCs w:val="28"/>
        </w:rPr>
      </w:pPr>
      <w:r w:rsidRPr="1457F032">
        <w:rPr>
          <w:rStyle w:val="cf01"/>
          <w:rFonts w:asciiTheme="minorHAnsi" w:hAnsiTheme="minorHAnsi" w:cstheme="minorBidi"/>
          <w:b/>
          <w:bCs/>
          <w:sz w:val="28"/>
          <w:szCs w:val="28"/>
        </w:rPr>
        <w:t xml:space="preserve">Using </w:t>
      </w:r>
      <w:r w:rsidR="373C4678" w:rsidRPr="1457F032">
        <w:rPr>
          <w:rStyle w:val="cf01"/>
          <w:rFonts w:asciiTheme="minorHAnsi" w:hAnsiTheme="minorHAnsi" w:cstheme="minorBidi"/>
          <w:b/>
          <w:bCs/>
          <w:sz w:val="28"/>
          <w:szCs w:val="28"/>
        </w:rPr>
        <w:t>Ma</w:t>
      </w:r>
      <w:r w:rsidRPr="1457F032">
        <w:rPr>
          <w:rStyle w:val="cf01"/>
          <w:rFonts w:asciiTheme="minorHAnsi" w:hAnsiTheme="minorHAnsi" w:cstheme="minorBidi"/>
          <w:b/>
          <w:bCs/>
          <w:sz w:val="28"/>
          <w:szCs w:val="28"/>
        </w:rPr>
        <w:t xml:space="preserve">chine </w:t>
      </w:r>
      <w:r w:rsidR="373C4678" w:rsidRPr="1457F032">
        <w:rPr>
          <w:rStyle w:val="cf01"/>
          <w:rFonts w:asciiTheme="minorHAnsi" w:hAnsiTheme="minorHAnsi" w:cstheme="minorBidi"/>
          <w:b/>
          <w:bCs/>
          <w:sz w:val="28"/>
          <w:szCs w:val="28"/>
        </w:rPr>
        <w:t>L</w:t>
      </w:r>
      <w:r w:rsidRPr="1457F032">
        <w:rPr>
          <w:rStyle w:val="cf01"/>
          <w:rFonts w:asciiTheme="minorHAnsi" w:hAnsiTheme="minorHAnsi" w:cstheme="minorBidi"/>
          <w:b/>
          <w:bCs/>
          <w:sz w:val="28"/>
          <w:szCs w:val="28"/>
        </w:rPr>
        <w:t xml:space="preserve">earning to </w:t>
      </w:r>
      <w:r w:rsidR="373C4678" w:rsidRPr="1457F032">
        <w:rPr>
          <w:rStyle w:val="cf01"/>
          <w:rFonts w:asciiTheme="minorHAnsi" w:hAnsiTheme="minorHAnsi" w:cstheme="minorBidi"/>
          <w:b/>
          <w:bCs/>
          <w:sz w:val="28"/>
          <w:szCs w:val="28"/>
        </w:rPr>
        <w:t>M</w:t>
      </w:r>
      <w:r w:rsidRPr="1457F032">
        <w:rPr>
          <w:rStyle w:val="cf01"/>
          <w:rFonts w:asciiTheme="minorHAnsi" w:hAnsiTheme="minorHAnsi" w:cstheme="minorBidi"/>
          <w:b/>
          <w:bCs/>
          <w:sz w:val="28"/>
          <w:szCs w:val="28"/>
        </w:rPr>
        <w:t xml:space="preserve">easure </w:t>
      </w:r>
      <w:r w:rsidR="373C4678" w:rsidRPr="1457F032">
        <w:rPr>
          <w:rStyle w:val="cf01"/>
          <w:rFonts w:asciiTheme="minorHAnsi" w:hAnsiTheme="minorHAnsi" w:cstheme="minorBidi"/>
          <w:b/>
          <w:bCs/>
          <w:sz w:val="28"/>
          <w:szCs w:val="28"/>
        </w:rPr>
        <w:t>C</w:t>
      </w:r>
      <w:r w:rsidRPr="1457F032">
        <w:rPr>
          <w:rStyle w:val="cf01"/>
          <w:rFonts w:asciiTheme="minorHAnsi" w:hAnsiTheme="minorHAnsi" w:cstheme="minorBidi"/>
          <w:b/>
          <w:bCs/>
          <w:sz w:val="28"/>
          <w:szCs w:val="28"/>
        </w:rPr>
        <w:t xml:space="preserve">hanges in </w:t>
      </w:r>
      <w:r w:rsidR="373C4678" w:rsidRPr="1457F032">
        <w:rPr>
          <w:rStyle w:val="cf01"/>
          <w:rFonts w:asciiTheme="minorHAnsi" w:hAnsiTheme="minorHAnsi" w:cstheme="minorBidi"/>
          <w:b/>
          <w:bCs/>
          <w:sz w:val="28"/>
          <w:szCs w:val="28"/>
        </w:rPr>
        <w:t>I</w:t>
      </w:r>
      <w:r w:rsidRPr="1457F032">
        <w:rPr>
          <w:rStyle w:val="cf01"/>
          <w:rFonts w:asciiTheme="minorHAnsi" w:hAnsiTheme="minorHAnsi" w:cstheme="minorBidi"/>
          <w:b/>
          <w:bCs/>
          <w:sz w:val="28"/>
          <w:szCs w:val="28"/>
        </w:rPr>
        <w:t>mmunity</w:t>
      </w:r>
      <w:r w:rsidR="009550A7">
        <w:rPr>
          <w:rStyle w:val="cf01"/>
          <w:rFonts w:asciiTheme="minorHAnsi" w:hAnsiTheme="minorHAnsi" w:cstheme="minorBidi"/>
          <w:b/>
          <w:bCs/>
          <w:sz w:val="28"/>
          <w:szCs w:val="28"/>
        </w:rPr>
        <w:t xml:space="preserve"> </w:t>
      </w:r>
      <w:ins w:id="0" w:author="Nathaniel Haulk" w:date="2023-04-24T12:56:00Z">
        <w:r w:rsidR="00C953F9">
          <w:rPr>
            <w:rStyle w:val="cf01"/>
            <w:rFonts w:asciiTheme="minorHAnsi" w:hAnsiTheme="minorHAnsi" w:cstheme="minorBidi"/>
            <w:b/>
            <w:bCs/>
            <w:sz w:val="28"/>
            <w:szCs w:val="28"/>
          </w:rPr>
          <w:t>due to Climate Change</w:t>
        </w:r>
        <w:r w:rsidR="00C953F9" w:rsidRPr="1457F032">
          <w:rPr>
            <w:rStyle w:val="cf01"/>
            <w:rFonts w:asciiTheme="minorHAnsi" w:hAnsiTheme="minorHAnsi" w:cstheme="minorBidi"/>
            <w:b/>
            <w:bCs/>
            <w:sz w:val="28"/>
            <w:szCs w:val="28"/>
          </w:rPr>
          <w:t xml:space="preserve"> </w:t>
        </w:r>
      </w:ins>
      <w:r w:rsidRPr="1457F032">
        <w:rPr>
          <w:rStyle w:val="cf01"/>
          <w:rFonts w:asciiTheme="minorHAnsi" w:hAnsiTheme="minorHAnsi" w:cstheme="minorBidi"/>
          <w:b/>
          <w:bCs/>
          <w:sz w:val="28"/>
          <w:szCs w:val="28"/>
        </w:rPr>
        <w:t xml:space="preserve">in the </w:t>
      </w:r>
      <w:r w:rsidR="373C4678" w:rsidRPr="1457F032">
        <w:rPr>
          <w:rStyle w:val="cf01"/>
          <w:rFonts w:asciiTheme="minorHAnsi" w:hAnsiTheme="minorHAnsi" w:cstheme="minorBidi"/>
          <w:b/>
          <w:bCs/>
          <w:sz w:val="28"/>
          <w:szCs w:val="28"/>
        </w:rPr>
        <w:t>F</w:t>
      </w:r>
      <w:r w:rsidRPr="1457F032">
        <w:rPr>
          <w:rStyle w:val="cf01"/>
          <w:rFonts w:asciiTheme="minorHAnsi" w:hAnsiTheme="minorHAnsi" w:cstheme="minorBidi"/>
          <w:b/>
          <w:bCs/>
          <w:sz w:val="28"/>
          <w:szCs w:val="28"/>
        </w:rPr>
        <w:t xml:space="preserve">all </w:t>
      </w:r>
      <w:r w:rsidR="373C4678" w:rsidRPr="1457F032">
        <w:rPr>
          <w:rStyle w:val="cf01"/>
          <w:rFonts w:asciiTheme="minorHAnsi" w:hAnsiTheme="minorHAnsi" w:cstheme="minorBidi"/>
          <w:b/>
          <w:bCs/>
          <w:sz w:val="28"/>
          <w:szCs w:val="28"/>
        </w:rPr>
        <w:t>A</w:t>
      </w:r>
      <w:r w:rsidRPr="1457F032">
        <w:rPr>
          <w:rStyle w:val="cf01"/>
          <w:rFonts w:asciiTheme="minorHAnsi" w:hAnsiTheme="minorHAnsi" w:cstheme="minorBidi"/>
          <w:b/>
          <w:bCs/>
          <w:sz w:val="28"/>
          <w:szCs w:val="28"/>
        </w:rPr>
        <w:t>rmyworm</w:t>
      </w:r>
      <w:r w:rsidR="009550A7">
        <w:rPr>
          <w:rStyle w:val="cf01"/>
          <w:rFonts w:asciiTheme="minorHAnsi" w:hAnsiTheme="minorHAnsi" w:cstheme="minorBidi"/>
          <w:b/>
          <w:bCs/>
          <w:sz w:val="28"/>
          <w:szCs w:val="28"/>
        </w:rPr>
        <w:t xml:space="preserve">, </w:t>
      </w:r>
      <w:ins w:id="1" w:author="Nathaniel Haulk" w:date="2023-04-24T12:55:00Z">
        <w:r w:rsidR="00C953F9" w:rsidRPr="009550A7">
          <w:rPr>
            <w:rStyle w:val="cf01"/>
            <w:rFonts w:asciiTheme="minorHAnsi" w:hAnsiTheme="minorHAnsi" w:cstheme="minorBidi"/>
            <w:b/>
            <w:bCs/>
            <w:i/>
            <w:iCs/>
            <w:sz w:val="28"/>
            <w:szCs w:val="28"/>
          </w:rPr>
          <w:t xml:space="preserve">Spodoptera </w:t>
        </w:r>
        <w:proofErr w:type="spellStart"/>
        <w:proofErr w:type="gramStart"/>
        <w:r w:rsidR="00C953F9" w:rsidRPr="009550A7">
          <w:rPr>
            <w:rStyle w:val="cf01"/>
            <w:rFonts w:asciiTheme="minorHAnsi" w:hAnsiTheme="minorHAnsi" w:cstheme="minorBidi"/>
            <w:b/>
            <w:bCs/>
            <w:i/>
            <w:iCs/>
            <w:sz w:val="28"/>
            <w:szCs w:val="28"/>
          </w:rPr>
          <w:t>frugiperda</w:t>
        </w:r>
      </w:ins>
      <w:proofErr w:type="spellEnd"/>
      <w:proofErr w:type="gramEnd"/>
    </w:p>
    <w:p w14:paraId="24D139CF" w14:textId="77777777" w:rsidR="002B33A9" w:rsidRPr="00F326B1" w:rsidRDefault="002B33A9" w:rsidP="002B33A9">
      <w:pPr>
        <w:spacing w:after="0" w:line="240" w:lineRule="auto"/>
        <w:rPr>
          <w:rStyle w:val="cf01"/>
          <w:rFonts w:asciiTheme="minorHAnsi" w:hAnsiTheme="minorHAnsi" w:cstheme="minorHAnsi"/>
          <w:b/>
          <w:bCs/>
          <w:sz w:val="24"/>
          <w:szCs w:val="24"/>
        </w:rPr>
      </w:pPr>
    </w:p>
    <w:p w14:paraId="70F26DE7" w14:textId="40CCC047" w:rsidR="00D604C1" w:rsidRDefault="00D604C1" w:rsidP="00401D7E">
      <w:pPr>
        <w:spacing w:line="240" w:lineRule="auto"/>
        <w:rPr>
          <w:rFonts w:cstheme="minorHAnsi"/>
          <w:b/>
          <w:bCs/>
          <w:sz w:val="28"/>
          <w:szCs w:val="28"/>
        </w:rPr>
      </w:pPr>
      <w:r w:rsidRPr="00F326B1">
        <w:rPr>
          <w:rFonts w:cstheme="minorHAnsi"/>
          <w:b/>
          <w:bCs/>
          <w:sz w:val="28"/>
          <w:szCs w:val="28"/>
        </w:rPr>
        <w:t>Abstract:</w:t>
      </w:r>
    </w:p>
    <w:p w14:paraId="7E945B83" w14:textId="70242362" w:rsidR="00691512" w:rsidRPr="00157CDF" w:rsidRDefault="00691512" w:rsidP="00401D7E">
      <w:pPr>
        <w:spacing w:line="240" w:lineRule="auto"/>
        <w:rPr>
          <w:rFonts w:cstheme="minorHAnsi"/>
        </w:rPr>
      </w:pPr>
      <w:r>
        <w:rPr>
          <w:rFonts w:cstheme="minorHAnsi"/>
          <w:b/>
          <w:bCs/>
          <w:sz w:val="28"/>
          <w:szCs w:val="28"/>
        </w:rPr>
        <w:tab/>
      </w:r>
      <w:r w:rsidR="00DC373F">
        <w:rPr>
          <w:rFonts w:cstheme="minorHAnsi"/>
        </w:rPr>
        <w:t>The f</w:t>
      </w:r>
      <w:r w:rsidRPr="00157CDF">
        <w:rPr>
          <w:rFonts w:cstheme="minorHAnsi"/>
        </w:rPr>
        <w:t xml:space="preserve">all </w:t>
      </w:r>
      <w:r w:rsidR="00157CDF">
        <w:rPr>
          <w:rFonts w:cstheme="minorHAnsi"/>
        </w:rPr>
        <w:t>armyworm</w:t>
      </w:r>
      <w:r w:rsidR="00DC373F">
        <w:rPr>
          <w:rFonts w:cstheme="minorHAnsi"/>
        </w:rPr>
        <w:t xml:space="preserve"> </w:t>
      </w:r>
      <w:r w:rsidR="00DC373F" w:rsidRPr="00F326B1">
        <w:rPr>
          <w:rFonts w:cstheme="minorHAnsi"/>
        </w:rPr>
        <w:t>(</w:t>
      </w:r>
      <w:r w:rsidR="00DC373F" w:rsidRPr="00F326B1">
        <w:rPr>
          <w:rFonts w:cstheme="minorHAnsi"/>
          <w:i/>
          <w:iCs/>
        </w:rPr>
        <w:t xml:space="preserve">Spodoptera </w:t>
      </w:r>
      <w:proofErr w:type="spellStart"/>
      <w:r w:rsidR="00DC373F" w:rsidRPr="00F326B1">
        <w:rPr>
          <w:rFonts w:cstheme="minorHAnsi"/>
          <w:i/>
          <w:iCs/>
        </w:rPr>
        <w:t>frugiperda</w:t>
      </w:r>
      <w:proofErr w:type="spellEnd"/>
      <w:r w:rsidR="00DC373F" w:rsidRPr="00F326B1">
        <w:rPr>
          <w:rFonts w:cstheme="minorHAnsi"/>
        </w:rPr>
        <w:t xml:space="preserve">) </w:t>
      </w:r>
      <w:r w:rsidR="00DC373F">
        <w:rPr>
          <w:rFonts w:cstheme="minorHAnsi"/>
        </w:rPr>
        <w:t>is</w:t>
      </w:r>
      <w:r w:rsidR="00157CDF">
        <w:rPr>
          <w:rFonts w:cstheme="minorHAnsi"/>
        </w:rPr>
        <w:t xml:space="preserve"> a major agricultural pest causing millions in damage to farm</w:t>
      </w:r>
      <w:r w:rsidR="00BA1A6C">
        <w:rPr>
          <w:rFonts w:cstheme="minorHAnsi"/>
        </w:rPr>
        <w:t>lands</w:t>
      </w:r>
      <w:r w:rsidR="00157CDF">
        <w:rPr>
          <w:rFonts w:cstheme="minorHAnsi"/>
        </w:rPr>
        <w:t xml:space="preserve"> </w:t>
      </w:r>
      <w:r w:rsidR="00BA1A6C">
        <w:rPr>
          <w:rFonts w:cstheme="minorHAnsi"/>
        </w:rPr>
        <w:t>across</w:t>
      </w:r>
      <w:r w:rsidR="00157CDF">
        <w:rPr>
          <w:rFonts w:cstheme="minorHAnsi"/>
        </w:rPr>
        <w:t xml:space="preserve"> the globe. With the recent spread </w:t>
      </w:r>
      <w:r w:rsidR="00BA1A6C">
        <w:rPr>
          <w:rFonts w:cstheme="minorHAnsi"/>
        </w:rPr>
        <w:t>in</w:t>
      </w:r>
      <w:r w:rsidR="00157CDF">
        <w:rPr>
          <w:rFonts w:cstheme="minorHAnsi"/>
        </w:rPr>
        <w:t xml:space="preserve">to Africa and Asia, the need for understanding the best form of biocontrol is at an </w:t>
      </w:r>
      <w:r w:rsidR="00A05BEB">
        <w:rPr>
          <w:rFonts w:cstheme="minorHAnsi"/>
        </w:rPr>
        <w:t>all-time</w:t>
      </w:r>
      <w:r w:rsidR="00157CDF">
        <w:rPr>
          <w:rFonts w:cstheme="minorHAnsi"/>
        </w:rPr>
        <w:t xml:space="preserve"> high. While viruses </w:t>
      </w:r>
      <w:r w:rsidR="00DC373F">
        <w:rPr>
          <w:rFonts w:cstheme="minorHAnsi"/>
        </w:rPr>
        <w:t xml:space="preserve">are </w:t>
      </w:r>
      <w:del w:id="2" w:author="Nathaniel Haulk" w:date="2023-04-26T11:59:00Z">
        <w:r w:rsidR="00DC373F" w:rsidDel="00A13685">
          <w:rPr>
            <w:rFonts w:cstheme="minorHAnsi"/>
          </w:rPr>
          <w:delText>often used</w:delText>
        </w:r>
      </w:del>
      <w:ins w:id="3" w:author="Nathaniel Haulk" w:date="2023-04-26T11:59:00Z">
        <w:r w:rsidR="00A13685">
          <w:rPr>
            <w:rFonts w:cstheme="minorHAnsi"/>
          </w:rPr>
          <w:t xml:space="preserve"> a major biocontrol </w:t>
        </w:r>
        <w:proofErr w:type="spellStart"/>
        <w:r w:rsidR="00A13685">
          <w:rPr>
            <w:rFonts w:cstheme="minorHAnsi"/>
          </w:rPr>
          <w:t>agent</w:t>
        </w:r>
      </w:ins>
      <w:del w:id="4" w:author="Nathaniel Haulk" w:date="2023-04-26T11:59:00Z">
        <w:r w:rsidR="00DC373F" w:rsidDel="00A13685">
          <w:rPr>
            <w:rFonts w:cstheme="minorHAnsi"/>
          </w:rPr>
          <w:delText xml:space="preserve"> </w:delText>
        </w:r>
      </w:del>
      <w:ins w:id="5" w:author="Nathaniel Haulk" w:date="2023-04-26T11:59:00Z">
        <w:r w:rsidR="00A13685">
          <w:rPr>
            <w:rFonts w:cstheme="minorHAnsi"/>
          </w:rPr>
          <w:t>for</w:t>
        </w:r>
      </w:ins>
      <w:proofErr w:type="spellEnd"/>
      <w:del w:id="6" w:author="Nathaniel Haulk" w:date="2023-04-26T11:59:00Z">
        <w:r w:rsidR="00DC373F" w:rsidDel="00A13685">
          <w:rPr>
            <w:rFonts w:cstheme="minorHAnsi"/>
          </w:rPr>
          <w:delText>in</w:delText>
        </w:r>
      </w:del>
      <w:r w:rsidR="00DC373F">
        <w:rPr>
          <w:rFonts w:cstheme="minorHAnsi"/>
        </w:rPr>
        <w:t xml:space="preserve"> controlling insect pests, </w:t>
      </w:r>
      <w:del w:id="7" w:author="Nathaniel Haulk" w:date="2023-04-26T11:58:00Z">
        <w:r w:rsidR="00DC373F" w:rsidDel="00AB2D52">
          <w:rPr>
            <w:rFonts w:cstheme="minorHAnsi"/>
          </w:rPr>
          <w:delText>not much is known</w:delText>
        </w:r>
      </w:del>
      <w:ins w:id="8" w:author="Nathaniel Haulk" w:date="2023-04-26T11:58:00Z">
        <w:r w:rsidR="00AB2D52">
          <w:rPr>
            <w:rFonts w:cstheme="minorHAnsi"/>
          </w:rPr>
          <w:t>we still lack knowledge</w:t>
        </w:r>
      </w:ins>
      <w:r w:rsidR="00DC373F">
        <w:rPr>
          <w:rFonts w:cstheme="minorHAnsi"/>
        </w:rPr>
        <w:t xml:space="preserve"> about how fall armyworms react with specialist pathogens</w:t>
      </w:r>
      <w:r w:rsidR="009B3F76">
        <w:rPr>
          <w:rFonts w:cstheme="minorHAnsi"/>
        </w:rPr>
        <w:t xml:space="preserve"> and how that reaction may vary with changes in climate</w:t>
      </w:r>
      <w:r w:rsidR="00DC373F">
        <w:rPr>
          <w:rFonts w:cstheme="minorHAnsi"/>
        </w:rPr>
        <w:t xml:space="preserve">. Furthermore, </w:t>
      </w:r>
      <w:r w:rsidR="009B3F76">
        <w:rPr>
          <w:rFonts w:cstheme="minorHAnsi"/>
        </w:rPr>
        <w:t>current methods o</w:t>
      </w:r>
      <w:r w:rsidR="00BA1A6C">
        <w:rPr>
          <w:rFonts w:cstheme="minorHAnsi"/>
        </w:rPr>
        <w:t>f</w:t>
      </w:r>
      <w:r w:rsidR="009B3F76">
        <w:rPr>
          <w:rFonts w:cstheme="minorHAnsi"/>
        </w:rPr>
        <w:t xml:space="preserve"> measuring immune response </w:t>
      </w:r>
      <w:del w:id="9" w:author="Nathaniel Haulk" w:date="2023-04-26T11:57:00Z">
        <w:r w:rsidR="009B3F76" w:rsidDel="00231736">
          <w:rPr>
            <w:rFonts w:cstheme="minorHAnsi"/>
          </w:rPr>
          <w:delText xml:space="preserve">require </w:delText>
        </w:r>
      </w:del>
      <w:ins w:id="10" w:author="Nathaniel Haulk" w:date="2023-04-26T11:57:00Z">
        <w:r w:rsidR="00231736">
          <w:rPr>
            <w:rFonts w:cstheme="minorHAnsi"/>
          </w:rPr>
          <w:t>use</w:t>
        </w:r>
      </w:ins>
      <w:del w:id="11" w:author="Nathaniel Haulk" w:date="2023-04-26T11:57:00Z">
        <w:r w:rsidR="00C239F1" w:rsidDel="00231736">
          <w:rPr>
            <w:rFonts w:cstheme="minorHAnsi"/>
          </w:rPr>
          <w:delText>the</w:delText>
        </w:r>
      </w:del>
      <w:r w:rsidR="00C239F1">
        <w:rPr>
          <w:rFonts w:cstheme="minorHAnsi"/>
        </w:rPr>
        <w:t xml:space="preserve"> manual counting of </w:t>
      </w:r>
      <w:del w:id="12" w:author="Nathaniel Haulk" w:date="2023-04-24T12:56:00Z">
        <w:r w:rsidR="00C239F1" w:rsidDel="00C953F9">
          <w:rPr>
            <w:rFonts w:cstheme="minorHAnsi"/>
          </w:rPr>
          <w:delText>insect immune cells</w:delText>
        </w:r>
      </w:del>
      <w:ins w:id="13" w:author="Nathaniel Haulk" w:date="2023-04-24T12:56:00Z">
        <w:r w:rsidR="00C953F9">
          <w:rPr>
            <w:rFonts w:cstheme="minorHAnsi"/>
          </w:rPr>
          <w:t>hemocytes</w:t>
        </w:r>
      </w:ins>
      <w:r w:rsidR="00C239F1">
        <w:rPr>
          <w:rFonts w:cstheme="minorHAnsi"/>
        </w:rPr>
        <w:t xml:space="preserve">, requiring large amounts of time on the </w:t>
      </w:r>
      <w:r w:rsidR="00A05BEB">
        <w:rPr>
          <w:rFonts w:cstheme="minorHAnsi"/>
        </w:rPr>
        <w:t>researcher’s</w:t>
      </w:r>
      <w:r w:rsidR="00C239F1">
        <w:rPr>
          <w:rFonts w:cstheme="minorHAnsi"/>
        </w:rPr>
        <w:t xml:space="preserve"> part. Here </w:t>
      </w:r>
      <w:r w:rsidR="00BA1A6C">
        <w:rPr>
          <w:rFonts w:cstheme="minorHAnsi"/>
        </w:rPr>
        <w:t xml:space="preserve">we </w:t>
      </w:r>
      <w:r w:rsidR="00D7244A">
        <w:rPr>
          <w:rFonts w:cstheme="minorHAnsi"/>
        </w:rPr>
        <w:t>use machine learning and compare several object detection algorithms</w:t>
      </w:r>
      <w:r w:rsidR="00C239F1">
        <w:rPr>
          <w:rFonts w:cstheme="minorHAnsi"/>
        </w:rPr>
        <w:t xml:space="preserve"> </w:t>
      </w:r>
      <w:r w:rsidR="00D7244A">
        <w:rPr>
          <w:rFonts w:cstheme="minorHAnsi"/>
        </w:rPr>
        <w:t>on their ability to automatically count hemocytes.</w:t>
      </w:r>
      <w:ins w:id="14" w:author="Nathaniel Haulk" w:date="2023-04-24T12:56:00Z">
        <w:r w:rsidR="00742674">
          <w:rPr>
            <w:rFonts w:cstheme="minorHAnsi"/>
          </w:rPr>
          <w:t xml:space="preserve"> To </w:t>
        </w:r>
      </w:ins>
      <w:ins w:id="15" w:author="Nathaniel Haulk" w:date="2023-04-24T12:57:00Z">
        <w:r w:rsidR="00742674">
          <w:rPr>
            <w:rFonts w:cstheme="minorHAnsi"/>
          </w:rPr>
          <w:t xml:space="preserve">perform counts, we </w:t>
        </w:r>
      </w:ins>
      <w:ins w:id="16" w:author="Nathaniel Haulk" w:date="2023-04-24T13:11:00Z">
        <w:r w:rsidR="00AF6711">
          <w:rPr>
            <w:rFonts w:cstheme="minorHAnsi"/>
          </w:rPr>
          <w:t>trained</w:t>
        </w:r>
      </w:ins>
      <w:ins w:id="17" w:author="Nathaniel Haulk" w:date="2023-04-24T12:57:00Z">
        <w:r w:rsidR="00742674">
          <w:rPr>
            <w:rFonts w:cstheme="minorHAnsi"/>
          </w:rPr>
          <w:t xml:space="preserve"> YOLOv8</w:t>
        </w:r>
      </w:ins>
      <w:ins w:id="18" w:author="Nathaniel Haulk" w:date="2023-04-24T13:10:00Z">
        <w:r w:rsidR="00AF6711">
          <w:rPr>
            <w:rFonts w:cstheme="minorHAnsi"/>
          </w:rPr>
          <w:t xml:space="preserve"> on </w:t>
        </w:r>
      </w:ins>
      <w:ins w:id="19" w:author="Nathaniel Haulk" w:date="2023-04-24T13:13:00Z">
        <w:r w:rsidR="00436F8D">
          <w:rPr>
            <w:rFonts w:cstheme="minorHAnsi"/>
          </w:rPr>
          <w:t>398</w:t>
        </w:r>
      </w:ins>
      <w:ins w:id="20" w:author="Nathaniel Haulk" w:date="2023-04-24T13:11:00Z">
        <w:r w:rsidR="00AF6711">
          <w:rPr>
            <w:rFonts w:cstheme="minorHAnsi"/>
          </w:rPr>
          <w:t xml:space="preserve"> photos and </w:t>
        </w:r>
      </w:ins>
      <w:ins w:id="21" w:author="Nathaniel Haulk" w:date="2023-05-09T16:38:00Z">
        <w:r w:rsidR="003622B8">
          <w:rPr>
            <w:rFonts w:cstheme="minorHAnsi"/>
          </w:rPr>
          <w:t>validated training on</w:t>
        </w:r>
      </w:ins>
      <w:ins w:id="22" w:author="Nathaniel Haulk" w:date="2023-04-24T13:12:00Z">
        <w:r w:rsidR="00436F8D">
          <w:rPr>
            <w:rFonts w:cstheme="minorHAnsi"/>
          </w:rPr>
          <w:t xml:space="preserve"> 1</w:t>
        </w:r>
      </w:ins>
      <w:ins w:id="23" w:author="Nathaniel Haulk" w:date="2023-04-24T13:13:00Z">
        <w:r w:rsidR="00436F8D">
          <w:rPr>
            <w:rFonts w:cstheme="minorHAnsi"/>
          </w:rPr>
          <w:t>14</w:t>
        </w:r>
      </w:ins>
      <w:ins w:id="24" w:author="Nathaniel Haulk" w:date="2023-04-24T13:12:00Z">
        <w:r w:rsidR="00436F8D">
          <w:rPr>
            <w:rFonts w:cstheme="minorHAnsi"/>
          </w:rPr>
          <w:t xml:space="preserve"> photos</w:t>
        </w:r>
      </w:ins>
      <w:ins w:id="25" w:author="Nathaniel Haulk" w:date="2023-04-24T13:13:00Z">
        <w:r w:rsidR="00436F8D">
          <w:rPr>
            <w:rFonts w:cstheme="minorHAnsi"/>
          </w:rPr>
          <w:t>.</w:t>
        </w:r>
      </w:ins>
      <w:ins w:id="26" w:author="Nathaniel Haulk" w:date="2023-04-24T12:57:00Z">
        <w:r w:rsidR="00742674">
          <w:rPr>
            <w:rFonts w:cstheme="minorHAnsi"/>
          </w:rPr>
          <w:t xml:space="preserve"> </w:t>
        </w:r>
      </w:ins>
      <w:r w:rsidR="00D7244A">
        <w:rPr>
          <w:rFonts w:cstheme="minorHAnsi"/>
        </w:rPr>
        <w:t xml:space="preserve"> We also rear</w:t>
      </w:r>
      <w:ins w:id="27" w:author="Nathaniel Haulk" w:date="2023-04-24T12:58:00Z">
        <w:r w:rsidR="00742674">
          <w:rPr>
            <w:rFonts w:cstheme="minorHAnsi"/>
          </w:rPr>
          <w:t>ed</w:t>
        </w:r>
      </w:ins>
      <w:r w:rsidR="00D7244A">
        <w:rPr>
          <w:rFonts w:cstheme="minorHAnsi"/>
        </w:rPr>
        <w:t xml:space="preserve"> fall armyworms generationally at two temperatures, 26</w:t>
      </w:r>
      <w:r w:rsidR="00D7244A" w:rsidRPr="00F326B1">
        <w:rPr>
          <w:rFonts w:cstheme="minorHAnsi"/>
          <w:color w:val="333333"/>
          <w:shd w:val="clear" w:color="auto" w:fill="FFFFFF"/>
        </w:rPr>
        <w:t>°</w:t>
      </w:r>
      <w:r w:rsidR="00D7244A" w:rsidRPr="00F326B1">
        <w:rPr>
          <w:rFonts w:cstheme="minorHAnsi"/>
        </w:rPr>
        <w:t xml:space="preserve"> C</w:t>
      </w:r>
      <w:r w:rsidR="00D7244A">
        <w:rPr>
          <w:rFonts w:cstheme="minorHAnsi"/>
        </w:rPr>
        <w:t xml:space="preserve"> and 31</w:t>
      </w:r>
      <w:r w:rsidR="00D7244A" w:rsidRPr="00F326B1">
        <w:rPr>
          <w:rFonts w:cstheme="minorHAnsi"/>
          <w:color w:val="333333"/>
          <w:shd w:val="clear" w:color="auto" w:fill="FFFFFF"/>
        </w:rPr>
        <w:t>°</w:t>
      </w:r>
      <w:r w:rsidR="00D7244A" w:rsidRPr="00F326B1">
        <w:rPr>
          <w:rFonts w:cstheme="minorHAnsi"/>
        </w:rPr>
        <w:t xml:space="preserve"> C</w:t>
      </w:r>
      <w:r w:rsidR="00D7244A">
        <w:rPr>
          <w:rFonts w:cstheme="minorHAnsi"/>
        </w:rPr>
        <w:t xml:space="preserve">, and </w:t>
      </w:r>
      <w:r w:rsidR="00A05BEB">
        <w:rPr>
          <w:rFonts w:cstheme="minorHAnsi"/>
        </w:rPr>
        <w:t>infect</w:t>
      </w:r>
      <w:ins w:id="28" w:author="Nathaniel Haulk" w:date="2023-04-26T11:57:00Z">
        <w:r w:rsidR="00231736">
          <w:rPr>
            <w:rFonts w:cstheme="minorHAnsi"/>
          </w:rPr>
          <w:t>ed</w:t>
        </w:r>
      </w:ins>
      <w:r w:rsidR="00BA1A6C">
        <w:rPr>
          <w:rFonts w:cstheme="minorHAnsi"/>
        </w:rPr>
        <w:t xml:space="preserve"> each generation with </w:t>
      </w:r>
      <w:proofErr w:type="gramStart"/>
      <w:r w:rsidR="00BA1A6C">
        <w:rPr>
          <w:rFonts w:cstheme="minorHAnsi"/>
        </w:rPr>
        <w:t>virus</w:t>
      </w:r>
      <w:proofErr w:type="gramEnd"/>
      <w:r w:rsidR="00D7244A">
        <w:rPr>
          <w:rFonts w:cstheme="minorHAnsi"/>
        </w:rPr>
        <w:t>, allowing the survivors to reproduce. Hemocytes were extracted by cutting the fourth proleg and mixed with anticoagulant for use in photographing on a hemocytometer. Of the algorithms compared, YOLO</w:t>
      </w:r>
      <w:r w:rsidR="00EB0D79">
        <w:rPr>
          <w:rFonts w:cstheme="minorHAnsi"/>
        </w:rPr>
        <w:t>v</w:t>
      </w:r>
      <w:r w:rsidR="00D7244A">
        <w:rPr>
          <w:rFonts w:cstheme="minorHAnsi"/>
        </w:rPr>
        <w:t xml:space="preserve">8 was the most accurate and the quickest to train. Counts tended to be fairly accurate and predicted that 26 populations had </w:t>
      </w:r>
      <w:r w:rsidR="00BA1A6C">
        <w:rPr>
          <w:rFonts w:cstheme="minorHAnsi"/>
        </w:rPr>
        <w:t>a higher</w:t>
      </w:r>
      <w:r w:rsidR="00A22266">
        <w:rPr>
          <w:rFonts w:cstheme="minorHAnsi"/>
        </w:rPr>
        <w:t xml:space="preserve"> immune response</w:t>
      </w:r>
      <w:r w:rsidR="00D7244A">
        <w:rPr>
          <w:rFonts w:cstheme="minorHAnsi"/>
        </w:rPr>
        <w:t xml:space="preserve"> in</w:t>
      </w:r>
      <w:ins w:id="29" w:author="Nathaniel Haulk" w:date="2023-04-26T11:56:00Z">
        <w:r w:rsidR="002E6B64">
          <w:rPr>
            <w:rFonts w:cstheme="minorHAnsi"/>
          </w:rPr>
          <w:t xml:space="preserve"> infected</w:t>
        </w:r>
      </w:ins>
      <w:r w:rsidR="00D7244A">
        <w:rPr>
          <w:rFonts w:cstheme="minorHAnsi"/>
        </w:rPr>
        <w:t xml:space="preserve"> control populations </w:t>
      </w:r>
      <w:del w:id="30" w:author="Nathaniel Haulk" w:date="2023-04-26T11:56:00Z">
        <w:r w:rsidR="00D7244A" w:rsidDel="002E6B64">
          <w:rPr>
            <w:rFonts w:cstheme="minorHAnsi"/>
          </w:rPr>
          <w:delText xml:space="preserve">that were infected </w:delText>
        </w:r>
      </w:del>
      <w:r w:rsidR="00D7244A">
        <w:rPr>
          <w:rFonts w:cstheme="minorHAnsi"/>
        </w:rPr>
        <w:t>and in the</w:t>
      </w:r>
      <w:r w:rsidR="00BA1A6C">
        <w:rPr>
          <w:rFonts w:cstheme="minorHAnsi"/>
        </w:rPr>
        <w:t xml:space="preserve"> uninfected</w:t>
      </w:r>
      <w:r w:rsidR="00D7244A">
        <w:rPr>
          <w:rFonts w:cstheme="minorHAnsi"/>
        </w:rPr>
        <w:t xml:space="preserve"> coevolved population. The </w:t>
      </w:r>
      <w:ins w:id="31" w:author="Nathaniel Haulk" w:date="2023-04-26T11:56:00Z">
        <w:r w:rsidR="002E6B64">
          <w:rPr>
            <w:rFonts w:cstheme="minorHAnsi"/>
          </w:rPr>
          <w:t xml:space="preserve">infected </w:t>
        </w:r>
      </w:ins>
      <w:r w:rsidR="00A22266">
        <w:rPr>
          <w:rFonts w:cstheme="minorHAnsi"/>
        </w:rPr>
        <w:t xml:space="preserve">coevolved populations </w:t>
      </w:r>
      <w:del w:id="32" w:author="Nathaniel Haulk" w:date="2023-04-26T11:56:00Z">
        <w:r w:rsidR="00A22266" w:rsidDel="002E6B64">
          <w:rPr>
            <w:rFonts w:cstheme="minorHAnsi"/>
          </w:rPr>
          <w:delText>that were infected</w:delText>
        </w:r>
      </w:del>
      <w:r w:rsidR="00A22266">
        <w:rPr>
          <w:rFonts w:cstheme="minorHAnsi"/>
        </w:rPr>
        <w:t xml:space="preserve"> showed no significant difference in immune response when comparing temperatures. This new development will drastically speed up the process of measuring insect immune response and open the door for further research </w:t>
      </w:r>
      <w:del w:id="33" w:author="Nathaniel Haulk" w:date="2023-04-26T11:55:00Z">
        <w:r w:rsidR="00A22266" w:rsidDel="002E6B64">
          <w:rPr>
            <w:rFonts w:cstheme="minorHAnsi"/>
          </w:rPr>
          <w:delText xml:space="preserve">to be done </w:delText>
        </w:r>
      </w:del>
      <w:r w:rsidR="00A22266">
        <w:rPr>
          <w:rFonts w:cstheme="minorHAnsi"/>
        </w:rPr>
        <w:t xml:space="preserve">on biocontrol methods in insects. </w:t>
      </w:r>
    </w:p>
    <w:p w14:paraId="07D68189" w14:textId="28A976BA" w:rsidR="00A26D37" w:rsidRDefault="00F25649" w:rsidP="00401D7E">
      <w:pPr>
        <w:spacing w:line="240" w:lineRule="auto"/>
        <w:rPr>
          <w:rFonts w:cstheme="minorHAnsi"/>
          <w:b/>
          <w:bCs/>
          <w:sz w:val="28"/>
          <w:szCs w:val="28"/>
        </w:rPr>
      </w:pPr>
      <w:r w:rsidRPr="00F326B1">
        <w:rPr>
          <w:rFonts w:cstheme="minorHAnsi"/>
          <w:b/>
          <w:bCs/>
          <w:sz w:val="28"/>
          <w:szCs w:val="28"/>
        </w:rPr>
        <w:t>Intro</w:t>
      </w:r>
      <w:r w:rsidR="00A34FDD">
        <w:rPr>
          <w:rFonts w:cstheme="minorHAnsi"/>
          <w:b/>
          <w:bCs/>
          <w:sz w:val="28"/>
          <w:szCs w:val="28"/>
        </w:rPr>
        <w:t>duction</w:t>
      </w:r>
      <w:r w:rsidRPr="00F326B1">
        <w:rPr>
          <w:rFonts w:cstheme="minorHAnsi"/>
          <w:b/>
          <w:bCs/>
          <w:sz w:val="28"/>
          <w:szCs w:val="28"/>
        </w:rPr>
        <w:t>:</w:t>
      </w:r>
    </w:p>
    <w:p w14:paraId="763B23D6" w14:textId="6A885635" w:rsidR="00CE6BA6" w:rsidRPr="00F326B1" w:rsidRDefault="00CE6BA6" w:rsidP="00CE6BA6">
      <w:pPr>
        <w:spacing w:line="240" w:lineRule="auto"/>
        <w:ind w:firstLine="360"/>
      </w:pPr>
      <w:r w:rsidRPr="1457F032">
        <w:t xml:space="preserve">Object detection </w:t>
      </w:r>
      <w:r>
        <w:t xml:space="preserve">is a computer vision technique that </w:t>
      </w:r>
      <w:r w:rsidRPr="1457F032">
        <w:t>allows for the localization and classification of objects contained within photos. Machine learning is crucial for object detection, allowing users to develop models to automatically detect objects within images. Many object detection approaches use convolutional neural networks (CNNs) to enable direct learning from photo data</w:t>
      </w:r>
      <w:r>
        <w:t xml:space="preserve"> </w:t>
      </w:r>
      <w:r w:rsidRPr="1457F032">
        <w:fldChar w:fldCharType="begin"/>
      </w:r>
      <w:r w:rsidRPr="1457F032">
        <w:instrText xml:space="preserve"> ADDIN ZOTERO_ITEM CSL_CITATION {"citationID":"mxFXhTTK","properties":{"formattedCitation":"(J. Ren &amp; Wang, 2022)","plainCitation":"(J. Ren &amp; Wang, 2022)","noteIndex":0},"citationItems":[{"id":4738,"uris":["http://zotero.org/users/8416985/items/J2YJ2PNS"],"itemData":{"id":4738,"type":"article-journal","abstract":"In today’s world, computer vision technology has become a very important direction in the field of Internet applications. As one of the basic problems of computer vision, object detection has become the basis of many vision tasks. Whether we need to realize the interaction between images and text or recognize fine categories, it provides reliable information. This article reviews the development of object detection networks. Starting from RCNN, we introduce object detection based on candidate regions, including Fast R-CNN, Faster R-CNN, etc.; and then start to introduce single-shot networks including YOLO, SSD, and Retina Net, etc. Detectors are the most excellent methods at present. By reviewing the current research status of object detection networks, it provides suggestions for the further development trend and research of object detection.","container-title":"Journal of Computer and Communications","DOI":"10.4236/jcc.2022.101006","issue":"1","language":"en","note":"number: 1\npublisher: Scientific Research Publishing","page":"115-132","source":"www.scirp.org","title":"Overview of Object Detection Algorithms Using Convolutional Neural Networks","volume":"10","author":[{"family":"Ren","given":"Junsong"},{"family":"Wang","given":"Yi"}],"issued":{"date-parts":[["2022",1,12]]}}}],"schema":"https://github.com/citation-style-language/schema/raw/master/csl-citation.json"} </w:instrText>
      </w:r>
      <w:r w:rsidRPr="1457F032">
        <w:fldChar w:fldCharType="separate"/>
      </w:r>
      <w:r w:rsidRPr="1457F032">
        <w:t>(Ren &amp; Wang, 2022)</w:t>
      </w:r>
      <w:r w:rsidRPr="1457F032">
        <w:fldChar w:fldCharType="end"/>
      </w:r>
      <w:r w:rsidRPr="1457F032">
        <w:t xml:space="preserve">. </w:t>
      </w:r>
      <w:del w:id="34" w:author="Nathaniel Haulk" w:date="2023-05-08T10:43:00Z">
        <w:r w:rsidRPr="1457F032" w:rsidDel="006D4018">
          <w:delText xml:space="preserve">Object detection algorithms </w:delText>
        </w:r>
      </w:del>
      <w:ins w:id="35" w:author="Nathaniel Haulk" w:date="2023-05-08T10:43:00Z">
        <w:r>
          <w:t>Researchers</w:t>
        </w:r>
      </w:ins>
      <w:del w:id="36" w:author="Nathaniel Haulk" w:date="2023-05-08T10:43:00Z">
        <w:r w:rsidRPr="1457F032" w:rsidDel="006D4018">
          <w:delText>are</w:delText>
        </w:r>
      </w:del>
      <w:r w:rsidRPr="1457F032">
        <w:t xml:space="preserve"> categorize</w:t>
      </w:r>
      <w:del w:id="37" w:author="Nathaniel Haulk" w:date="2023-05-08T10:43:00Z">
        <w:r w:rsidRPr="1457F032" w:rsidDel="006D4018">
          <w:delText>d</w:delText>
        </w:r>
      </w:del>
      <w:ins w:id="38" w:author="Nathaniel Haulk" w:date="2023-05-08T10:43:00Z">
        <w:r>
          <w:t xml:space="preserve"> o</w:t>
        </w:r>
        <w:r w:rsidRPr="1457F032">
          <w:t>bject detection algorithms</w:t>
        </w:r>
      </w:ins>
      <w:r w:rsidRPr="1457F032">
        <w:t xml:space="preserve"> based on the complexity of the model and the steps involved for detection. Single-stage detectors directly feed image data into a convolutional network to detect the location and classification of the objects. Examples of </w:t>
      </w:r>
      <w:r>
        <w:t>c</w:t>
      </w:r>
      <w:r w:rsidRPr="1457F032">
        <w:t xml:space="preserve">ommonly used single-stage detectors include You Only Look Once (YOLO) and Single Shot </w:t>
      </w:r>
      <w:del w:id="39" w:author="Nathaniel Haulk" w:date="2023-05-11T14:22:00Z">
        <w:r w:rsidRPr="1457F032" w:rsidDel="006643EB">
          <w:delText xml:space="preserve">Multibox </w:delText>
        </w:r>
      </w:del>
      <w:r w:rsidRPr="1457F032">
        <w:t>Detector (SSD) (Redmon et al., 2016; Liu et al., 2016). In contrast, two-stage detectors incorporate an additional region proposal step during detection before classifying and drawing bounding boxes</w:t>
      </w:r>
      <w:ins w:id="40" w:author="Nathaniel Haulk" w:date="2023-04-25T12:29:00Z">
        <w:r>
          <w:t xml:space="preserve"> on the object of concern</w:t>
        </w:r>
      </w:ins>
      <w:r w:rsidRPr="1457F032">
        <w:t>. Fast R-CNN</w:t>
      </w:r>
      <w:del w:id="41" w:author="Nathaniel Haulk" w:date="2023-05-11T14:23:00Z">
        <w:r w:rsidRPr="1457F032" w:rsidDel="006643EB">
          <w:delText xml:space="preserve"> and</w:delText>
        </w:r>
      </w:del>
      <w:ins w:id="42" w:author="Nathaniel Haulk" w:date="2023-05-11T14:23:00Z">
        <w:r w:rsidR="006643EB">
          <w:t>,</w:t>
        </w:r>
      </w:ins>
      <w:r w:rsidRPr="1457F032">
        <w:t xml:space="preserve"> Faster R-CNN</w:t>
      </w:r>
      <w:ins w:id="43" w:author="Nathaniel Haulk" w:date="2023-05-11T14:23:00Z">
        <w:r w:rsidR="006643EB">
          <w:t>, and Mask-RCNN</w:t>
        </w:r>
      </w:ins>
      <w:r w:rsidRPr="1457F032">
        <w:t xml:space="preserve"> are </w:t>
      </w:r>
      <w:del w:id="44" w:author="Nathaniel Haulk" w:date="2023-05-11T14:23:00Z">
        <w:r w:rsidRPr="1457F032" w:rsidDel="006643EB">
          <w:delText xml:space="preserve">both </w:delText>
        </w:r>
      </w:del>
      <w:ins w:id="45" w:author="Nathaniel Haulk" w:date="2023-05-11T14:23:00Z">
        <w:r w:rsidR="006643EB">
          <w:t>all</w:t>
        </w:r>
        <w:r w:rsidR="006643EB" w:rsidRPr="1457F032">
          <w:t xml:space="preserve"> </w:t>
        </w:r>
      </w:ins>
      <w:r w:rsidRPr="1457F032">
        <w:t xml:space="preserve">common examples of two-stage detectors </w:t>
      </w:r>
      <w:r w:rsidRPr="1457F032">
        <w:fldChar w:fldCharType="begin"/>
      </w:r>
      <w:r w:rsidRPr="1457F032">
        <w:instrText xml:space="preserve"> ADDIN ZOTERO_ITEM CSL_CITATION {"citationID":"MWSdQclE","properties":{"formattedCitation":"(Girshick, 2015; S. Ren et al., 2016)","plainCitation":"(Girshick, 2015; S. Ren et al., 2016)","noteIndex":0},"citationItems":[{"id":4734,"uris":["http://zotero.org/users/8416985/items/SDSZMYPS"],"itemData":{"id":4734,"type":"article","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DOI":"10.48550/arXiv.1504.08083","note":"number: arXiv:1504.08083\narXiv:1504.08083 [cs]","publisher":"arXiv","source":"arXiv.org","title":"Fast R-CNN","URL":"http://arxiv.org/abs/1504.08083","author":[{"family":"Girshick","given":"Ross"}],"accessed":{"date-parts":[["2023",4,11]]},"issued":{"date-parts":[["2015",9,27]]}}},{"id":4730,"uris":["http://zotero.org/users/8416985/items/NV5VIUU5"],"itemData":{"id":4730,"type":"article","abstract":"State-of-the-art object detection networks depend on region proposal algorithms to hypothesize object locations. Advances like SPPnet and Fast R-CNN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using the recently popular terminology of neural networks with 'attention' mechanisms, the RPN component tells the unified network where to look. For the very deep VGG-16 model, our detection system has a frame rate of 5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DOI":"10.48550/arXiv.1506.01497","note":"number: arXiv:1506.01497\narXiv:1506.01497 [cs]","publisher":"arXiv","source":"arXiv.org","title":"Faster R-CNN: Towards Real-Time Object Detection with Region Proposal Networks","title-short":"Faster R-CNN","URL":"http://arxiv.org/abs/1506.01497","author":[{"family":"Ren","given":"Shaoqing"},{"family":"He","given":"Kaiming"},{"family":"Girshick","given":"Ross"},{"family":"Sun","given":"Jian"}],"accessed":{"date-parts":[["2023",4,11]]},"issued":{"date-parts":[["2016",1,6]]}}}],"schema":"https://github.com/citation-style-language/schema/raw/master/csl-citation.json"} </w:instrText>
      </w:r>
      <w:r w:rsidRPr="1457F032">
        <w:fldChar w:fldCharType="separate"/>
      </w:r>
      <w:r w:rsidRPr="1457F032">
        <w:t>(Girshick, 2015; S. Ren et al., 2016)</w:t>
      </w:r>
      <w:r w:rsidRPr="1457F032">
        <w:fldChar w:fldCharType="end"/>
      </w:r>
      <w:r w:rsidRPr="1457F032">
        <w:t xml:space="preserve">. </w:t>
      </w:r>
      <w:del w:id="46" w:author="Nathaniel Haulk" w:date="2023-05-11T14:23:00Z">
        <w:r w:rsidRPr="1457F032" w:rsidDel="006643EB">
          <w:delText>In theory, t</w:delText>
        </w:r>
      </w:del>
      <w:ins w:id="47" w:author="Nathaniel Haulk" w:date="2023-05-11T14:23:00Z">
        <w:r w:rsidR="006643EB">
          <w:t>T</w:t>
        </w:r>
      </w:ins>
      <w:r w:rsidRPr="1457F032">
        <w:t>wo-stage detectors tend to be more accurate at the cost of additional time and computational resources due to the complexity of the network, while single-stage are faster to train, but less accurate overall and struggle more on small objects. For instance, a previous study found Faster-RCNN to</w:t>
      </w:r>
      <w:del w:id="48" w:author="Nathaniel Haulk" w:date="2023-04-26T12:16:00Z">
        <w:r w:rsidRPr="1457F032" w:rsidDel="002B68B2">
          <w:delText xml:space="preserve"> the</w:delText>
        </w:r>
      </w:del>
      <w:r w:rsidRPr="1457F032">
        <w:t xml:space="preserve"> be the most accurate model compared to other single-stage detectors </w:t>
      </w:r>
      <w:r w:rsidRPr="1457F032">
        <w:fldChar w:fldCharType="begin"/>
      </w:r>
      <w:r w:rsidRPr="1457F032">
        <w:instrText xml:space="preserve"> ADDIN ZOTERO_ITEM CSL_CITATION {"citationID":"PxZr77ho","properties":{"formattedCitation":"(P. Wang et al., 2022)","plainCitation":"(P. Wang et al., 2022)","noteIndex":0},"citationItems":[{"id":4660,"uris":["http://zotero.org/users/8416985/items/VR3ZI9XL"],"itemData":{"id":4660,"type":"article-journal","abstract":"Revealing the contributions of genes to plant phenotype is frequently challenging because loss-of-function effects may be subtle or masked by varying degrees of genetic redundancy. Such effects can potentially be detected by measuring plant fitness, which reflects the cumulative effects of genetic changes over the lifetime of a plant. However, fitness is challenging to measure accurately, particularly in species with high fecundity and relatively small propagule sizes such as Arabidopsis thaliana. An image segmentation-based method using the software ImageJ and an object detection-based method using the Faster Region-based Convolutional Neural Network (R-CNN) algorithm were used for measuring two Arabidopsis fitness traits: seed and fruit counts. The segmentation-based method was error-prone (correlation between true and predicted seed counts, r2 = 0.849) because seeds touching each other were undercounted. By contrast, the object detection-based algorithm yielded near perfect seed counts (r2 = 0.9996) and highly accurate fruit counts (r2 = 0.980). Comparing seed counts for wild-type and 12 mutant lines revealed fitness effects for three genes; fruit counts revealed the same effects for two genes. Our study provides analysis pipelines and models to facilitate the investigation of Arabidopsis fitness traits and demonstrates the importance of examining fitness traits when studying gene functions.","container-title":"New Phytologist","DOI":"10.1111/nph.18056","ISSN":"1469-8137","issue":"4","language":"en","note":"_eprint: https://onlinelibrary.wiley.com/doi/pdf/10.1111/nph.18056","page":"1521-1533","source":"Wiley Online Library","title":"High-throughput measurement of plant fitness traits with an object detection method using Faster R-CNN","volume":"234","author":[{"family":"Wang","given":"Peipei"},{"family":"Meng","given":"Fanrui"},{"family":"Donaldson","given":"Paityn"},{"family":"Horan","given":"Sarah"},{"family":"Panchy","given":"Nicholas L."},{"family":"Vischulis","given":"Elyse"},{"family":"Winship","given":"Eamon"},{"family":"Conner","given":"Jeffrey K."},{"family":"Krysan","given":"Patrick J."},{"family":"Shiu","given":"Shin-Han"},{"family":"Lehti-Shiu","given":"Melissa D."}],"issued":{"date-parts":[["2022"]]}}}],"schema":"https://github.com/citation-style-language/schema/raw/master/csl-citation.json"} </w:instrText>
      </w:r>
      <w:r w:rsidRPr="1457F032">
        <w:fldChar w:fldCharType="separate"/>
      </w:r>
      <w:r w:rsidRPr="1457F032">
        <w:t>(Wang et al., 2022)</w:t>
      </w:r>
      <w:r w:rsidRPr="1457F032">
        <w:fldChar w:fldCharType="end"/>
      </w:r>
      <w:r w:rsidRPr="1457F032">
        <w:t>. However, other studies differentiating fish morphology and detecting cars from aerial images found single shot-detectors to be more accurate overall.  Additionally, more recent developments in YOLO models (YOLO</w:t>
      </w:r>
      <w:r>
        <w:t>v</w:t>
      </w:r>
      <w:r w:rsidRPr="1457F032">
        <w:t>8) suggest the potential to overcome their accuracy limitations.</w:t>
      </w:r>
      <w:r>
        <w:t xml:space="preserve"> </w:t>
      </w:r>
      <w:r w:rsidRPr="1457F032">
        <w:fldChar w:fldCharType="begin"/>
      </w:r>
      <w:r w:rsidRPr="1457F032">
        <w:instrText xml:space="preserve"> ADDIN ZOTERO_ITEM CSL_CITATION {"citationID":"GQqX0ZNI","properties":{"unsorted":true,"formattedCitation":"(C.-Y. Wang et al., 2022; Jocher et al., 2023)","plainCitation":"(C.-Y. Wang et al., 2022; Jocher et al., 2023)","noteIndex":0},"citationItems":[{"id":4678,"uris":["http://zotero.org/users/8416985/items/TUHPVGX4"],"itemData":{"id":4678,"type":"article","abstract":"YOLOv7 surpasses all known object detectors in both speed and accuracy in the range from 5 FPS to 160 FPS and has the highest accuracy 56.8% AP among all known real-time object detectors with 30 FPS or higher on GPU V100. YOLOv7-E6 object detector (56 FPS V100, 55.9% AP) outperforms both transformer-based detector SWIN-L Cascade-Mask R-CNN (9.2 FPS A100, 53.9% AP) by 509% in speed and 2% in accuracy, and convolutional-based detector ConvNeXt-XL Cascade-Mask R-CNN (8.6 FPS A100, 55.2% AP) by 551% in speed and 0.7% AP in accuracy, as well as YOLOv7 outperforms: YOLOR, YOLOX, Scaled-YOLOv4, YOLOv5, DETR, Deformable DETR, DINO-5scale-R50, ViT-Adapter-B and many other object detectors in speed and accuracy. Moreover, we train YOLOv7 only on MS COCO dataset from scratch without using any other datasets or pre-trained weights. Source code is released in https://github.com/WongKinYiu/yolov7.","note":"number: arXiv:2207.02696\narXiv:2207.02696 [cs]","publisher":"arXiv","source":"arXiv.org","title":"YOLOv7: Trainable bag-of-freebies sets new state-of-the-art for real-time object detectors","title-short":"YOLOv7","URL":"http://arxiv.org/abs/2207.02696","author":[{"family":"Wang","given":"Chien-Yao"},{"family":"Bochkovskiy","given":"Alexey"},{"family":"Liao","given":"Hong-Yuan Mark"}],"accessed":{"date-parts":[["2023",2,6]]},"issued":{"date-parts":[["2022",7,6]]}}},{"id":4695,"uris":["http://zotero.org/users/8416985/items/IEMZ2873"],"itemData":{"id":4695,"type":"book","title":"YOLO by Ultralytics","URL":"https://github.com/ultralytics/ultralytics","version":"8.0.0","author":[{"family":"Jocher","given":"Glenn"},{"family":"Chaurasia","given":"Ayush"},{"family":"Qiu","given":"Jing"}],"issued":{"date-parts":[["2023",1]]}}}],"schema":"https://github.com/citation-style-language/schema/raw/master/csl-citation.json"} </w:instrText>
      </w:r>
      <w:r w:rsidRPr="1457F032">
        <w:fldChar w:fldCharType="separate"/>
      </w:r>
      <w:r w:rsidRPr="1457F032">
        <w:t>(Jocher et al., 2023)</w:t>
      </w:r>
      <w:r w:rsidRPr="1457F032">
        <w:fldChar w:fldCharType="end"/>
      </w:r>
      <w:r w:rsidRPr="1457F032">
        <w:t>.</w:t>
      </w:r>
    </w:p>
    <w:p w14:paraId="49D94A52" w14:textId="77A94850" w:rsidR="00F10F9C" w:rsidRDefault="00CE6BA6" w:rsidP="00611CEA">
      <w:pPr>
        <w:spacing w:line="240" w:lineRule="auto"/>
        <w:ind w:firstLine="360"/>
      </w:pPr>
      <w:r w:rsidRPr="1457F032">
        <w:t xml:space="preserve">Previous research has used </w:t>
      </w:r>
      <w:r>
        <w:t>d</w:t>
      </w:r>
      <w:r w:rsidRPr="1457F032">
        <w:t xml:space="preserve">eep learning methods to aid in the detection of cells other than hemocytes. For example, many studies have performed analysis of blood smears </w:t>
      </w:r>
      <w:r>
        <w:t xml:space="preserve">to </w:t>
      </w:r>
      <w:r w:rsidRPr="1457F032">
        <w:t>detect infected white blood cells (</w:t>
      </w:r>
      <w:proofErr w:type="spellStart"/>
      <w:r w:rsidRPr="1457F032">
        <w:t>Poostchi</w:t>
      </w:r>
      <w:proofErr w:type="spellEnd"/>
      <w:r w:rsidRPr="1457F032">
        <w:t xml:space="preserve"> et al., 2018). However, these studies often aim to detect large objects occupying</w:t>
      </w:r>
      <w:r>
        <w:t xml:space="preserve"> </w:t>
      </w:r>
      <w:proofErr w:type="gramStart"/>
      <w:r>
        <w:t xml:space="preserve">the </w:t>
      </w:r>
      <w:r w:rsidRPr="1457F032">
        <w:t>majority of</w:t>
      </w:r>
      <w:proofErr w:type="gramEnd"/>
      <w:r w:rsidRPr="1457F032">
        <w:t xml:space="preserve"> pixels in the photos. One current obstacle faced in object</w:t>
      </w:r>
      <w:del w:id="49" w:author="Nathaniel Haulk" w:date="2023-04-26T12:17:00Z">
        <w:r w:rsidRPr="1457F032" w:rsidDel="002B68B2">
          <w:delText>ed</w:delText>
        </w:r>
      </w:del>
      <w:r w:rsidRPr="1457F032">
        <w:t xml:space="preserve"> detection is the </w:t>
      </w:r>
      <w:r w:rsidRPr="1457F032">
        <w:lastRenderedPageBreak/>
        <w:t xml:space="preserve">difficulty in predicting small objects. This is in part due to the limited data for use in training and to the low resolution that often occurs due to the objects' small size (Nguyen et al., 2020). Additionally, many CNN-based architectures rely on hierarchy feature mapping in predicting objects. While this may work for large and medium sized objects, small objects can easily be lost in the latter layers of these models due to the down sampling required (Liu et al., 2021). </w:t>
      </w:r>
    </w:p>
    <w:p w14:paraId="574B22B4" w14:textId="63E01F2C" w:rsidR="00965709" w:rsidRPr="00F326B1" w:rsidRDefault="131441EF" w:rsidP="00F10F9C">
      <w:pPr>
        <w:spacing w:line="240" w:lineRule="auto"/>
        <w:ind w:firstLine="360"/>
      </w:pPr>
      <w:r w:rsidRPr="1457F032">
        <w:t xml:space="preserve">An insect’s primary immune response against small viral particles is </w:t>
      </w:r>
      <w:r w:rsidR="1C318F73" w:rsidRPr="1457F032">
        <w:t>initiated through</w:t>
      </w:r>
      <w:r w:rsidRPr="1457F032">
        <w:t xml:space="preserve"> hemocytes. </w:t>
      </w:r>
      <w:r w:rsidR="110B55DF" w:rsidRPr="1457F032">
        <w:t>The p</w:t>
      </w:r>
      <w:r w:rsidRPr="1457F032">
        <w:t>rimary function</w:t>
      </w:r>
      <w:r w:rsidR="603DA7C2" w:rsidRPr="1457F032">
        <w:t xml:space="preserve"> of hemocytes</w:t>
      </w:r>
      <w:r w:rsidRPr="1457F032">
        <w:t xml:space="preserve"> is to phagocytize</w:t>
      </w:r>
      <w:r w:rsidR="00BA1A6C">
        <w:t xml:space="preserve"> </w:t>
      </w:r>
      <w:r w:rsidRPr="1457F032">
        <w:t xml:space="preserve">or </w:t>
      </w:r>
      <w:r w:rsidR="3D3897BB" w:rsidRPr="1457F032">
        <w:t>degrad</w:t>
      </w:r>
      <w:r w:rsidR="0107CC98" w:rsidRPr="1457F032">
        <w:t>e</w:t>
      </w:r>
      <w:r w:rsidR="3D3897BB" w:rsidRPr="1457F032">
        <w:t xml:space="preserve"> </w:t>
      </w:r>
      <w:r w:rsidR="326D19E5" w:rsidRPr="1457F032">
        <w:t xml:space="preserve">invading </w:t>
      </w:r>
      <w:r w:rsidRPr="1457F032">
        <w:t>small foreign object</w:t>
      </w:r>
      <w:r w:rsidR="326D19E5" w:rsidRPr="1457F032">
        <w:t>s</w:t>
      </w:r>
      <w:r w:rsidRPr="1457F032">
        <w:t xml:space="preserve"> </w:t>
      </w:r>
      <w:r w:rsidR="3E572BB0" w:rsidRPr="1457F032">
        <w:t>through enzyme release</w:t>
      </w:r>
      <w:r w:rsidRPr="1457F032">
        <w:t xml:space="preserve">. </w:t>
      </w:r>
      <w:r w:rsidR="326D19E5" w:rsidRPr="1457F032">
        <w:t>In lepidopteran species</w:t>
      </w:r>
      <w:r w:rsidR="1E0DC445" w:rsidRPr="1457F032">
        <w:t>,</w:t>
      </w:r>
      <w:r w:rsidR="326D19E5" w:rsidRPr="1457F032">
        <w:t xml:space="preserve"> like the fall armyworm, multiple uniquely shaped hemocytes </w:t>
      </w:r>
      <w:del w:id="50" w:author="Nathaniel Haulk" w:date="2023-04-26T12:12:00Z">
        <w:r w:rsidR="32F58395" w:rsidRPr="1457F032" w:rsidDel="00951D6F">
          <w:delText xml:space="preserve">have been </w:delText>
        </w:r>
        <w:r w:rsidR="326D19E5" w:rsidRPr="1457F032" w:rsidDel="00951D6F">
          <w:delText xml:space="preserve">found to </w:delText>
        </w:r>
      </w:del>
      <w:r w:rsidR="326D19E5" w:rsidRPr="1457F032">
        <w:t>aid in</w:t>
      </w:r>
      <w:ins w:id="51" w:author="Nathaniel Haulk" w:date="2023-04-26T12:13:00Z">
        <w:r w:rsidR="008A25AB">
          <w:t xml:space="preserve"> the</w:t>
        </w:r>
      </w:ins>
      <w:r w:rsidR="326D19E5" w:rsidRPr="1457F032">
        <w:t xml:space="preserve"> immune response </w:t>
      </w:r>
      <w:ins w:id="52" w:author="Nathaniel Haulk" w:date="2023-04-26T12:12:00Z">
        <w:r w:rsidR="00951D6F">
          <w:t>against foreign invasions</w:t>
        </w:r>
      </w:ins>
      <w:ins w:id="53" w:author="Nathaniel Haulk" w:date="2023-05-09T16:59:00Z">
        <w:r w:rsidR="00EC270A">
          <w:t xml:space="preserve"> </w:t>
        </w:r>
      </w:ins>
      <w:r w:rsidR="326D19E5" w:rsidRPr="1457F032">
        <w:t xml:space="preserve">(Lavine and Strand, 2002).  </w:t>
      </w:r>
      <w:r w:rsidR="15C5768E" w:rsidRPr="1457F032">
        <w:t xml:space="preserve">Hence, </w:t>
      </w:r>
      <w:r w:rsidR="00BA1A6C">
        <w:t>h</w:t>
      </w:r>
      <w:r w:rsidRPr="1457F032">
        <w:t xml:space="preserve">emocyte counting is a vital step in understanding how the immune system of the fall armyworm and other arthropod species </w:t>
      </w:r>
      <w:r w:rsidR="5CC18F8E" w:rsidRPr="1457F032">
        <w:t xml:space="preserve">responds </w:t>
      </w:r>
      <w:r w:rsidRPr="1457F032">
        <w:t>to pathogens.</w:t>
      </w:r>
      <w:r w:rsidR="00CE6BA6">
        <w:t xml:space="preserve"> </w:t>
      </w:r>
      <w:r w:rsidRPr="1457F032">
        <w:t xml:space="preserve"> </w:t>
      </w:r>
      <w:del w:id="54" w:author="Nathaniel Haulk" w:date="2023-04-25T10:22:00Z">
        <w:r w:rsidR="5A68B38E" w:rsidRPr="1457F032" w:rsidDel="00F63CDA">
          <w:delText>Conversely</w:delText>
        </w:r>
        <w:r w:rsidR="5B607D6E" w:rsidRPr="1457F032" w:rsidDel="00F63CDA">
          <w:delText>, h</w:delText>
        </w:r>
      </w:del>
      <w:ins w:id="55" w:author="Nathaniel Haulk" w:date="2023-04-25T10:22:00Z">
        <w:r w:rsidR="00F63CDA">
          <w:t>H</w:t>
        </w:r>
      </w:ins>
      <w:r w:rsidR="5B607D6E" w:rsidRPr="1457F032">
        <w:t>osts infected with high viral concentrations</w:t>
      </w:r>
      <w:ins w:id="56" w:author="Nathaniel Haulk" w:date="2023-04-25T10:23:00Z">
        <w:r w:rsidR="00F63CDA">
          <w:t xml:space="preserve"> tend to</w:t>
        </w:r>
      </w:ins>
      <w:r w:rsidR="5B607D6E" w:rsidRPr="1457F032">
        <w:t xml:space="preserve"> </w:t>
      </w:r>
      <w:r w:rsidR="278BA26C" w:rsidRPr="1457F032">
        <w:t>display increased</w:t>
      </w:r>
      <w:r w:rsidR="5B607D6E" w:rsidRPr="1457F032">
        <w:t xml:space="preserve"> hemocyte counts when compared to</w:t>
      </w:r>
      <w:r w:rsidR="00BA1A6C">
        <w:t xml:space="preserve"> </w:t>
      </w:r>
      <w:r w:rsidR="5B607D6E" w:rsidRPr="1457F032">
        <w:t xml:space="preserve">healthy individuals </w:t>
      </w:r>
      <w:r w:rsidR="191D8A06" w:rsidRPr="1457F032">
        <w:t xml:space="preserve">and to those exposed </w:t>
      </w:r>
      <w:r w:rsidR="0C06718B" w:rsidRPr="1457F032">
        <w:t>to</w:t>
      </w:r>
      <w:r w:rsidR="00BA1A6C">
        <w:t xml:space="preserve"> </w:t>
      </w:r>
      <w:r w:rsidR="5B607D6E" w:rsidRPr="1457F032">
        <w:t>a low dose</w:t>
      </w:r>
      <w:r w:rsidR="445096FE" w:rsidRPr="1457F032">
        <w:t xml:space="preserve"> (</w:t>
      </w:r>
      <w:proofErr w:type="spellStart"/>
      <w:r w:rsidR="445096FE" w:rsidRPr="1457F032">
        <w:t>Eslin</w:t>
      </w:r>
      <w:proofErr w:type="spellEnd"/>
      <w:r w:rsidR="445096FE" w:rsidRPr="1457F032">
        <w:t xml:space="preserve"> &amp; Prévost, 1998)</w:t>
      </w:r>
      <w:r w:rsidR="5B607D6E" w:rsidRPr="1457F032">
        <w:t>.</w:t>
      </w:r>
      <w:r w:rsidR="445096FE" w:rsidRPr="1457F032">
        <w:t xml:space="preserve"> </w:t>
      </w:r>
      <w:del w:id="57" w:author="Nathaniel Haulk" w:date="2023-04-25T10:24:00Z">
        <w:r w:rsidR="00F63CDA" w:rsidRPr="1457F032" w:rsidDel="00F63CDA">
          <w:delText>When insects are infected with a pathogen</w:delText>
        </w:r>
      </w:del>
      <w:ins w:id="58" w:author="Nathaniel Haulk" w:date="2023-04-25T10:52:00Z">
        <w:r w:rsidR="00A16143">
          <w:t>Conversely</w:t>
        </w:r>
      </w:ins>
      <w:ins w:id="59" w:author="Nathaniel Haulk" w:date="2023-04-25T10:24:00Z">
        <w:r w:rsidR="00F63CDA">
          <w:t xml:space="preserve">, other studies have shown that </w:t>
        </w:r>
      </w:ins>
      <w:del w:id="60" w:author="Nathaniel Haulk" w:date="2023-04-25T10:24:00Z">
        <w:r w:rsidR="00F63CDA" w:rsidRPr="1457F032" w:rsidDel="00F63CDA">
          <w:delText xml:space="preserve">, their </w:delText>
        </w:r>
      </w:del>
      <w:r w:rsidR="00F63CDA" w:rsidRPr="1457F032">
        <w:t xml:space="preserve">hemocyte counts are lower </w:t>
      </w:r>
      <w:ins w:id="61" w:author="Nathaniel Haulk" w:date="2023-04-25T10:25:00Z">
        <w:r w:rsidR="00F63CDA">
          <w:t>in infected</w:t>
        </w:r>
      </w:ins>
      <w:ins w:id="62" w:author="Nathaniel Haulk" w:date="2023-04-25T10:26:00Z">
        <w:r w:rsidR="00F63CDA">
          <w:t xml:space="preserve"> caterpillars compare</w:t>
        </w:r>
      </w:ins>
      <w:ins w:id="63" w:author="Nathaniel Haulk" w:date="2023-04-25T10:31:00Z">
        <w:r w:rsidR="009936DE">
          <w:t>d</w:t>
        </w:r>
      </w:ins>
      <w:ins w:id="64" w:author="Nathaniel Haulk" w:date="2023-04-25T10:26:00Z">
        <w:r w:rsidR="00F63CDA">
          <w:t xml:space="preserve"> to</w:t>
        </w:r>
      </w:ins>
      <w:ins w:id="65" w:author="Nathaniel Haulk" w:date="2023-04-25T10:33:00Z">
        <w:r w:rsidR="00AD5065">
          <w:t xml:space="preserve"> </w:t>
        </w:r>
      </w:ins>
      <w:del w:id="66" w:author="Nathaniel Haulk" w:date="2023-04-25T10:26:00Z">
        <w:r w:rsidR="00F63CDA" w:rsidRPr="1457F032" w:rsidDel="00F63CDA">
          <w:delText>than</w:delText>
        </w:r>
      </w:del>
      <w:del w:id="67" w:author="Nathaniel Haulk" w:date="2023-04-25T10:31:00Z">
        <w:r w:rsidR="00F63CDA" w:rsidRPr="1457F032" w:rsidDel="009936DE">
          <w:delText xml:space="preserve"> those of </w:delText>
        </w:r>
      </w:del>
      <w:r w:rsidR="00F63CDA" w:rsidRPr="1457F032">
        <w:t>their healthy counterparts</w:t>
      </w:r>
      <w:ins w:id="68" w:author="Nathaniel Haulk" w:date="2023-04-25T10:26:00Z">
        <w:r w:rsidR="00F63CDA">
          <w:t xml:space="preserve"> </w:t>
        </w:r>
      </w:ins>
      <w:ins w:id="69" w:author="Nathaniel Haulk" w:date="2023-04-25T10:39:00Z">
        <w:r w:rsidR="001A56AC">
          <w:t>and may depend on time since infection</w:t>
        </w:r>
      </w:ins>
      <w:ins w:id="70" w:author="Nathaniel Haulk" w:date="2023-04-25T10:40:00Z">
        <w:r w:rsidR="00D47E91">
          <w:t xml:space="preserve"> </w:t>
        </w:r>
      </w:ins>
      <w:r w:rsidR="00F63CDA" w:rsidRPr="1457F032">
        <w:t>(</w:t>
      </w:r>
      <w:proofErr w:type="spellStart"/>
      <w:r w:rsidR="00F63CDA" w:rsidRPr="1457F032">
        <w:t>Smilanich</w:t>
      </w:r>
      <w:proofErr w:type="spellEnd"/>
      <w:r w:rsidR="00F63CDA" w:rsidRPr="1457F032">
        <w:t xml:space="preserve"> et al., 2018</w:t>
      </w:r>
      <w:ins w:id="71" w:author="Nathaniel Haulk" w:date="2023-04-25T10:39:00Z">
        <w:r w:rsidR="001A56AC">
          <w:t>; Li et al., 2019</w:t>
        </w:r>
      </w:ins>
      <w:r w:rsidR="00F63CDA" w:rsidRPr="1457F032">
        <w:t>).</w:t>
      </w:r>
      <w:ins w:id="72" w:author="Nathaniel Haulk" w:date="2023-05-10T14:58:00Z">
        <w:r w:rsidR="00F54675">
          <w:t xml:space="preserve"> </w:t>
        </w:r>
      </w:ins>
      <w:ins w:id="73" w:author="Nathaniel Haulk" w:date="2023-05-10T15:01:00Z">
        <w:r w:rsidR="00B20B77">
          <w:t>Additionally, t</w:t>
        </w:r>
      </w:ins>
      <w:ins w:id="74" w:author="Nathaniel Haulk" w:date="2023-05-10T14:58:00Z">
        <w:r w:rsidR="00F54675">
          <w:t>emperature</w:t>
        </w:r>
      </w:ins>
      <w:ins w:id="75" w:author="Nathaniel Haulk" w:date="2023-05-10T14:59:00Z">
        <w:r w:rsidR="00F54675">
          <w:t xml:space="preserve"> </w:t>
        </w:r>
      </w:ins>
      <w:ins w:id="76" w:author="Nathaniel Haulk" w:date="2023-05-10T14:58:00Z">
        <w:r w:rsidR="00F54675">
          <w:t>influences</w:t>
        </w:r>
      </w:ins>
      <w:ins w:id="77" w:author="Nathaniel Haulk" w:date="2023-05-10T15:01:00Z">
        <w:r w:rsidR="00B20B77">
          <w:t xml:space="preserve"> the </w:t>
        </w:r>
      </w:ins>
      <w:ins w:id="78" w:author="Nathaniel Haulk" w:date="2023-05-10T15:02:00Z">
        <w:r w:rsidR="00B20B77">
          <w:t xml:space="preserve">immune response insects have in the presence </w:t>
        </w:r>
      </w:ins>
      <w:ins w:id="79" w:author="Nathaniel Haulk" w:date="2023-05-10T15:03:00Z">
        <w:r w:rsidR="00B20B77">
          <w:t xml:space="preserve">of </w:t>
        </w:r>
      </w:ins>
      <w:ins w:id="80" w:author="Nathaniel Haulk" w:date="2023-05-10T15:16:00Z">
        <w:r w:rsidR="004A4ADA">
          <w:t>a pathogen.</w:t>
        </w:r>
      </w:ins>
      <w:ins w:id="81" w:author="Nathaniel Haulk" w:date="2023-05-10T14:58:00Z">
        <w:r w:rsidR="00F54675">
          <w:t xml:space="preserve"> </w:t>
        </w:r>
      </w:ins>
      <w:ins w:id="82" w:author="Nathaniel Haulk" w:date="2023-05-10T15:16:00Z">
        <w:r w:rsidR="004A4ADA">
          <w:t>As</w:t>
        </w:r>
      </w:ins>
      <w:ins w:id="83" w:author="Nathaniel Haulk" w:date="2023-05-10T15:17:00Z">
        <w:r w:rsidR="004A4ADA">
          <w:t xml:space="preserve"> temperature increases, hemocyte counts tend to increase</w:t>
        </w:r>
      </w:ins>
      <w:ins w:id="84" w:author="Nathaniel Haulk" w:date="2023-05-10T14:59:00Z">
        <w:r w:rsidR="00F54675">
          <w:t xml:space="preserve">, </w:t>
        </w:r>
      </w:ins>
      <w:ins w:id="85" w:author="Nathaniel Haulk" w:date="2023-05-10T15:00:00Z">
        <w:r w:rsidR="00F54675">
          <w:t xml:space="preserve">until </w:t>
        </w:r>
      </w:ins>
      <w:ins w:id="86" w:author="Nathaniel Haulk" w:date="2023-05-10T15:17:00Z">
        <w:r w:rsidR="004A4ADA">
          <w:t xml:space="preserve">approaching </w:t>
        </w:r>
      </w:ins>
      <w:ins w:id="87" w:author="Nathaniel Haulk" w:date="2023-05-10T15:00:00Z">
        <w:r w:rsidR="00F54675">
          <w:t>the species thermal maximum</w:t>
        </w:r>
      </w:ins>
      <w:ins w:id="88" w:author="Nathaniel Haulk" w:date="2023-05-10T15:17:00Z">
        <w:r w:rsidR="004A4ADA">
          <w:t xml:space="preserve"> </w:t>
        </w:r>
        <w:r w:rsidR="00597110">
          <w:t xml:space="preserve">where </w:t>
        </w:r>
        <w:r w:rsidR="004A4ADA">
          <w:t>they decline</w:t>
        </w:r>
      </w:ins>
      <w:ins w:id="89" w:author="Nathaniel Haulk" w:date="2023-05-10T15:00:00Z">
        <w:r w:rsidR="00F54675">
          <w:t xml:space="preserve"> </w:t>
        </w:r>
      </w:ins>
      <w:ins w:id="90" w:author="Nathaniel Haulk" w:date="2023-05-10T14:58:00Z">
        <w:r w:rsidR="00F54675">
          <w:t>(</w:t>
        </w:r>
        <w:proofErr w:type="spellStart"/>
        <w:r w:rsidR="00F54675">
          <w:t>Catalán</w:t>
        </w:r>
        <w:proofErr w:type="spellEnd"/>
        <w:r w:rsidR="00F54675">
          <w:t xml:space="preserve"> et al., 2012; Laughton et al., 2017; Silva &amp; Elliot, 2016)</w:t>
        </w:r>
      </w:ins>
      <w:ins w:id="91" w:author="Nathaniel Haulk" w:date="2023-05-10T15:17:00Z">
        <w:r w:rsidR="004A4ADA">
          <w:t>.</w:t>
        </w:r>
      </w:ins>
      <w:ins w:id="92" w:author="Nathaniel Haulk" w:date="2023-04-25T10:26:00Z">
        <w:r w:rsidR="009936DE">
          <w:t xml:space="preserve"> </w:t>
        </w:r>
      </w:ins>
      <w:ins w:id="93" w:author="Nathaniel Haulk" w:date="2023-04-25T10:50:00Z">
        <w:r w:rsidR="00A16143">
          <w:t xml:space="preserve">Due to the variability in immune response, </w:t>
        </w:r>
      </w:ins>
      <w:ins w:id="94" w:author="Nathaniel Haulk" w:date="2023-04-25T10:54:00Z">
        <w:r w:rsidR="00A16143">
          <w:t xml:space="preserve">it is important to </w:t>
        </w:r>
        <w:r w:rsidR="00163663">
          <w:t xml:space="preserve">understand how </w:t>
        </w:r>
      </w:ins>
      <w:ins w:id="95" w:author="Nathaniel Haulk" w:date="2023-04-25T10:55:00Z">
        <w:r w:rsidR="00163663">
          <w:t xml:space="preserve">each </w:t>
        </w:r>
      </w:ins>
      <w:ins w:id="96" w:author="Nathaniel Haulk" w:date="2023-04-25T10:56:00Z">
        <w:r w:rsidR="00163663">
          <w:t>organism</w:t>
        </w:r>
      </w:ins>
      <w:ins w:id="97" w:author="Nathaniel Haulk" w:date="2023-04-25T10:55:00Z">
        <w:r w:rsidR="00163663">
          <w:t xml:space="preserve"> reacts to </w:t>
        </w:r>
      </w:ins>
      <w:ins w:id="98" w:author="Nathaniel Haulk" w:date="2023-04-25T10:56:00Z">
        <w:r w:rsidR="00163663">
          <w:t xml:space="preserve">its </w:t>
        </w:r>
      </w:ins>
      <w:ins w:id="99" w:author="Nathaniel Haulk" w:date="2023-04-25T10:55:00Z">
        <w:r w:rsidR="00163663">
          <w:t>corresponding viruses</w:t>
        </w:r>
      </w:ins>
      <w:ins w:id="100" w:author="Nathaniel Haulk" w:date="2023-04-25T10:56:00Z">
        <w:r w:rsidR="00163663">
          <w:t>.</w:t>
        </w:r>
      </w:ins>
      <w:ins w:id="101" w:author="Nathaniel Haulk" w:date="2023-05-10T14:29:00Z">
        <w:r w:rsidR="00D76AA8">
          <w:t xml:space="preserve"> </w:t>
        </w:r>
      </w:ins>
    </w:p>
    <w:p w14:paraId="79F500CE" w14:textId="2CD9E77E" w:rsidR="00F24DCB" w:rsidRPr="00F326B1" w:rsidRDefault="3FD4CEE9" w:rsidP="1457F032">
      <w:pPr>
        <w:spacing w:line="240" w:lineRule="auto"/>
        <w:ind w:firstLine="360"/>
      </w:pPr>
      <w:r w:rsidRPr="1457F032">
        <w:t xml:space="preserve">The current method for </w:t>
      </w:r>
      <w:r w:rsidR="326D19E5" w:rsidRPr="1457F032">
        <w:t xml:space="preserve">detecting and </w:t>
      </w:r>
      <w:r w:rsidRPr="1457F032">
        <w:t>counting hemocytes requires manual</w:t>
      </w:r>
      <w:r w:rsidR="4E39F960" w:rsidRPr="1457F032">
        <w:t>ly</w:t>
      </w:r>
      <w:r w:rsidRPr="1457F032">
        <w:t xml:space="preserve"> tallying the</w:t>
      </w:r>
      <w:r w:rsidR="132AEBA7" w:rsidRPr="1457F032">
        <w:t>ir</w:t>
      </w:r>
      <w:r w:rsidRPr="1457F032">
        <w:t xml:space="preserve"> presence by hand. This </w:t>
      </w:r>
      <w:r w:rsidR="6132768F" w:rsidRPr="1457F032">
        <w:t xml:space="preserve">approach </w:t>
      </w:r>
      <w:r w:rsidR="6AAAB21A" w:rsidRPr="1457F032">
        <w:t xml:space="preserve">can be </w:t>
      </w:r>
      <w:r w:rsidR="00BA1A6C" w:rsidRPr="1457F032">
        <w:t>tedious</w:t>
      </w:r>
      <w:r w:rsidR="011B0950" w:rsidRPr="1457F032">
        <w:t xml:space="preserve"> and time-consuming</w:t>
      </w:r>
      <w:r w:rsidR="0D374E4D" w:rsidRPr="1457F032">
        <w:t xml:space="preserve"> since each image may take up to 60 seconds to process accurately</w:t>
      </w:r>
      <w:r w:rsidRPr="1457F032">
        <w:t xml:space="preserve">. </w:t>
      </w:r>
      <w:r w:rsidR="74FFFC22" w:rsidRPr="1457F032">
        <w:t>These</w:t>
      </w:r>
      <w:r w:rsidRPr="1457F032">
        <w:t xml:space="preserve"> </w:t>
      </w:r>
      <w:r w:rsidR="719195DC" w:rsidRPr="1457F032">
        <w:t xml:space="preserve">manual counting </w:t>
      </w:r>
      <w:r w:rsidRPr="1457F032">
        <w:t xml:space="preserve">methods </w:t>
      </w:r>
      <w:r w:rsidR="427C08DB" w:rsidRPr="1457F032">
        <w:t xml:space="preserve">may </w:t>
      </w:r>
      <w:r w:rsidRPr="1457F032">
        <w:t xml:space="preserve">not always </w:t>
      </w:r>
      <w:r w:rsidR="2373ACE2" w:rsidRPr="1457F032">
        <w:t xml:space="preserve">be reliable </w:t>
      </w:r>
      <w:r w:rsidR="2EE0C46C" w:rsidRPr="1457F032">
        <w:t>due to the potential for user error</w:t>
      </w:r>
      <w:r w:rsidR="7C4C993D" w:rsidRPr="1457F032">
        <w:t xml:space="preserve"> when counting </w:t>
      </w:r>
      <w:r w:rsidR="3DC522B6" w:rsidRPr="1457F032">
        <w:t xml:space="preserve">out-of-focus </w:t>
      </w:r>
      <w:r w:rsidR="7C4C993D" w:rsidRPr="1457F032">
        <w:t>hemocytes</w:t>
      </w:r>
      <w:r w:rsidR="74FFFC22" w:rsidRPr="1457F032">
        <w:t xml:space="preserve"> and other cells</w:t>
      </w:r>
      <w:r w:rsidR="7C4C993D" w:rsidRPr="1457F032">
        <w:t xml:space="preserve">. </w:t>
      </w:r>
      <w:r w:rsidR="1B1043F2" w:rsidRPr="1457F032">
        <w:t>To mitigate this problem, p</w:t>
      </w:r>
      <w:r w:rsidR="2EE0C46C" w:rsidRPr="1457F032">
        <w:t xml:space="preserve">rograms like </w:t>
      </w:r>
      <w:r w:rsidRPr="1457F032">
        <w:t xml:space="preserve">ImageJ </w:t>
      </w:r>
      <w:del w:id="102" w:author="Nathaniel Haulk" w:date="2023-05-08T10:08:00Z">
        <w:r w:rsidR="2EE0C46C" w:rsidRPr="1457F032" w:rsidDel="00B121F9">
          <w:delText>are</w:delText>
        </w:r>
        <w:r w:rsidRPr="1457F032" w:rsidDel="00B121F9">
          <w:delText xml:space="preserve"> commonly used for counting</w:delText>
        </w:r>
      </w:del>
      <w:proofErr w:type="gramStart"/>
      <w:ins w:id="103" w:author="Nathaniel Haulk" w:date="2023-05-08T10:08:00Z">
        <w:r w:rsidR="00B121F9">
          <w:t>have the ability to</w:t>
        </w:r>
        <w:proofErr w:type="gramEnd"/>
        <w:r w:rsidR="00B121F9">
          <w:t xml:space="preserve"> count</w:t>
        </w:r>
      </w:ins>
      <w:r w:rsidRPr="1457F032">
        <w:t xml:space="preserve"> objects in </w:t>
      </w:r>
      <w:r w:rsidR="6F885F79" w:rsidRPr="1457F032">
        <w:t xml:space="preserve">images </w:t>
      </w:r>
      <w:r w:rsidR="2EE0C46C" w:rsidRPr="1457F032">
        <w:t>(Schneider et al., 2012)</w:t>
      </w:r>
      <w:r w:rsidR="697FB372" w:rsidRPr="1457F032">
        <w:t>.</w:t>
      </w:r>
      <w:r w:rsidR="2EE0C46C" w:rsidRPr="1457F032">
        <w:t xml:space="preserve"> </w:t>
      </w:r>
      <w:r w:rsidRPr="1457F032">
        <w:t xml:space="preserve">However, </w:t>
      </w:r>
      <w:r w:rsidR="47201DBC" w:rsidRPr="1457F032">
        <w:t xml:space="preserve">ImageJ often struggles to provide accurate counts </w:t>
      </w:r>
      <w:r w:rsidRPr="1457F032">
        <w:t xml:space="preserve">due to the unique and </w:t>
      </w:r>
      <w:r w:rsidR="2666A85A" w:rsidRPr="1457F032">
        <w:t xml:space="preserve">diverse </w:t>
      </w:r>
      <w:r w:rsidRPr="1457F032">
        <w:t xml:space="preserve">shape of hemocytes, </w:t>
      </w:r>
      <w:r w:rsidR="3C7626BB" w:rsidRPr="1457F032">
        <w:t xml:space="preserve">the presence of </w:t>
      </w:r>
      <w:r w:rsidRPr="1457F032">
        <w:t xml:space="preserve">other miscellaneous cells in samples, and the </w:t>
      </w:r>
      <w:r w:rsidR="2EE0C46C" w:rsidRPr="1457F032">
        <w:t xml:space="preserve">placement of cells on </w:t>
      </w:r>
      <w:r w:rsidR="777B7E47" w:rsidRPr="1457F032">
        <w:t xml:space="preserve">the </w:t>
      </w:r>
      <w:r w:rsidRPr="1457F032">
        <w:t>hemocytometer grid</w:t>
      </w:r>
      <w:r w:rsidR="2EE0C46C" w:rsidRPr="1457F032">
        <w:t>s</w:t>
      </w:r>
      <w:r w:rsidR="006D3E08" w:rsidRPr="1457F032">
        <w:t>.</w:t>
      </w:r>
      <w:r w:rsidRPr="1457F032">
        <w:t xml:space="preserve"> </w:t>
      </w:r>
      <w:r w:rsidR="6BEE8133" w:rsidRPr="1457F032">
        <w:t>Additionally, h</w:t>
      </w:r>
      <w:r w:rsidR="74FFFC22" w:rsidRPr="1457F032">
        <w:t xml:space="preserve">emocytes will cluster together after </w:t>
      </w:r>
      <w:proofErr w:type="gramStart"/>
      <w:r w:rsidR="74FFFC22" w:rsidRPr="1457F032">
        <w:t xml:space="preserve">a </w:t>
      </w:r>
      <w:r w:rsidR="4CCDE66C" w:rsidRPr="1457F032">
        <w:t>period of time</w:t>
      </w:r>
      <w:proofErr w:type="gramEnd"/>
      <w:r w:rsidR="47BAD175" w:rsidRPr="1457F032">
        <w:t xml:space="preserve"> which can further compound these challenges</w:t>
      </w:r>
      <w:ins w:id="104" w:author="Nathaniel Haulk" w:date="2023-04-25T11:01:00Z">
        <w:r w:rsidR="002C4E5E">
          <w:t xml:space="preserve"> (</w:t>
        </w:r>
        <w:proofErr w:type="spellStart"/>
        <w:r w:rsidR="002C4E5E">
          <w:t>Theopold</w:t>
        </w:r>
        <w:proofErr w:type="spellEnd"/>
        <w:r w:rsidR="002C4E5E">
          <w:t xml:space="preserve"> et al., 2002)</w:t>
        </w:r>
      </w:ins>
      <w:r w:rsidR="74FFFC22" w:rsidRPr="1457F032">
        <w:t xml:space="preserve">. </w:t>
      </w:r>
      <w:r w:rsidR="68DC0B32" w:rsidRPr="1457F032">
        <w:t>Moreover</w:t>
      </w:r>
      <w:r w:rsidRPr="1457F032">
        <w:t xml:space="preserve">, camera quality and contrast </w:t>
      </w:r>
      <w:r w:rsidR="1DAD5A37" w:rsidRPr="1457F032">
        <w:t xml:space="preserve">can introduce </w:t>
      </w:r>
      <w:r w:rsidR="006D3E08" w:rsidRPr="1457F032">
        <w:t>additional inaccuracies</w:t>
      </w:r>
      <w:r w:rsidRPr="1457F032">
        <w:t xml:space="preserve"> in counts</w:t>
      </w:r>
      <w:r w:rsidR="315A0E86" w:rsidRPr="1457F032">
        <w:t xml:space="preserve"> and skew the results</w:t>
      </w:r>
      <w:r w:rsidRPr="1457F032">
        <w:t xml:space="preserve">. </w:t>
      </w:r>
      <w:proofErr w:type="gramStart"/>
      <w:r w:rsidR="0D7B5E4B" w:rsidRPr="1457F032">
        <w:t>In particular</w:t>
      </w:r>
      <w:r w:rsidR="4D210C00" w:rsidRPr="1457F032">
        <w:t>,</w:t>
      </w:r>
      <w:r w:rsidR="2A83EEDB" w:rsidRPr="1457F032">
        <w:t xml:space="preserve"> images</w:t>
      </w:r>
      <w:proofErr w:type="gramEnd"/>
      <w:r w:rsidR="2A83EEDB" w:rsidRPr="1457F032">
        <w:t xml:space="preserve"> taken in </w:t>
      </w:r>
      <w:r w:rsidR="74FFFC22" w:rsidRPr="1457F032">
        <w:t xml:space="preserve">low light </w:t>
      </w:r>
      <w:r w:rsidR="67A1D64C" w:rsidRPr="1457F032">
        <w:t xml:space="preserve">conditions </w:t>
      </w:r>
      <w:r w:rsidR="01627B2B" w:rsidRPr="1457F032">
        <w:t xml:space="preserve">result in reduced </w:t>
      </w:r>
      <w:r w:rsidR="24F984A1" w:rsidRPr="1457F032">
        <w:t>visibility</w:t>
      </w:r>
      <w:r w:rsidR="01627B2B" w:rsidRPr="1457F032">
        <w:t xml:space="preserve"> </w:t>
      </w:r>
      <w:r w:rsidR="006D3E08" w:rsidRPr="1457F032">
        <w:t>of hemocytes</w:t>
      </w:r>
      <w:r w:rsidR="2BBA8DF9" w:rsidRPr="1457F032">
        <w:t xml:space="preserve"> </w:t>
      </w:r>
      <w:r w:rsidR="1E979DD3" w:rsidRPr="1457F032">
        <w:t>and skew the analysis</w:t>
      </w:r>
      <w:r w:rsidR="74FFFC22" w:rsidRPr="1457F032">
        <w:t>.</w:t>
      </w:r>
      <w:ins w:id="105" w:author="Nathaniel Haulk" w:date="2023-05-09T17:01:00Z">
        <w:r w:rsidR="00EC270A">
          <w:t xml:space="preserve"> Additionally, it</w:t>
        </w:r>
        <w:r w:rsidR="00EC270A" w:rsidRPr="1457F032">
          <w:t xml:space="preserve"> is important</w:t>
        </w:r>
        <w:r w:rsidR="00EC270A">
          <w:t xml:space="preserve"> we</w:t>
        </w:r>
        <w:r w:rsidR="00EC270A" w:rsidRPr="1457F032">
          <w:t xml:space="preserve"> consider how to account for the small size of hemocyte cells</w:t>
        </w:r>
      </w:ins>
      <w:ins w:id="106" w:author="Nathaniel Haulk" w:date="2023-05-09T17:02:00Z">
        <w:r w:rsidR="00EC270A">
          <w:t xml:space="preserve"> since many algorithms struggle with smaller objects</w:t>
        </w:r>
      </w:ins>
      <w:ins w:id="107" w:author="Nathaniel Haulk" w:date="2023-05-09T17:01:00Z">
        <w:r w:rsidR="00EC270A" w:rsidRPr="1457F032">
          <w:t xml:space="preserve">. </w:t>
        </w:r>
      </w:ins>
      <w:r w:rsidR="74FFFC22" w:rsidRPr="1457F032">
        <w:t xml:space="preserve"> </w:t>
      </w:r>
      <w:ins w:id="108" w:author="Nathaniel Haulk" w:date="2023-04-25T18:58:00Z">
        <w:r w:rsidR="006C1E31">
          <w:t xml:space="preserve">This raises the need for detection methods other than </w:t>
        </w:r>
      </w:ins>
      <w:ins w:id="109" w:author="Nathaniel Haulk" w:date="2023-04-25T18:59:00Z">
        <w:r w:rsidR="006C1E31">
          <w:t>manual counting or the use of ImageJ</w:t>
        </w:r>
      </w:ins>
      <w:ins w:id="110" w:author="Nathaniel Haulk" w:date="2023-05-09T17:01:00Z">
        <w:r w:rsidR="00EC270A">
          <w:t xml:space="preserve"> that can account for the small size of hemocytes</w:t>
        </w:r>
      </w:ins>
      <w:ins w:id="111" w:author="Nathaniel Haulk" w:date="2023-04-25T18:59:00Z">
        <w:r w:rsidR="006C1E31">
          <w:t>.</w:t>
        </w:r>
      </w:ins>
      <w:r w:rsidR="00EC270A">
        <w:t xml:space="preserve"> </w:t>
      </w:r>
    </w:p>
    <w:p w14:paraId="332D4613" w14:textId="6864787A" w:rsidR="00F23B7C" w:rsidRPr="00F326B1" w:rsidRDefault="76589D62" w:rsidP="1457F032">
      <w:pPr>
        <w:spacing w:line="240" w:lineRule="auto"/>
        <w:ind w:firstLine="360"/>
      </w:pPr>
      <w:r w:rsidRPr="1457F032">
        <w:t xml:space="preserve">To our knowledge, no studies have investigated </w:t>
      </w:r>
      <w:r w:rsidR="00E57BEC">
        <w:t>the automation of he</w:t>
      </w:r>
      <w:r w:rsidRPr="1457F032">
        <w:t>mocyte counts in insects</w:t>
      </w:r>
      <w:r w:rsidR="64D83FBB" w:rsidRPr="1457F032">
        <w:t xml:space="preserve"> </w:t>
      </w:r>
      <w:r w:rsidR="6FD4D8BD" w:rsidRPr="1457F032">
        <w:t xml:space="preserve">driving the need for new methods. </w:t>
      </w:r>
      <w:r w:rsidR="53994E16" w:rsidRPr="1457F032">
        <w:t xml:space="preserve">Using machine learning </w:t>
      </w:r>
      <w:r w:rsidR="62EF2C1A" w:rsidRPr="1457F032">
        <w:t xml:space="preserve">should lead to accurate hemocyte counts that take significantly less time </w:t>
      </w:r>
      <w:r w:rsidR="4D8F77E0" w:rsidRPr="1457F032">
        <w:t xml:space="preserve">when </w:t>
      </w:r>
      <w:r w:rsidR="62EF2C1A" w:rsidRPr="1457F032">
        <w:t>compared to manual counting. We expect single-stage detec</w:t>
      </w:r>
      <w:r w:rsidR="48EB0408" w:rsidRPr="1457F032">
        <w:t xml:space="preserve">tors to be faster and more efficient during training, but we </w:t>
      </w:r>
      <w:r w:rsidR="7428C0C0" w:rsidRPr="1457F032">
        <w:t xml:space="preserve">also expect </w:t>
      </w:r>
      <w:ins w:id="112" w:author="Nathaniel Haulk" w:date="2023-04-26T12:17:00Z">
        <w:r w:rsidR="002B68B2">
          <w:t>t</w:t>
        </w:r>
      </w:ins>
      <w:del w:id="113" w:author="Nathaniel Haulk" w:date="2023-04-26T12:17:00Z">
        <w:r w:rsidR="45EE0508" w:rsidRPr="1457F032" w:rsidDel="002B68B2">
          <w:delText>T</w:delText>
        </w:r>
      </w:del>
      <w:r w:rsidR="45EE0508" w:rsidRPr="1457F032">
        <w:t>wo-</w:t>
      </w:r>
      <w:del w:id="114" w:author="Nathaniel Haulk" w:date="2023-04-26T12:17:00Z">
        <w:r w:rsidR="45EE0508" w:rsidRPr="1457F032" w:rsidDel="002B68B2">
          <w:delText>S</w:delText>
        </w:r>
      </w:del>
      <w:ins w:id="115" w:author="Nathaniel Haulk" w:date="2023-04-26T12:17:00Z">
        <w:r w:rsidR="002B68B2">
          <w:t>s</w:t>
        </w:r>
      </w:ins>
      <w:r w:rsidR="45EE0508" w:rsidRPr="1457F032">
        <w:t>tage detectors to be more accurate</w:t>
      </w:r>
      <w:r w:rsidR="48EB0408" w:rsidRPr="1457F032">
        <w:t>.</w:t>
      </w:r>
      <w:r w:rsidR="6B33072D" w:rsidRPr="1457F032">
        <w:rPr>
          <w:color w:val="FF0000"/>
        </w:rPr>
        <w:t xml:space="preserve"> </w:t>
      </w:r>
      <w:r w:rsidR="6B33072D" w:rsidRPr="1457F032">
        <w:t xml:space="preserve">For trial data on temperature comparisons and hemocytes, we expect </w:t>
      </w:r>
      <w:r w:rsidR="006A7848">
        <w:t>hemocyte counts to be stronger at</w:t>
      </w:r>
      <w:r w:rsidR="00DF2F66">
        <w:t xml:space="preserve"> the</w:t>
      </w:r>
      <w:r w:rsidR="006A7848">
        <w:t xml:space="preserve"> higher temperature</w:t>
      </w:r>
      <w:r w:rsidR="57E1AF9D" w:rsidRPr="1457F032">
        <w:t xml:space="preserve">. Finally, </w:t>
      </w:r>
      <w:del w:id="116" w:author="Nathaniel Haulk" w:date="2023-04-24T13:41:00Z">
        <w:r w:rsidR="2E95C76A" w:rsidRPr="1457F032" w:rsidDel="008913AE">
          <w:delText xml:space="preserve">caterpillars </w:delText>
        </w:r>
      </w:del>
      <w:ins w:id="117" w:author="Nathaniel Haulk" w:date="2023-04-24T13:41:00Z">
        <w:r w:rsidR="008913AE">
          <w:t>larvae</w:t>
        </w:r>
        <w:r w:rsidR="008913AE" w:rsidRPr="1457F032">
          <w:t xml:space="preserve"> </w:t>
        </w:r>
      </w:ins>
      <w:r w:rsidR="2E95C76A" w:rsidRPr="1457F032">
        <w:t xml:space="preserve">exposed to virus </w:t>
      </w:r>
      <w:del w:id="118" w:author="Nathaniel Haulk" w:date="2023-04-24T13:41:00Z">
        <w:r w:rsidR="2E95C76A" w:rsidRPr="1457F032" w:rsidDel="008913AE">
          <w:delText xml:space="preserve">when dissected </w:delText>
        </w:r>
      </w:del>
      <w:r w:rsidR="2E95C76A" w:rsidRPr="1457F032">
        <w:t xml:space="preserve">should show a stronger hemocyte response than those that </w:t>
      </w:r>
      <w:r w:rsidR="35EF17DC" w:rsidRPr="1457F032">
        <w:t>were not exposed</w:t>
      </w:r>
      <w:r w:rsidR="2E95C76A" w:rsidRPr="1457F032">
        <w:t>.</w:t>
      </w:r>
      <w:ins w:id="119" w:author="Nathaniel Haulk" w:date="2023-04-25T12:38:00Z">
        <w:r w:rsidR="00994CEF">
          <w:t xml:space="preserve"> </w:t>
        </w:r>
      </w:ins>
    </w:p>
    <w:p w14:paraId="2C7A599A" w14:textId="302B1F46" w:rsidR="00A34FDD" w:rsidRPr="00A34FDD" w:rsidRDefault="00DF4DD4" w:rsidP="00A34FDD">
      <w:pPr>
        <w:spacing w:line="240" w:lineRule="auto"/>
        <w:rPr>
          <w:rFonts w:cstheme="minorHAnsi"/>
          <w:b/>
          <w:bCs/>
          <w:sz w:val="28"/>
          <w:szCs w:val="28"/>
        </w:rPr>
      </w:pPr>
      <w:r w:rsidRPr="00F326B1">
        <w:rPr>
          <w:rFonts w:cstheme="minorHAnsi"/>
          <w:b/>
          <w:bCs/>
          <w:sz w:val="28"/>
          <w:szCs w:val="28"/>
        </w:rPr>
        <w:t xml:space="preserve">Materials and </w:t>
      </w:r>
      <w:r w:rsidR="00E95ECC" w:rsidRPr="00F326B1">
        <w:rPr>
          <w:rFonts w:cstheme="minorHAnsi"/>
          <w:b/>
          <w:bCs/>
          <w:sz w:val="28"/>
          <w:szCs w:val="28"/>
        </w:rPr>
        <w:t>Methods:</w:t>
      </w:r>
    </w:p>
    <w:p w14:paraId="3F332FB3" w14:textId="4ABAF228" w:rsidR="008C53FB" w:rsidRDefault="008000FF" w:rsidP="008C53FB">
      <w:pPr>
        <w:pStyle w:val="ListParagraph"/>
        <w:numPr>
          <w:ilvl w:val="0"/>
          <w:numId w:val="1"/>
        </w:numPr>
        <w:spacing w:line="240" w:lineRule="auto"/>
        <w:rPr>
          <w:rFonts w:cstheme="minorHAnsi"/>
          <w:b/>
          <w:bCs/>
          <w:sz w:val="24"/>
          <w:szCs w:val="24"/>
        </w:rPr>
      </w:pPr>
      <w:r>
        <w:rPr>
          <w:rFonts w:cstheme="minorHAnsi"/>
          <w:b/>
          <w:bCs/>
          <w:sz w:val="24"/>
          <w:szCs w:val="24"/>
        </w:rPr>
        <w:t>Study System</w:t>
      </w:r>
    </w:p>
    <w:p w14:paraId="4208AC52" w14:textId="44D36EF0" w:rsidR="00603EF8" w:rsidRDefault="00A34FDD" w:rsidP="00A34FDD">
      <w:pPr>
        <w:spacing w:line="240" w:lineRule="auto"/>
        <w:ind w:firstLine="360"/>
        <w:rPr>
          <w:ins w:id="120" w:author="Nathaniel Haulk" w:date="2023-05-11T12:57:00Z"/>
        </w:rPr>
      </w:pPr>
      <w:r w:rsidRPr="1457F032">
        <w:t>The fall armyworm (</w:t>
      </w:r>
      <w:r w:rsidRPr="00A34FDD">
        <w:rPr>
          <w:i/>
          <w:iCs/>
        </w:rPr>
        <w:t xml:space="preserve">Spodoptera </w:t>
      </w:r>
      <w:proofErr w:type="spellStart"/>
      <w:r w:rsidRPr="00A34FDD">
        <w:rPr>
          <w:i/>
          <w:iCs/>
        </w:rPr>
        <w:t>frugiperda</w:t>
      </w:r>
      <w:proofErr w:type="spellEnd"/>
      <w:r w:rsidRPr="1457F032">
        <w:t>) is a major agricultural pest thought to originate from the tropical environments of Central and South America. The larvae feed primarily on corn, rice, and grasses, but have also been known to destroy crops like tobacco and cotton (Wang et al., 2022).  In the last 10 years, fall armyworms have spread into Western and Central Africa causing massive agricultural damage to maize plots within the area (</w:t>
      </w:r>
      <w:proofErr w:type="spellStart"/>
      <w:r w:rsidRPr="1457F032">
        <w:t>Goergan</w:t>
      </w:r>
      <w:proofErr w:type="spellEnd"/>
      <w:r w:rsidRPr="1457F032">
        <w:t xml:space="preserve"> et al, 2016</w:t>
      </w:r>
      <w:ins w:id="121" w:author="Nathaniel Haulk" w:date="2023-05-10T14:07:00Z">
        <w:r w:rsidR="00E0729C">
          <w:t>; Wan et al., 2021</w:t>
        </w:r>
      </w:ins>
      <w:r w:rsidRPr="1457F032">
        <w:t xml:space="preserve">). </w:t>
      </w:r>
      <w:del w:id="122" w:author="Nathaniel Haulk" w:date="2023-05-11T15:49:00Z">
        <w:r w:rsidRPr="1457F032" w:rsidDel="004E063D">
          <w:delText xml:space="preserve">Fall armyworms thrive in warmer climates and are most active in the late summers in North America (Ali et al., 1990). </w:delText>
        </w:r>
      </w:del>
      <w:r w:rsidRPr="1457F032">
        <w:t xml:space="preserve">While pesticides have traditionally been used to help cull outbreaks, the emergence of resistance to commonly used pesticides </w:t>
      </w:r>
      <w:del w:id="123" w:author="Nathaniel Haulk" w:date="2023-04-26T12:00:00Z">
        <w:r w:rsidRPr="1457F032" w:rsidDel="006B51C4">
          <w:delText xml:space="preserve">like </w:delText>
        </w:r>
      </w:del>
      <w:ins w:id="124" w:author="Nathaniel Haulk" w:date="2023-04-26T12:00:00Z">
        <w:r>
          <w:t>such as</w:t>
        </w:r>
        <w:r w:rsidRPr="1457F032">
          <w:t xml:space="preserve"> </w:t>
        </w:r>
      </w:ins>
      <w:r w:rsidRPr="1457F032">
        <w:t xml:space="preserve">carbamates and organophosphates has made it increasingly challenging to control the populations (Tay et al, 2023). Biocontrol practices like the use of predators, parasitoids, and pathogens </w:t>
      </w:r>
      <w:del w:id="125" w:author="Nathaniel Haulk" w:date="2023-04-26T12:06:00Z">
        <w:r w:rsidRPr="1457F032" w:rsidDel="008E3787">
          <w:delText>have been shown</w:delText>
        </w:r>
      </w:del>
      <w:ins w:id="126" w:author="Nathaniel Haulk" w:date="2023-04-26T12:08:00Z">
        <w:r>
          <w:t xml:space="preserve">can </w:t>
        </w:r>
      </w:ins>
      <w:del w:id="127" w:author="Nathaniel Haulk" w:date="2023-04-26T12:08:00Z">
        <w:r w:rsidRPr="1457F032" w:rsidDel="008E3787">
          <w:delText xml:space="preserve"> to </w:delText>
        </w:r>
      </w:del>
      <w:del w:id="128" w:author="Nathaniel Haulk" w:date="2023-04-26T12:06:00Z">
        <w:r w:rsidRPr="1457F032" w:rsidDel="008E3787">
          <w:delText xml:space="preserve">be successful in </w:delText>
        </w:r>
      </w:del>
      <w:r w:rsidRPr="1457F032">
        <w:t>reduc</w:t>
      </w:r>
      <w:ins w:id="129" w:author="Nathaniel Haulk" w:date="2023-04-26T12:06:00Z">
        <w:r>
          <w:t>e</w:t>
        </w:r>
      </w:ins>
      <w:del w:id="130" w:author="Nathaniel Haulk" w:date="2023-04-26T12:06:00Z">
        <w:r w:rsidRPr="1457F032" w:rsidDel="008E3787">
          <w:delText>ing</w:delText>
        </w:r>
      </w:del>
      <w:r w:rsidRPr="1457F032">
        <w:t xml:space="preserve"> the number of </w:t>
      </w:r>
      <w:ins w:id="131" w:author="Nathaniel Haulk" w:date="2023-04-26T12:06:00Z">
        <w:r>
          <w:t xml:space="preserve">pest species </w:t>
        </w:r>
      </w:ins>
      <w:del w:id="132" w:author="Nathaniel Haulk" w:date="2023-04-26T12:06:00Z">
        <w:r w:rsidRPr="1457F032" w:rsidDel="008E3787">
          <w:delText>larvae</w:delText>
        </w:r>
      </w:del>
      <w:ins w:id="133" w:author="Nathaniel Haulk" w:date="2023-04-26T12:09:00Z">
        <w:r>
          <w:t xml:space="preserve"> present in agricultural fields</w:t>
        </w:r>
      </w:ins>
      <w:ins w:id="134" w:author="Nathaniel Haulk" w:date="2023-04-26T12:12:00Z">
        <w:r w:rsidRPr="00951D6F">
          <w:t xml:space="preserve"> </w:t>
        </w:r>
        <w:r>
          <w:t>(Eberle et al., 2012)</w:t>
        </w:r>
      </w:ins>
      <w:r w:rsidRPr="1457F032">
        <w:t xml:space="preserve">. Compared to pesticides, biocontrol methods have </w:t>
      </w:r>
      <w:del w:id="135" w:author="Nathaniel Haulk" w:date="2023-04-26T12:12:00Z">
        <w:r w:rsidRPr="1457F032" w:rsidDel="00951D6F">
          <w:delText xml:space="preserve">a </w:delText>
        </w:r>
      </w:del>
      <w:ins w:id="136" w:author="Nathaniel Haulk" w:date="2023-04-26T12:12:00Z">
        <w:r>
          <w:t>the</w:t>
        </w:r>
        <w:r w:rsidRPr="1457F032">
          <w:t xml:space="preserve"> </w:t>
        </w:r>
      </w:ins>
      <w:r w:rsidRPr="1457F032">
        <w:t xml:space="preserve">unique ability to adapt and overcome host resistance, thereby leading to more long-term control options. Despite the potential aforementioned benefits, only a limited number of studies have investigated the use of biocontrol agents to control populations of the fall armyworm, with those available focusing primarily on parasitoids and pheromone traps </w:t>
      </w:r>
      <w:r w:rsidRPr="1457F032">
        <w:fldChar w:fldCharType="begin"/>
      </w:r>
      <w:r w:rsidRPr="1457F032">
        <w:instrText xml:space="preserve"> ADDIN ZOTERO_ITEM CSL_CITATION {"citationID":"xETPWVKq","properties":{"unsorted":true,"formattedCitation":"(Allen et al., 2021; Varshney et al., 2021)","plainCitation":"(Allen et al., 2021; Varshney et al., 2021)","noteIndex":0},"citationItems":[{"id":4724,"uris":["http://zotero.org/users/8416985/items/BLGQ77ZJ"],"itemData":{"id":4724,"type":"article-journal","abstract":"The fall armyworm, Spodoptera frugiperda, an American Lepidoptera, is invasive in Africa and Asia and currently one of the most damaging cereal pests in the tropics. The ichneumonid parasitoid, Eiphosoma laphygmae, is a potential classical biological control agent. We assessed existing knowledge on biology, identified natural distributions, collated reported parasitism rates from field studies and determined which other parasitoids co-occurred. We discussed the suitability of E. laphygmae for classical biological control as well as identified limitations and knowledge gaps. We conducted a systematic literature review and had 185 hits, retaining 52 papers. Reports on the natural distribution of E. laphygmae were restricted to the American tropics, ranging from North-East Mexico to Sao Paulo State, Brazil. There were only two single and unconfirmed records of it on other hosts, suggesting that the parasitoid may be specific to S. frugiperda, but this needs confirmation. In fields where E. laphygmae occurred naturally, it was the second most important contributor to fall armyworm mortality, after the braconid Chelonus insularis. On average, E. laphygmae parasitized 4.5% of fall armyworm in field studies. The highest parasitism rates were from Costa Rica (13%) and Minas Gerais, Brazil (14.5%). However, these parasitism rates are probably largely underestimated because of likely biases in sampling and parasitism rate calculations. Eiphosoma laphygmae appeared to establish better in more diverse, weedy systems. As African farming systems often have high diversity, this may favour the establishment and parasitism of E. laphygmae if eventually introduced as a classical biological control agent.","container-title":"Journal of Plant Diseases and Protection","DOI":"10.1007/s41348-021-00480-9","ISSN":"1861-3837","issue":"5","journalAbbreviation":"J Plant Dis Prot","language":"en","page":"1141-1156","source":"Springer Link","title":"Eiphosoma laphygmae, a classical solution for the biocontrol of the fall armyworm, Spodoptera frugiperda?","volume":"128","author":[{"family":"Allen","given":"Tabea"},{"family":"Kenis","given":"Marc"},{"family":"Norgrove","given":"Lindsey"}],"issued":{"date-parts":[["2021",10,1]]}}},{"id":4726,"uris":["http://zotero.org/users/8416985/items/LQY23XVN"],"itemData":{"id":4726,"type":"article-journal","abstract":"Spodoptera frugiperda (J E Smith) (fall armyworm) (Lepidoptera: Noctuidae), is a key pest of maize that has recently entered in India causing damage and yield loss. A biocontrol-based integrated pest management (IPM) strategy was designed and evaluated in farmer’s field during rabi and kharif season (2018–2019). IPM strategy comprising installation of controlled release FAW pheromone traps, four releases of Trichogramma pretiosum Riley, two sprays of neem oil, one spray of each Bacillus thuringiensis (NBAIR-BT25) and Metarizium anisopliae (NBAIR Ma-35) resulted in 76 and 71.64% egg mass; 80 and 74.44% larval population reduction at 60 days after treatment during rabi and kharif season, respectively. Cob yield per acre in biocontrol-based IPM field was higher than the farmer’s practice (6–7 sprays of emamectin benzoate 5% SG) during both the seasons, and it resulted in 38.3 and 42.29% gain in yield per acre during rabi and kharif, respectively. Therefore, this module forms a base to manage the fall armyworm in an eco-friendly and farmer friendly manner. Future research with other alternatives has also been discussed.","container-title":"Journal of Plant Diseases and Protection","DOI":"10.1007/s41348-020-00357-3","ISSN":"1861-3837","issue":"1","journalAbbreviation":"J Plant Dis Prot","language":"en","page":"87-95","source":"Springer Link","title":"Biocontrol-based management of fall armyworm, Spodoptera frugiperda (J E Smith) (Lepidoptera: Noctuidae) on Indian Maize","title-short":"Biocontrol-based management of fall armyworm, Spodoptera frugiperda (J E Smith) (Lepidoptera","volume":"128","author":[{"family":"Varshney","given":"Richa"},{"family":"Poornesha","given":"B."},{"family":"Raghavendra","given":"A."},{"family":"Lalitha","given":"Y."},{"family":"Apoorva","given":"V."},{"family":"Ramanujam","given":"B."},{"family":"Rangeshwaran","given":"R."},{"family":"Subaharan","given":"K."},{"family":"Shylesha","given":"A. N."},{"family":"Bakthavatsalam","given":"N."},{"family":"Chaudhary","given":"Malvika"},{"family":"Pandit","given":"Vinod"}],"issued":{"date-parts":[["2021",2,1]]}}}],"schema":"https://github.com/citation-style-language/schema/raw/master/csl-citation.json"} </w:instrText>
      </w:r>
      <w:r w:rsidRPr="1457F032">
        <w:fldChar w:fldCharType="separate"/>
      </w:r>
      <w:r w:rsidRPr="1457F032">
        <w:t>(Allen et al., 2021; Varshney et al., 2021)</w:t>
      </w:r>
      <w:r w:rsidRPr="1457F032">
        <w:fldChar w:fldCharType="end"/>
      </w:r>
      <w:r w:rsidRPr="1457F032">
        <w:t>.</w:t>
      </w:r>
      <w:r>
        <w:t xml:space="preserve"> </w:t>
      </w:r>
    </w:p>
    <w:p w14:paraId="696CBFED" w14:textId="3CFBBAEB" w:rsidR="00A34FDD" w:rsidRDefault="00A34FDD" w:rsidP="00A34FDD">
      <w:pPr>
        <w:spacing w:line="240" w:lineRule="auto"/>
        <w:ind w:firstLine="360"/>
      </w:pPr>
      <w:del w:id="137" w:author="Nathaniel Haulk" w:date="2023-05-11T13:55:00Z">
        <w:r w:rsidDel="00622599">
          <w:delText>Of those focusing on pathogens, many focus on the use of</w:delText>
        </w:r>
        <w:r w:rsidRPr="1457F032" w:rsidDel="00622599">
          <w:delText xml:space="preserve"> </w:delText>
        </w:r>
      </w:del>
      <w:del w:id="138" w:author="Nathaniel Haulk" w:date="2023-05-11T13:09:00Z">
        <w:r w:rsidRPr="00A34FDD" w:rsidDel="00C83220">
          <w:rPr>
            <w:rFonts w:cstheme="minorHAnsi"/>
            <w:i/>
            <w:iCs/>
            <w:shd w:val="clear" w:color="auto" w:fill="FCFCFC"/>
          </w:rPr>
          <w:delText xml:space="preserve">Spodoptera </w:delText>
        </w:r>
      </w:del>
      <w:ins w:id="139" w:author="Nathaniel Haulk" w:date="2023-05-11T14:01:00Z">
        <w:r w:rsidR="00844237">
          <w:rPr>
            <w:rFonts w:cstheme="minorHAnsi"/>
            <w:i/>
            <w:iCs/>
            <w:shd w:val="clear" w:color="auto" w:fill="FCFCFC"/>
          </w:rPr>
          <w:t xml:space="preserve">Spodoptera </w:t>
        </w:r>
      </w:ins>
      <w:proofErr w:type="spellStart"/>
      <w:r w:rsidRPr="00A34FDD">
        <w:rPr>
          <w:rFonts w:cstheme="minorHAnsi"/>
          <w:i/>
          <w:iCs/>
          <w:shd w:val="clear" w:color="auto" w:fill="FCFCFC"/>
        </w:rPr>
        <w:t>frugiperda</w:t>
      </w:r>
      <w:proofErr w:type="spellEnd"/>
      <w:r w:rsidRPr="00A34FDD">
        <w:rPr>
          <w:rFonts w:cstheme="minorHAnsi"/>
          <w:shd w:val="clear" w:color="auto" w:fill="FCFCFC"/>
        </w:rPr>
        <w:t> </w:t>
      </w:r>
      <w:proofErr w:type="spellStart"/>
      <w:r w:rsidRPr="00A34FDD">
        <w:rPr>
          <w:rFonts w:cstheme="minorHAnsi"/>
          <w:shd w:val="clear" w:color="auto" w:fill="FCFCFC"/>
        </w:rPr>
        <w:t>multicapsid</w:t>
      </w:r>
      <w:proofErr w:type="spellEnd"/>
      <w:r w:rsidRPr="00A34FDD">
        <w:rPr>
          <w:rFonts w:cstheme="minorHAnsi"/>
          <w:shd w:val="clear" w:color="auto" w:fill="FCFCFC"/>
        </w:rPr>
        <w:t xml:space="preserve"> </w:t>
      </w:r>
      <w:proofErr w:type="spellStart"/>
      <w:r w:rsidRPr="00A34FDD">
        <w:rPr>
          <w:rFonts w:cstheme="minorHAnsi"/>
          <w:shd w:val="clear" w:color="auto" w:fill="FCFCFC"/>
        </w:rPr>
        <w:t>nucleopolyhedrovirus</w:t>
      </w:r>
      <w:proofErr w:type="spellEnd"/>
      <w:r w:rsidRPr="00A34FDD">
        <w:rPr>
          <w:rFonts w:cstheme="minorHAnsi"/>
          <w:shd w:val="clear" w:color="auto" w:fill="FCFCFC"/>
        </w:rPr>
        <w:t xml:space="preserve"> (</w:t>
      </w:r>
      <w:proofErr w:type="spellStart"/>
      <w:del w:id="140" w:author="Nathaniel Haulk" w:date="2023-04-24T13:41:00Z">
        <w:r w:rsidRPr="00A34FDD" w:rsidDel="008913AE">
          <w:rPr>
            <w:rFonts w:cstheme="minorHAnsi"/>
            <w:color w:val="212121"/>
            <w:shd w:val="clear" w:color="auto" w:fill="FFFFFF"/>
          </w:rPr>
          <w:delText>SpfrMNPV</w:delText>
        </w:r>
      </w:del>
      <w:ins w:id="141" w:author="Nathaniel Haulk" w:date="2023-04-24T13:41:00Z">
        <w:r w:rsidRPr="00A34FDD">
          <w:rPr>
            <w:rFonts w:cstheme="minorHAnsi"/>
            <w:color w:val="212121"/>
            <w:shd w:val="clear" w:color="auto" w:fill="FFFFFF"/>
          </w:rPr>
          <w:t>SfMNPV</w:t>
        </w:r>
      </w:ins>
      <w:proofErr w:type="spellEnd"/>
      <w:del w:id="142" w:author="Nathaniel Haulk" w:date="2023-05-11T13:55:00Z">
        <w:r w:rsidRPr="00A34FDD" w:rsidDel="00622599">
          <w:rPr>
            <w:rFonts w:cstheme="minorHAnsi"/>
            <w:color w:val="212121"/>
            <w:shd w:val="clear" w:color="auto" w:fill="FFFFFF"/>
          </w:rPr>
          <w:delText xml:space="preserve">), </w:delText>
        </w:r>
      </w:del>
      <w:ins w:id="143" w:author="Nathaniel Haulk" w:date="2023-05-11T13:55:00Z">
        <w:r w:rsidR="00622599" w:rsidRPr="00A34FDD">
          <w:rPr>
            <w:rFonts w:cstheme="minorHAnsi"/>
            <w:color w:val="212121"/>
            <w:shd w:val="clear" w:color="auto" w:fill="FFFFFF"/>
          </w:rPr>
          <w:t>)</w:t>
        </w:r>
        <w:r w:rsidR="00622599">
          <w:rPr>
            <w:rFonts w:cstheme="minorHAnsi"/>
            <w:color w:val="212121"/>
            <w:shd w:val="clear" w:color="auto" w:fill="FFFFFF"/>
          </w:rPr>
          <w:t xml:space="preserve"> is</w:t>
        </w:r>
        <w:r w:rsidR="00622599" w:rsidRPr="00A34FDD">
          <w:rPr>
            <w:rFonts w:cstheme="minorHAnsi"/>
            <w:color w:val="212121"/>
            <w:shd w:val="clear" w:color="auto" w:fill="FFFFFF"/>
          </w:rPr>
          <w:t xml:space="preserve"> </w:t>
        </w:r>
      </w:ins>
      <w:r w:rsidRPr="00A34FDD">
        <w:rPr>
          <w:rFonts w:cstheme="minorHAnsi"/>
          <w:color w:val="212121"/>
          <w:shd w:val="clear" w:color="auto" w:fill="FFFFFF"/>
        </w:rPr>
        <w:t xml:space="preserve">a specialist virus that has been shown to </w:t>
      </w:r>
      <w:del w:id="144" w:author="Nathaniel Haulk" w:date="2023-05-11T13:56:00Z">
        <w:r w:rsidRPr="00A34FDD" w:rsidDel="00622599">
          <w:rPr>
            <w:rFonts w:cstheme="minorHAnsi"/>
            <w:color w:val="212121"/>
            <w:shd w:val="clear" w:color="auto" w:fill="FFFFFF"/>
          </w:rPr>
          <w:delText xml:space="preserve">effectively </w:delText>
        </w:r>
      </w:del>
      <w:r w:rsidRPr="00A34FDD">
        <w:rPr>
          <w:rFonts w:cstheme="minorHAnsi"/>
          <w:color w:val="212121"/>
          <w:shd w:val="clear" w:color="auto" w:fill="FFFFFF"/>
        </w:rPr>
        <w:t>reduce fall army worm populations</w:t>
      </w:r>
      <w:del w:id="145" w:author="Nathaniel Haulk" w:date="2023-05-11T12:57:00Z">
        <w:r w:rsidRPr="00A34FDD" w:rsidDel="00603EF8">
          <w:rPr>
            <w:rFonts w:cstheme="minorHAnsi"/>
            <w:color w:val="212121"/>
            <w:shd w:val="clear" w:color="auto" w:fill="FFFFFF"/>
          </w:rPr>
          <w:delText xml:space="preserve">, </w:delText>
        </w:r>
      </w:del>
      <w:ins w:id="146" w:author="Nathaniel Haulk" w:date="2023-05-11T12:57:00Z">
        <w:r w:rsidR="00603EF8">
          <w:t>(</w:t>
        </w:r>
        <w:proofErr w:type="spellStart"/>
        <w:r w:rsidR="00603EF8">
          <w:t>Behle</w:t>
        </w:r>
        <w:proofErr w:type="spellEnd"/>
        <w:r w:rsidR="00603EF8">
          <w:t xml:space="preserve"> &amp; Popham, 2012;</w:t>
        </w:r>
        <w:r w:rsidR="00603EF8" w:rsidRPr="00D407C3">
          <w:t xml:space="preserve"> </w:t>
        </w:r>
        <w:proofErr w:type="spellStart"/>
        <w:r w:rsidR="00603EF8">
          <w:t>Fuxa</w:t>
        </w:r>
        <w:proofErr w:type="spellEnd"/>
        <w:r w:rsidR="00603EF8">
          <w:t>, 1991).</w:t>
        </w:r>
        <w:r w:rsidR="00603EF8" w:rsidRPr="00A34FDD">
          <w:rPr>
            <w:rFonts w:cstheme="minorHAnsi"/>
            <w:color w:val="212121"/>
            <w:shd w:val="clear" w:color="auto" w:fill="FFFFFF"/>
          </w:rPr>
          <w:t xml:space="preserve"> </w:t>
        </w:r>
      </w:ins>
      <w:proofErr w:type="spellStart"/>
      <w:ins w:id="147" w:author="Nathaniel Haulk" w:date="2023-05-11T13:57:00Z">
        <w:r w:rsidR="00622599">
          <w:rPr>
            <w:rFonts w:cstheme="minorHAnsi"/>
            <w:color w:val="212121"/>
            <w:shd w:val="clear" w:color="auto" w:fill="FFFFFF"/>
          </w:rPr>
          <w:t>SfMPNV</w:t>
        </w:r>
        <w:proofErr w:type="spellEnd"/>
        <w:r w:rsidR="00622599">
          <w:rPr>
            <w:rFonts w:cstheme="minorHAnsi"/>
            <w:color w:val="212121"/>
            <w:shd w:val="clear" w:color="auto" w:fill="FFFFFF"/>
          </w:rPr>
          <w:t xml:space="preserve"> </w:t>
        </w:r>
      </w:ins>
      <w:ins w:id="148" w:author="Nathaniel Haulk" w:date="2023-05-11T13:58:00Z">
        <w:r w:rsidR="00622599">
          <w:rPr>
            <w:rFonts w:cstheme="minorHAnsi"/>
            <w:color w:val="212121"/>
            <w:shd w:val="clear" w:color="auto" w:fill="FFFFFF"/>
          </w:rPr>
          <w:t>resides in th</w:t>
        </w:r>
      </w:ins>
      <w:ins w:id="149" w:author="Nathaniel Haulk" w:date="2023-05-11T13:59:00Z">
        <w:r w:rsidR="00622599">
          <w:rPr>
            <w:rFonts w:cstheme="minorHAnsi"/>
            <w:color w:val="212121"/>
            <w:shd w:val="clear" w:color="auto" w:fill="FFFFFF"/>
          </w:rPr>
          <w:t xml:space="preserve">e soil and </w:t>
        </w:r>
      </w:ins>
      <w:ins w:id="150" w:author="Nathaniel Haulk" w:date="2023-05-11T15:49:00Z">
        <w:r w:rsidR="004E063D">
          <w:rPr>
            <w:rFonts w:cstheme="minorHAnsi"/>
            <w:color w:val="212121"/>
            <w:shd w:val="clear" w:color="auto" w:fill="FFFFFF"/>
          </w:rPr>
          <w:t>on</w:t>
        </w:r>
      </w:ins>
      <w:ins w:id="151" w:author="Nathaniel Haulk" w:date="2023-05-11T13:59:00Z">
        <w:r w:rsidR="00622599">
          <w:rPr>
            <w:rFonts w:cstheme="minorHAnsi"/>
            <w:color w:val="212121"/>
            <w:shd w:val="clear" w:color="auto" w:fill="FFFFFF"/>
          </w:rPr>
          <w:t xml:space="preserve"> infected plants</w:t>
        </w:r>
        <w:r w:rsidR="00844237">
          <w:rPr>
            <w:rFonts w:cstheme="minorHAnsi"/>
            <w:color w:val="212121"/>
            <w:shd w:val="clear" w:color="auto" w:fill="FFFFFF"/>
          </w:rPr>
          <w:t>. When occlusion bodies are consumed</w:t>
        </w:r>
      </w:ins>
      <w:ins w:id="152" w:author="Nathaniel Haulk" w:date="2023-05-11T14:00:00Z">
        <w:r w:rsidR="00844237">
          <w:rPr>
            <w:rFonts w:cstheme="minorHAnsi"/>
            <w:color w:val="212121"/>
            <w:shd w:val="clear" w:color="auto" w:fill="FFFFFF"/>
          </w:rPr>
          <w:t xml:space="preserve"> by S. </w:t>
        </w:r>
        <w:proofErr w:type="spellStart"/>
        <w:r w:rsidR="00844237">
          <w:rPr>
            <w:rFonts w:cstheme="minorHAnsi"/>
            <w:color w:val="212121"/>
            <w:shd w:val="clear" w:color="auto" w:fill="FFFFFF"/>
          </w:rPr>
          <w:t>frugiperda</w:t>
        </w:r>
        <w:proofErr w:type="spellEnd"/>
        <w:r w:rsidR="00844237">
          <w:rPr>
            <w:rFonts w:cstheme="minorHAnsi"/>
            <w:color w:val="212121"/>
            <w:shd w:val="clear" w:color="auto" w:fill="FFFFFF"/>
          </w:rPr>
          <w:t xml:space="preserve">, </w:t>
        </w:r>
      </w:ins>
      <w:ins w:id="153" w:author="Nathaniel Haulk" w:date="2023-05-11T14:01:00Z">
        <w:r w:rsidR="00844237">
          <w:rPr>
            <w:rFonts w:cstheme="minorHAnsi"/>
            <w:color w:val="212121"/>
            <w:shd w:val="clear" w:color="auto" w:fill="FFFFFF"/>
          </w:rPr>
          <w:t xml:space="preserve">growth of the larva </w:t>
        </w:r>
      </w:ins>
      <w:ins w:id="154" w:author="Nathaniel Haulk" w:date="2023-05-11T15:49:00Z">
        <w:r w:rsidR="004E063D">
          <w:rPr>
            <w:rFonts w:cstheme="minorHAnsi"/>
            <w:color w:val="212121"/>
            <w:shd w:val="clear" w:color="auto" w:fill="FFFFFF"/>
          </w:rPr>
          <w:t>ceases,</w:t>
        </w:r>
      </w:ins>
      <w:ins w:id="155" w:author="Nathaniel Haulk" w:date="2023-05-11T14:01:00Z">
        <w:r w:rsidR="00844237">
          <w:rPr>
            <w:rFonts w:cstheme="minorHAnsi"/>
            <w:color w:val="212121"/>
            <w:shd w:val="clear" w:color="auto" w:fill="FFFFFF"/>
          </w:rPr>
          <w:t xml:space="preserve"> and </w:t>
        </w:r>
      </w:ins>
      <w:ins w:id="156" w:author="Nathaniel Haulk" w:date="2023-05-11T14:02:00Z">
        <w:r w:rsidR="00844237">
          <w:rPr>
            <w:rFonts w:cstheme="minorHAnsi"/>
            <w:color w:val="212121"/>
            <w:shd w:val="clear" w:color="auto" w:fill="FFFFFF"/>
          </w:rPr>
          <w:t xml:space="preserve">the virus reproduces </w:t>
        </w:r>
      </w:ins>
      <w:ins w:id="157" w:author="Nathaniel Haulk" w:date="2023-05-11T15:49:00Z">
        <w:r w:rsidR="004E063D">
          <w:rPr>
            <w:rFonts w:cstheme="minorHAnsi"/>
            <w:color w:val="212121"/>
            <w:shd w:val="clear" w:color="auto" w:fill="FFFFFF"/>
          </w:rPr>
          <w:t xml:space="preserve">within the host </w:t>
        </w:r>
      </w:ins>
      <w:ins w:id="158" w:author="Nathaniel Haulk" w:date="2023-05-11T14:02:00Z">
        <w:r w:rsidR="00844237">
          <w:rPr>
            <w:rFonts w:cstheme="minorHAnsi"/>
            <w:color w:val="212121"/>
            <w:shd w:val="clear" w:color="auto" w:fill="FFFFFF"/>
          </w:rPr>
          <w:t xml:space="preserve">until it lyses. When </w:t>
        </w:r>
      </w:ins>
      <w:ins w:id="159" w:author="Nathaniel Haulk" w:date="2023-05-11T15:48:00Z">
        <w:r w:rsidR="004E063D">
          <w:rPr>
            <w:rFonts w:cstheme="minorHAnsi"/>
            <w:color w:val="212121"/>
            <w:shd w:val="clear" w:color="auto" w:fill="FFFFFF"/>
          </w:rPr>
          <w:t>l</w:t>
        </w:r>
      </w:ins>
      <w:ins w:id="160" w:author="Nathaniel Haulk" w:date="2023-05-11T14:02:00Z">
        <w:r w:rsidR="00844237">
          <w:rPr>
            <w:rFonts w:cstheme="minorHAnsi"/>
            <w:color w:val="212121"/>
            <w:shd w:val="clear" w:color="auto" w:fill="FFFFFF"/>
          </w:rPr>
          <w:t xml:space="preserve">ysing </w:t>
        </w:r>
      </w:ins>
      <w:ins w:id="161" w:author="Nathaniel Haulk" w:date="2023-05-11T15:48:00Z">
        <w:r w:rsidR="004E063D">
          <w:rPr>
            <w:rFonts w:cstheme="minorHAnsi"/>
            <w:color w:val="212121"/>
            <w:shd w:val="clear" w:color="auto" w:fill="FFFFFF"/>
          </w:rPr>
          <w:t xml:space="preserve">occurs, the larva </w:t>
        </w:r>
        <w:proofErr w:type="gramStart"/>
        <w:r w:rsidR="004E063D">
          <w:rPr>
            <w:rFonts w:cstheme="minorHAnsi"/>
            <w:color w:val="212121"/>
            <w:shd w:val="clear" w:color="auto" w:fill="FFFFFF"/>
          </w:rPr>
          <w:t>die</w:t>
        </w:r>
        <w:proofErr w:type="gramEnd"/>
        <w:r w:rsidR="004E063D">
          <w:rPr>
            <w:rFonts w:cstheme="minorHAnsi"/>
            <w:color w:val="212121"/>
            <w:shd w:val="clear" w:color="auto" w:fill="FFFFFF"/>
          </w:rPr>
          <w:t xml:space="preserve"> and release the occlusion bodies into the environment, often </w:t>
        </w:r>
      </w:ins>
      <w:ins w:id="162" w:author="Nathaniel Haulk" w:date="2023-05-11T15:49:00Z">
        <w:r w:rsidR="004E063D">
          <w:rPr>
            <w:rFonts w:cstheme="minorHAnsi"/>
            <w:color w:val="212121"/>
            <w:shd w:val="clear" w:color="auto" w:fill="FFFFFF"/>
          </w:rPr>
          <w:t>releasing</w:t>
        </w:r>
      </w:ins>
      <w:ins w:id="163" w:author="Nathaniel Haulk" w:date="2023-05-11T15:48:00Z">
        <w:r w:rsidR="004E063D">
          <w:rPr>
            <w:rFonts w:cstheme="minorHAnsi"/>
            <w:color w:val="212121"/>
            <w:shd w:val="clear" w:color="auto" w:fill="FFFFFF"/>
          </w:rPr>
          <w:t xml:space="preserve"> on plants </w:t>
        </w:r>
      </w:ins>
      <w:ins w:id="164" w:author="Nathaniel Haulk" w:date="2023-05-11T15:49:00Z">
        <w:r w:rsidR="004E063D">
          <w:rPr>
            <w:rFonts w:cstheme="minorHAnsi"/>
            <w:color w:val="212121"/>
            <w:shd w:val="clear" w:color="auto" w:fill="FFFFFF"/>
          </w:rPr>
          <w:t xml:space="preserve">other </w:t>
        </w:r>
        <w:r w:rsidR="004E063D" w:rsidRPr="004E063D">
          <w:rPr>
            <w:rFonts w:cstheme="minorHAnsi"/>
            <w:i/>
            <w:iCs/>
            <w:color w:val="212121"/>
            <w:shd w:val="clear" w:color="auto" w:fill="FFFFFF"/>
          </w:rPr>
          <w:t xml:space="preserve">S. </w:t>
        </w:r>
        <w:proofErr w:type="spellStart"/>
        <w:r w:rsidR="004E063D" w:rsidRPr="004E063D">
          <w:rPr>
            <w:rFonts w:cstheme="minorHAnsi"/>
            <w:i/>
            <w:iCs/>
            <w:color w:val="212121"/>
            <w:shd w:val="clear" w:color="auto" w:fill="FFFFFF"/>
          </w:rPr>
          <w:t>frugiperda</w:t>
        </w:r>
      </w:ins>
      <w:proofErr w:type="spellEnd"/>
      <w:ins w:id="165" w:author="Nathaniel Haulk" w:date="2023-05-11T14:02:00Z">
        <w:r w:rsidR="00844237">
          <w:rPr>
            <w:rFonts w:cstheme="minorHAnsi"/>
            <w:color w:val="212121"/>
            <w:shd w:val="clear" w:color="auto" w:fill="FFFFFF"/>
          </w:rPr>
          <w:t xml:space="preserve"> </w:t>
        </w:r>
      </w:ins>
      <w:ins w:id="166" w:author="Nathaniel Haulk" w:date="2023-05-11T15:50:00Z">
        <w:r w:rsidR="004E063D">
          <w:rPr>
            <w:rFonts w:cstheme="minorHAnsi"/>
            <w:color w:val="212121"/>
            <w:shd w:val="clear" w:color="auto" w:fill="FFFFFF"/>
          </w:rPr>
          <w:t xml:space="preserve">are consuming </w:t>
        </w:r>
      </w:ins>
      <w:ins w:id="167" w:author="Nathaniel Haulk" w:date="2023-05-11T13:57:00Z">
        <w:r w:rsidR="00622599">
          <w:t>(</w:t>
        </w:r>
        <w:proofErr w:type="spellStart"/>
        <w:r w:rsidR="00622599">
          <w:t>Elderd</w:t>
        </w:r>
        <w:proofErr w:type="spellEnd"/>
        <w:r w:rsidR="00622599">
          <w:t>, 2013)</w:t>
        </w:r>
      </w:ins>
      <w:ins w:id="168" w:author="Nathaniel Haulk" w:date="2023-05-11T15:50:00Z">
        <w:r w:rsidR="004E063D">
          <w:t xml:space="preserve">. </w:t>
        </w:r>
        <w:proofErr w:type="spellStart"/>
        <w:r w:rsidR="004E063D">
          <w:t>SfMNPV</w:t>
        </w:r>
        <w:proofErr w:type="spellEnd"/>
        <w:r w:rsidR="004E063D">
          <w:t xml:space="preserve"> and other</w:t>
        </w:r>
      </w:ins>
      <w:ins w:id="169" w:author="Nathaniel Haulk" w:date="2023-05-11T15:52:00Z">
        <w:r w:rsidR="004E063D">
          <w:t xml:space="preserve"> </w:t>
        </w:r>
      </w:ins>
      <w:ins w:id="170" w:author="Nathaniel Haulk" w:date="2023-05-11T15:53:00Z">
        <w:r w:rsidR="004E063D">
          <w:t>baculo</w:t>
        </w:r>
      </w:ins>
      <w:ins w:id="171" w:author="Nathaniel Haulk" w:date="2023-05-11T15:50:00Z">
        <w:r w:rsidR="004E063D">
          <w:t xml:space="preserve">viruses often </w:t>
        </w:r>
      </w:ins>
      <w:ins w:id="172" w:author="Nathaniel Haulk" w:date="2023-05-11T15:53:00Z">
        <w:r w:rsidR="004E063D">
          <w:t>c</w:t>
        </w:r>
      </w:ins>
      <w:ins w:id="173" w:author="Nathaniel Haulk" w:date="2023-05-11T15:54:00Z">
        <w:r w:rsidR="004E063D">
          <w:t>ause</w:t>
        </w:r>
      </w:ins>
      <w:ins w:id="174" w:author="Nathaniel Haulk" w:date="2023-05-11T15:53:00Z">
        <w:r w:rsidR="004E063D">
          <w:t xml:space="preserve"> behavioral changes within hosts</w:t>
        </w:r>
      </w:ins>
      <w:ins w:id="175" w:author="Nathaniel Haulk" w:date="2023-05-11T15:54:00Z">
        <w:r w:rsidR="004E063D">
          <w:t xml:space="preserve"> to maximize transmission. </w:t>
        </w:r>
        <w:proofErr w:type="spellStart"/>
        <w:r w:rsidR="004E063D">
          <w:t>SfMNPV</w:t>
        </w:r>
        <w:proofErr w:type="spellEnd"/>
        <w:r w:rsidR="004E063D">
          <w:t xml:space="preserve"> infected </w:t>
        </w:r>
      </w:ins>
      <w:ins w:id="176" w:author="Nathaniel Haulk" w:date="2023-05-11T15:55:00Z">
        <w:r w:rsidR="004E063D">
          <w:t>fall armyworms</w:t>
        </w:r>
      </w:ins>
      <w:ins w:id="177" w:author="Nathaniel Haulk" w:date="2023-05-11T15:54:00Z">
        <w:r w:rsidR="004E063D">
          <w:t xml:space="preserve"> will often </w:t>
        </w:r>
        <w:proofErr w:type="gramStart"/>
        <w:r w:rsidR="004E063D">
          <w:t xml:space="preserve">climb </w:t>
        </w:r>
      </w:ins>
      <w:ins w:id="178" w:author="Nathaniel Haulk" w:date="2023-05-11T15:55:00Z">
        <w:r w:rsidR="004E063D">
          <w:t>to</w:t>
        </w:r>
        <w:proofErr w:type="gramEnd"/>
        <w:r w:rsidR="004E063D">
          <w:t xml:space="preserve"> </w:t>
        </w:r>
      </w:ins>
      <w:ins w:id="179" w:author="Nathaniel Haulk" w:date="2023-05-11T15:54:00Z">
        <w:r w:rsidR="004E063D">
          <w:t xml:space="preserve">high on </w:t>
        </w:r>
      </w:ins>
      <w:ins w:id="180" w:author="Nathaniel Haulk" w:date="2023-05-11T15:55:00Z">
        <w:r w:rsidR="004E063D">
          <w:t>plants</w:t>
        </w:r>
      </w:ins>
      <w:ins w:id="181" w:author="Nathaniel Haulk" w:date="2023-05-11T12:57:00Z">
        <w:r w:rsidR="00603EF8">
          <w:rPr>
            <w:rFonts w:cstheme="minorHAnsi"/>
            <w:color w:val="212121"/>
            <w:shd w:val="clear" w:color="auto" w:fill="FFFFFF"/>
          </w:rPr>
          <w:t xml:space="preserve"> </w:t>
        </w:r>
      </w:ins>
      <w:ins w:id="182" w:author="Nathaniel Haulk" w:date="2023-05-11T15:55:00Z">
        <w:r w:rsidR="004E063D">
          <w:rPr>
            <w:rFonts w:cstheme="minorHAnsi"/>
            <w:color w:val="212121"/>
            <w:shd w:val="clear" w:color="auto" w:fill="FFFFFF"/>
          </w:rPr>
          <w:t xml:space="preserve">before dying to increase the spread of the virus. </w:t>
        </w:r>
      </w:ins>
      <w:ins w:id="183" w:author="Nathaniel Haulk" w:date="2023-05-11T12:57:00Z">
        <w:r w:rsidR="00603EF8">
          <w:rPr>
            <w:rFonts w:cstheme="minorHAnsi"/>
            <w:color w:val="212121"/>
            <w:shd w:val="clear" w:color="auto" w:fill="FFFFFF"/>
          </w:rPr>
          <w:t xml:space="preserve">These factors </w:t>
        </w:r>
      </w:ins>
      <w:r w:rsidRPr="00A34FDD">
        <w:rPr>
          <w:rFonts w:cstheme="minorHAnsi"/>
          <w:color w:val="212121"/>
          <w:shd w:val="clear" w:color="auto" w:fill="FFFFFF"/>
        </w:rPr>
        <w:t>mak</w:t>
      </w:r>
      <w:ins w:id="184" w:author="Nathaniel Haulk" w:date="2023-05-11T12:57:00Z">
        <w:r w:rsidR="00603EF8">
          <w:rPr>
            <w:rFonts w:cstheme="minorHAnsi"/>
            <w:color w:val="212121"/>
            <w:shd w:val="clear" w:color="auto" w:fill="FFFFFF"/>
          </w:rPr>
          <w:t>e</w:t>
        </w:r>
      </w:ins>
      <w:del w:id="185" w:author="Nathaniel Haulk" w:date="2023-05-11T12:57:00Z">
        <w:r w:rsidRPr="00A34FDD" w:rsidDel="00603EF8">
          <w:rPr>
            <w:rFonts w:cstheme="minorHAnsi"/>
            <w:color w:val="212121"/>
            <w:shd w:val="clear" w:color="auto" w:fill="FFFFFF"/>
          </w:rPr>
          <w:delText>ing</w:delText>
        </w:r>
      </w:del>
      <w:r w:rsidRPr="00A34FDD">
        <w:rPr>
          <w:rFonts w:cstheme="minorHAnsi"/>
          <w:color w:val="212121"/>
          <w:shd w:val="clear" w:color="auto" w:fill="FFFFFF"/>
        </w:rPr>
        <w:t xml:space="preserve"> </w:t>
      </w:r>
      <w:ins w:id="186" w:author="Nathaniel Haulk" w:date="2023-05-11T12:57:00Z">
        <w:r w:rsidR="00603EF8">
          <w:rPr>
            <w:rFonts w:cstheme="minorHAnsi"/>
            <w:color w:val="212121"/>
            <w:shd w:val="clear" w:color="auto" w:fill="FFFFFF"/>
          </w:rPr>
          <w:t>this virus</w:t>
        </w:r>
      </w:ins>
      <w:del w:id="187" w:author="Nathaniel Haulk" w:date="2023-05-11T12:57:00Z">
        <w:r w:rsidRPr="00A34FDD" w:rsidDel="00603EF8">
          <w:rPr>
            <w:rFonts w:cstheme="minorHAnsi"/>
            <w:color w:val="212121"/>
            <w:shd w:val="clear" w:color="auto" w:fill="FFFFFF"/>
          </w:rPr>
          <w:delText>it</w:delText>
        </w:r>
      </w:del>
      <w:r w:rsidRPr="00A34FDD">
        <w:rPr>
          <w:rFonts w:cstheme="minorHAnsi"/>
          <w:color w:val="212121"/>
          <w:shd w:val="clear" w:color="auto" w:fill="FFFFFF"/>
        </w:rPr>
        <w:t xml:space="preserve"> a</w:t>
      </w:r>
      <w:ins w:id="188" w:author="Nathaniel Haulk" w:date="2023-05-11T12:57:00Z">
        <w:r w:rsidR="00603EF8">
          <w:rPr>
            <w:rFonts w:cstheme="minorHAnsi"/>
            <w:color w:val="212121"/>
            <w:shd w:val="clear" w:color="auto" w:fill="FFFFFF"/>
          </w:rPr>
          <w:t>n important</w:t>
        </w:r>
      </w:ins>
      <w:r w:rsidRPr="00A34FDD">
        <w:rPr>
          <w:rFonts w:cstheme="minorHAnsi"/>
          <w:color w:val="212121"/>
          <w:shd w:val="clear" w:color="auto" w:fill="FFFFFF"/>
        </w:rPr>
        <w:t xml:space="preserve"> candidate for further study</w:t>
      </w:r>
      <w:del w:id="189" w:author="Nathaniel Haulk" w:date="2023-05-11T12:57:00Z">
        <w:r w:rsidRPr="00A34FDD" w:rsidDel="00603EF8">
          <w:rPr>
            <w:rFonts w:cstheme="minorHAnsi"/>
            <w:color w:val="212121"/>
            <w:shd w:val="clear" w:color="auto" w:fill="FFFFFF"/>
          </w:rPr>
          <w:delText xml:space="preserve"> </w:delText>
        </w:r>
        <w:r w:rsidDel="00603EF8">
          <w:delText>(Behle &amp; Popham, 2012;</w:delText>
        </w:r>
        <w:r w:rsidRPr="00D407C3" w:rsidDel="00603EF8">
          <w:delText xml:space="preserve"> </w:delText>
        </w:r>
        <w:r w:rsidDel="00603EF8">
          <w:delText>Fuxa, 1991).</w:delText>
        </w:r>
      </w:del>
    </w:p>
    <w:p w14:paraId="3A9978BA" w14:textId="6A6E2498" w:rsidR="008000FF" w:rsidRPr="008000FF" w:rsidRDefault="008000FF" w:rsidP="008000FF">
      <w:pPr>
        <w:pStyle w:val="ListParagraph"/>
        <w:numPr>
          <w:ilvl w:val="0"/>
          <w:numId w:val="1"/>
        </w:numPr>
        <w:spacing w:line="240" w:lineRule="auto"/>
        <w:rPr>
          <w:rFonts w:cstheme="minorHAnsi"/>
          <w:b/>
          <w:bCs/>
          <w:sz w:val="24"/>
          <w:szCs w:val="24"/>
        </w:rPr>
      </w:pPr>
      <w:r w:rsidRPr="00F326B1">
        <w:rPr>
          <w:rFonts w:cstheme="minorHAnsi"/>
          <w:b/>
          <w:bCs/>
          <w:sz w:val="24"/>
          <w:szCs w:val="24"/>
        </w:rPr>
        <w:t>Rearing and Hemocyte Extraction</w:t>
      </w:r>
    </w:p>
    <w:p w14:paraId="3CD2CACE" w14:textId="47C75D38" w:rsidR="002E1CC5" w:rsidRPr="00F326B1" w:rsidRDefault="00261B8B" w:rsidP="4E4B813D">
      <w:pPr>
        <w:spacing w:line="240" w:lineRule="auto"/>
        <w:ind w:firstLine="360"/>
      </w:pPr>
      <w:r w:rsidRPr="4E4B813D">
        <w:t xml:space="preserve">The first generation of fall armyworms </w:t>
      </w:r>
      <w:del w:id="190" w:author="Nathaniel Haulk" w:date="2023-04-25T19:00:00Z">
        <w:r w:rsidR="00F73B24" w:rsidDel="00F73B24">
          <w:delText>w</w:delText>
        </w:r>
      </w:del>
      <w:del w:id="191" w:author="Nathaniel Haulk" w:date="2023-04-24T13:36:00Z">
        <w:r w:rsidR="00EB0D79" w:rsidDel="008913AE">
          <w:delText>as</w:delText>
        </w:r>
        <w:r w:rsidR="00340C13" w:rsidRPr="4E4B813D" w:rsidDel="008913AE">
          <w:delText xml:space="preserve"> </w:delText>
        </w:r>
        <w:r w:rsidRPr="4E4B813D" w:rsidDel="008913AE">
          <w:delText>purchased</w:delText>
        </w:r>
        <w:r w:rsidR="00340C13" w:rsidRPr="4E4B813D" w:rsidDel="008913AE">
          <w:delText xml:space="preserve"> from </w:delText>
        </w:r>
        <w:r w:rsidR="00340C13" w:rsidRPr="4E4B813D" w:rsidDel="008913AE">
          <w:rPr>
            <w:color w:val="000000" w:themeColor="text1"/>
          </w:rPr>
          <w:delText xml:space="preserve">Benzon Research </w:delText>
        </w:r>
        <w:r w:rsidR="00123AA1" w:rsidRPr="4E4B813D" w:rsidDel="008913AE">
          <w:rPr>
            <w:color w:val="000000" w:themeColor="text1"/>
          </w:rPr>
          <w:delText>Incorporated</w:delText>
        </w:r>
        <w:r w:rsidR="00A04B6D" w:rsidRPr="4E4B813D" w:rsidDel="008913AE">
          <w:rPr>
            <w:color w:val="000000" w:themeColor="text1"/>
          </w:rPr>
          <w:delText xml:space="preserve"> </w:delText>
        </w:r>
        <w:r w:rsidR="00A04B6D" w:rsidRPr="4E4B813D" w:rsidDel="008913AE">
          <w:rPr>
            <w:color w:val="FF0000"/>
          </w:rPr>
          <w:delText>(</w:delText>
        </w:r>
        <w:r w:rsidR="007A0CD7" w:rsidRPr="4E4B813D" w:rsidDel="008913AE">
          <w:rPr>
            <w:color w:val="FF0000"/>
          </w:rPr>
          <w:delText>cite</w:delText>
        </w:r>
        <w:r w:rsidR="00A04B6D" w:rsidRPr="4E4B813D" w:rsidDel="008913AE">
          <w:rPr>
            <w:color w:val="FF0000"/>
          </w:rPr>
          <w:delText>?)</w:delText>
        </w:r>
        <w:r w:rsidRPr="4E4B813D" w:rsidDel="008913AE">
          <w:rPr>
            <w:color w:val="000000" w:themeColor="text1"/>
          </w:rPr>
          <w:delText>.</w:delText>
        </w:r>
        <w:r w:rsidR="00A04B6D" w:rsidRPr="4E4B813D" w:rsidDel="008913AE">
          <w:rPr>
            <w:color w:val="000000" w:themeColor="text1"/>
          </w:rPr>
          <w:delText xml:space="preserve"> </w:delText>
        </w:r>
      </w:del>
      <w:ins w:id="192" w:author="Nathaniel Haulk" w:date="2023-04-25T19:00:00Z">
        <w:r w:rsidR="00F73B24">
          <w:rPr>
            <w:color w:val="000000" w:themeColor="text1"/>
          </w:rPr>
          <w:t>we</w:t>
        </w:r>
      </w:ins>
      <w:ins w:id="193" w:author="Nathaniel Haulk" w:date="2023-04-24T13:36:00Z">
        <w:r w:rsidR="008913AE">
          <w:t xml:space="preserve">re collected from cornfields in West Lafayette, Indiana. </w:t>
        </w:r>
      </w:ins>
      <w:r w:rsidR="00A04B6D" w:rsidRPr="4E4B813D">
        <w:t xml:space="preserve">Caterpillars were reared on a mix of corn-based diet until </w:t>
      </w:r>
      <w:r w:rsidR="00EB0D79">
        <w:t xml:space="preserve">reaching </w:t>
      </w:r>
      <w:r w:rsidR="00A04B6D" w:rsidRPr="4E4B813D">
        <w:t>fourth instars.</w:t>
      </w:r>
      <w:r w:rsidR="00E100D7" w:rsidRPr="4E4B813D">
        <w:t xml:space="preserve"> </w:t>
      </w:r>
      <w:r w:rsidR="00A04B6D" w:rsidRPr="4E4B813D">
        <w:t>For the first generation, c</w:t>
      </w:r>
      <w:r w:rsidR="00322107" w:rsidRPr="4E4B813D">
        <w:t xml:space="preserve">aterpillars were split into </w:t>
      </w:r>
      <w:r w:rsidR="00BC5067" w:rsidRPr="4E4B813D">
        <w:t>two</w:t>
      </w:r>
      <w:r w:rsidR="00FB4FEC" w:rsidRPr="4E4B813D">
        <w:t xml:space="preserve"> treatments: 26</w:t>
      </w:r>
      <w:r w:rsidR="000945E6" w:rsidRPr="4E4B813D">
        <w:rPr>
          <w:color w:val="333333"/>
          <w:shd w:val="clear" w:color="auto" w:fill="FFFFFF"/>
        </w:rPr>
        <w:t>°</w:t>
      </w:r>
      <w:r w:rsidR="00FB4FEC" w:rsidRPr="4E4B813D">
        <w:t xml:space="preserve"> C</w:t>
      </w:r>
      <w:r w:rsidR="00BC5067" w:rsidRPr="4E4B813D">
        <w:t xml:space="preserve"> and</w:t>
      </w:r>
      <w:r w:rsidR="00FB4FEC" w:rsidRPr="4E4B813D">
        <w:t xml:space="preserve"> 31</w:t>
      </w:r>
      <w:r w:rsidR="000945E6" w:rsidRPr="4E4B813D">
        <w:rPr>
          <w:color w:val="333333"/>
          <w:shd w:val="clear" w:color="auto" w:fill="FFFFFF"/>
        </w:rPr>
        <w:t>°</w:t>
      </w:r>
      <w:r w:rsidR="00FB4FEC" w:rsidRPr="4E4B813D">
        <w:t xml:space="preserve"> C</w:t>
      </w:r>
      <w:r w:rsidR="008A7091" w:rsidRPr="4E4B813D">
        <w:t xml:space="preserve">. </w:t>
      </w:r>
      <w:r w:rsidR="00BC5067" w:rsidRPr="4E4B813D">
        <w:t>The 26</w:t>
      </w:r>
      <w:r w:rsidR="00BC5067" w:rsidRPr="4E4B813D">
        <w:rPr>
          <w:color w:val="333333"/>
          <w:shd w:val="clear" w:color="auto" w:fill="FFFFFF"/>
        </w:rPr>
        <w:t>°</w:t>
      </w:r>
      <w:r w:rsidR="00BC5067" w:rsidRPr="4E4B813D">
        <w:t xml:space="preserve"> C treatment was kept at 26</w:t>
      </w:r>
      <w:r w:rsidR="00BC5067" w:rsidRPr="4E4B813D">
        <w:rPr>
          <w:color w:val="333333"/>
          <w:shd w:val="clear" w:color="auto" w:fill="FFFFFF"/>
        </w:rPr>
        <w:t>°</w:t>
      </w:r>
      <w:r w:rsidR="00BC5067" w:rsidRPr="4E4B813D">
        <w:t xml:space="preserve"> C for 12 hours during the day and 16</w:t>
      </w:r>
      <w:r w:rsidR="00BC5067" w:rsidRPr="4E4B813D">
        <w:rPr>
          <w:color w:val="333333"/>
          <w:shd w:val="clear" w:color="auto" w:fill="FFFFFF"/>
        </w:rPr>
        <w:t>°</w:t>
      </w:r>
      <w:r w:rsidR="00BC5067" w:rsidRPr="4E4B813D">
        <w:t xml:space="preserve"> C at night</w:t>
      </w:r>
      <w:r w:rsidR="00EB0D79">
        <w:t>,</w:t>
      </w:r>
      <w:r w:rsidR="00BC5067" w:rsidRPr="4E4B813D">
        <w:t xml:space="preserve"> while the 31</w:t>
      </w:r>
      <w:r w:rsidR="00BC5067" w:rsidRPr="4E4B813D">
        <w:rPr>
          <w:color w:val="333333"/>
          <w:shd w:val="clear" w:color="auto" w:fill="FFFFFF"/>
        </w:rPr>
        <w:t>°</w:t>
      </w:r>
      <w:r w:rsidR="00BC5067" w:rsidRPr="4E4B813D">
        <w:t xml:space="preserve"> C treatment was kept at 31</w:t>
      </w:r>
      <w:r w:rsidR="00BC5067" w:rsidRPr="4E4B813D">
        <w:rPr>
          <w:color w:val="333333"/>
          <w:shd w:val="clear" w:color="auto" w:fill="FFFFFF"/>
        </w:rPr>
        <w:t>°</w:t>
      </w:r>
      <w:r w:rsidR="00BC5067" w:rsidRPr="4E4B813D">
        <w:t xml:space="preserve"> C for 12 hours during the day and 21</w:t>
      </w:r>
      <w:r w:rsidR="00BC5067" w:rsidRPr="4E4B813D">
        <w:rPr>
          <w:color w:val="333333"/>
          <w:shd w:val="clear" w:color="auto" w:fill="FFFFFF"/>
        </w:rPr>
        <w:t>°</w:t>
      </w:r>
      <w:r w:rsidR="00BC5067" w:rsidRPr="4E4B813D">
        <w:t xml:space="preserve"> C at night. </w:t>
      </w:r>
      <w:r w:rsidR="008A7091" w:rsidRPr="4E4B813D">
        <w:t xml:space="preserve">For each treatment, a dose response was initially performed to calculate the lethal </w:t>
      </w:r>
      <w:r w:rsidR="3A480041" w:rsidRPr="4E4B813D">
        <w:t xml:space="preserve">viral </w:t>
      </w:r>
      <w:r w:rsidR="008A7091" w:rsidRPr="4E4B813D">
        <w:t>dose</w:t>
      </w:r>
      <w:r w:rsidR="00E57BEC">
        <w:t xml:space="preserve"> </w:t>
      </w:r>
      <w:r w:rsidR="60EEFE00" w:rsidRPr="4E4B813D">
        <w:t>for</w:t>
      </w:r>
      <w:r w:rsidR="008A7091" w:rsidRPr="4E4B813D">
        <w:t xml:space="preserve"> 50% of the population (LD50).</w:t>
      </w:r>
      <w:r w:rsidR="00E57BEC">
        <w:t xml:space="preserve"> </w:t>
      </w:r>
      <w:r w:rsidR="008A7091" w:rsidRPr="4E4B813D">
        <w:t xml:space="preserve">We isolated and starved </w:t>
      </w:r>
      <w:r w:rsidR="00A04B6D" w:rsidRPr="4E4B813D">
        <w:t xml:space="preserve">180 </w:t>
      </w:r>
      <w:r w:rsidR="008A7091" w:rsidRPr="4E4B813D">
        <w:t xml:space="preserve">caterpillars for 24 hours to ensure consumption </w:t>
      </w:r>
      <w:r w:rsidR="00A04B6D" w:rsidRPr="4E4B813D">
        <w:t>of</w:t>
      </w:r>
      <w:r w:rsidR="00EB0D79">
        <w:t xml:space="preserve"> </w:t>
      </w:r>
      <w:del w:id="194" w:author="Nathaniel Haulk" w:date="2023-04-24T13:40:00Z">
        <w:r w:rsidR="00EB0D79" w:rsidRPr="00E57BEC" w:rsidDel="008913AE">
          <w:rPr>
            <w:rFonts w:cstheme="minorHAnsi"/>
            <w:color w:val="212121"/>
            <w:shd w:val="clear" w:color="auto" w:fill="FFFFFF"/>
          </w:rPr>
          <w:delText>SpfrMNPV</w:delText>
        </w:r>
      </w:del>
      <w:proofErr w:type="spellStart"/>
      <w:ins w:id="195" w:author="Nathaniel Haulk" w:date="2023-04-24T13:40:00Z">
        <w:r w:rsidR="008913AE" w:rsidRPr="00E57BEC">
          <w:rPr>
            <w:rFonts w:cstheme="minorHAnsi"/>
            <w:color w:val="212121"/>
            <w:shd w:val="clear" w:color="auto" w:fill="FFFFFF"/>
          </w:rPr>
          <w:t>S</w:t>
        </w:r>
        <w:r w:rsidR="008913AE">
          <w:rPr>
            <w:rFonts w:cstheme="minorHAnsi"/>
            <w:color w:val="212121"/>
            <w:shd w:val="clear" w:color="auto" w:fill="FFFFFF"/>
          </w:rPr>
          <w:t>f</w:t>
        </w:r>
        <w:r w:rsidR="008913AE" w:rsidRPr="00E57BEC">
          <w:rPr>
            <w:rFonts w:cstheme="minorHAnsi"/>
            <w:color w:val="212121"/>
            <w:shd w:val="clear" w:color="auto" w:fill="FFFFFF"/>
          </w:rPr>
          <w:t>MNPV</w:t>
        </w:r>
      </w:ins>
      <w:proofErr w:type="spellEnd"/>
      <w:r w:rsidR="008A7091" w:rsidRPr="4E4B813D">
        <w:t>. Caterpillars were then transferred to individual cups containing small cubes of diet</w:t>
      </w:r>
      <w:r w:rsidR="00A04B6D" w:rsidRPr="4E4B813D">
        <w:t xml:space="preserve"> laced with</w:t>
      </w:r>
      <w:r w:rsidR="000F50CE" w:rsidRPr="4E4B813D">
        <w:t xml:space="preserve"> 3 </w:t>
      </w:r>
      <w:proofErr w:type="spellStart"/>
      <w:r w:rsidR="000F50CE" w:rsidRPr="4E4B813D">
        <w:rPr>
          <w:rStyle w:val="Strong"/>
          <w:b w:val="0"/>
          <w:bCs w:val="0"/>
          <w:color w:val="202122"/>
          <w:shd w:val="clear" w:color="auto" w:fill="FFFFFF"/>
        </w:rPr>
        <w:t>μl</w:t>
      </w:r>
      <w:proofErr w:type="spellEnd"/>
      <w:r w:rsidR="007718F9" w:rsidRPr="4E4B813D">
        <w:rPr>
          <w:rStyle w:val="Strong"/>
          <w:b w:val="0"/>
          <w:bCs w:val="0"/>
          <w:color w:val="202122"/>
          <w:shd w:val="clear" w:color="auto" w:fill="FFFFFF"/>
        </w:rPr>
        <w:t xml:space="preserve"> of</w:t>
      </w:r>
      <w:r w:rsidR="00A04B6D" w:rsidRPr="4E4B813D">
        <w:rPr>
          <w:b/>
          <w:bCs/>
        </w:rPr>
        <w:t xml:space="preserve"> </w:t>
      </w:r>
      <w:r w:rsidR="00A04B6D" w:rsidRPr="4E4B813D">
        <w:t>virus</w:t>
      </w:r>
      <w:r w:rsidR="007718F9" w:rsidRPr="4E4B813D">
        <w:t xml:space="preserve"> solutions</w:t>
      </w:r>
      <w:r w:rsidR="00A04B6D" w:rsidRPr="4E4B813D">
        <w:t xml:space="preserve">. </w:t>
      </w:r>
      <w:r w:rsidR="000F50CE" w:rsidRPr="4E4B813D">
        <w:t>T</w:t>
      </w:r>
      <w:r w:rsidR="008A7091" w:rsidRPr="4E4B813D">
        <w:t>he dosage of virus rang</w:t>
      </w:r>
      <w:r w:rsidR="000F50CE" w:rsidRPr="4E4B813D">
        <w:t>ed</w:t>
      </w:r>
      <w:r w:rsidR="008A7091" w:rsidRPr="4E4B813D">
        <w:t xml:space="preserve"> from 100 </w:t>
      </w:r>
      <w:r w:rsidR="007718F9" w:rsidRPr="4E4B813D">
        <w:t>cells/</w:t>
      </w:r>
      <w:proofErr w:type="spellStart"/>
      <w:r w:rsidR="007718F9" w:rsidRPr="4E4B813D">
        <w:t>μL</w:t>
      </w:r>
      <w:proofErr w:type="spellEnd"/>
      <w:r w:rsidR="008A7091" w:rsidRPr="4E4B813D">
        <w:t xml:space="preserve"> of virus to 10</w:t>
      </w:r>
      <w:r w:rsidR="008A7091" w:rsidRPr="4E4B813D">
        <w:rPr>
          <w:vertAlign w:val="superscript"/>
        </w:rPr>
        <w:t xml:space="preserve">6 </w:t>
      </w:r>
      <w:r w:rsidR="007718F9" w:rsidRPr="4E4B813D">
        <w:t>cells/</w:t>
      </w:r>
      <w:proofErr w:type="spellStart"/>
      <w:r w:rsidR="007718F9" w:rsidRPr="4E4B813D">
        <w:t>μL</w:t>
      </w:r>
      <w:proofErr w:type="spellEnd"/>
      <w:r w:rsidR="008A7091" w:rsidRPr="4E4B813D">
        <w:t xml:space="preserve"> of virus</w:t>
      </w:r>
      <w:r w:rsidR="00893CEC" w:rsidRPr="4E4B813D">
        <w:t>, increasing by a factor of 10 for each</w:t>
      </w:r>
      <w:r w:rsidR="000F50CE" w:rsidRPr="4E4B813D">
        <w:t xml:space="preserve"> virus</w:t>
      </w:r>
      <w:r w:rsidR="00893CEC" w:rsidRPr="4E4B813D">
        <w:t xml:space="preserve"> treatment</w:t>
      </w:r>
      <w:r w:rsidR="008A7091" w:rsidRPr="4E4B813D">
        <w:t xml:space="preserve">. </w:t>
      </w:r>
      <w:r w:rsidR="00893CEC" w:rsidRPr="4E4B813D">
        <w:t xml:space="preserve">The control </w:t>
      </w:r>
      <w:del w:id="196" w:author="Nathaniel Haulk" w:date="2023-04-24T13:43:00Z">
        <w:r w:rsidR="00893CEC" w:rsidRPr="4E4B813D" w:rsidDel="00D068D7">
          <w:delText>tray was</w:delText>
        </w:r>
      </w:del>
      <w:ins w:id="197" w:author="Nathaniel Haulk" w:date="2023-04-24T13:43:00Z">
        <w:r w:rsidR="00D068D7">
          <w:t>group’s diet cubes were</w:t>
        </w:r>
      </w:ins>
      <w:r w:rsidR="00893CEC" w:rsidRPr="4E4B813D">
        <w:t xml:space="preserve"> dosed with DI water</w:t>
      </w:r>
      <w:r w:rsidR="000F50CE" w:rsidRPr="4E4B813D">
        <w:t xml:space="preserve"> containing no virus</w:t>
      </w:r>
      <w:del w:id="198" w:author="Nathaniel Haulk" w:date="2023-04-24T13:43:00Z">
        <w:r w:rsidR="00893CEC" w:rsidRPr="4E4B813D" w:rsidDel="00D068D7">
          <w:delText xml:space="preserve"> to account for aversion to wet diet</w:delText>
        </w:r>
      </w:del>
      <w:r w:rsidR="00893CEC" w:rsidRPr="4E4B813D">
        <w:t>.</w:t>
      </w:r>
      <w:r w:rsidR="000F50CE" w:rsidRPr="4E4B813D">
        <w:t xml:space="preserve"> We left caterpillars </w:t>
      </w:r>
      <w:r w:rsidR="00EB0D79">
        <w:t>in cups</w:t>
      </w:r>
      <w:r w:rsidR="000F50CE" w:rsidRPr="4E4B813D">
        <w:t xml:space="preserve"> with the virus (or water) laced cubes for another 24 hours to ensure full consumption of diet. Once the 24 hours had passed, caterpillars were transferred back </w:t>
      </w:r>
      <w:r w:rsidR="00B6290E" w:rsidRPr="4E4B813D">
        <w:t>into individual containers half full of the corn-based diet</w:t>
      </w:r>
      <w:r w:rsidR="00CA367F" w:rsidRPr="4E4B813D">
        <w:t xml:space="preserve">. The date of mortality or pupation was recorded for </w:t>
      </w:r>
      <w:proofErr w:type="gramStart"/>
      <w:r w:rsidR="00CA367F" w:rsidRPr="4E4B813D">
        <w:t>each individual</w:t>
      </w:r>
      <w:proofErr w:type="gramEnd"/>
      <w:r w:rsidR="00CA367F" w:rsidRPr="4E4B813D">
        <w:t xml:space="preserve"> for use in calculating the LD5</w:t>
      </w:r>
      <w:r w:rsidR="00C129BC" w:rsidRPr="4E4B813D">
        <w:t xml:space="preserve">0 for the subsequent generation. </w:t>
      </w:r>
      <w:r w:rsidR="00223850" w:rsidRPr="4E4B813D">
        <w:t xml:space="preserve">Once all caterpillars had pupated or died, individuals infected with </w:t>
      </w:r>
      <w:del w:id="199" w:author="Nathaniel Haulk" w:date="2023-04-24T13:40:00Z">
        <w:r w:rsidR="00EB0D79" w:rsidRPr="00E57BEC" w:rsidDel="008913AE">
          <w:rPr>
            <w:rFonts w:cstheme="minorHAnsi"/>
            <w:color w:val="212121"/>
            <w:shd w:val="clear" w:color="auto" w:fill="FFFFFF"/>
          </w:rPr>
          <w:delText>SpfrMNPV</w:delText>
        </w:r>
        <w:r w:rsidR="00223850" w:rsidRPr="4E4B813D" w:rsidDel="008913AE">
          <w:delText xml:space="preserve"> </w:delText>
        </w:r>
      </w:del>
      <w:proofErr w:type="spellStart"/>
      <w:ins w:id="200" w:author="Nathaniel Haulk" w:date="2023-04-24T13:40:00Z">
        <w:r w:rsidR="008913AE" w:rsidRPr="00E57BEC">
          <w:rPr>
            <w:rFonts w:cstheme="minorHAnsi"/>
            <w:color w:val="212121"/>
            <w:shd w:val="clear" w:color="auto" w:fill="FFFFFF"/>
          </w:rPr>
          <w:t>S</w:t>
        </w:r>
        <w:r w:rsidR="008913AE">
          <w:rPr>
            <w:rFonts w:cstheme="minorHAnsi"/>
            <w:color w:val="212121"/>
            <w:shd w:val="clear" w:color="auto" w:fill="FFFFFF"/>
          </w:rPr>
          <w:t>f</w:t>
        </w:r>
        <w:r w:rsidR="008913AE" w:rsidRPr="00E57BEC">
          <w:rPr>
            <w:rFonts w:cstheme="minorHAnsi"/>
            <w:color w:val="212121"/>
            <w:shd w:val="clear" w:color="auto" w:fill="FFFFFF"/>
          </w:rPr>
          <w:t>MNPV</w:t>
        </w:r>
        <w:proofErr w:type="spellEnd"/>
        <w:r w:rsidR="008913AE" w:rsidRPr="4E4B813D">
          <w:t xml:space="preserve"> </w:t>
        </w:r>
      </w:ins>
      <w:r w:rsidR="00223850" w:rsidRPr="4E4B813D">
        <w:t xml:space="preserve">were processed to collect remaining viral particles. This processed virus was then used to infect the next generation of caterpillars. </w:t>
      </w:r>
      <w:r w:rsidR="00322107" w:rsidRPr="4E4B813D">
        <w:t>For individuals that survived infection and</w:t>
      </w:r>
      <w:r w:rsidR="00E100D7" w:rsidRPr="4E4B813D">
        <w:t xml:space="preserve"> pupated, </w:t>
      </w:r>
      <w:r w:rsidR="003F1444" w:rsidRPr="4E4B813D">
        <w:t>caterpillars were transferred</w:t>
      </w:r>
      <w:r w:rsidR="00E100D7" w:rsidRPr="4E4B813D">
        <w:t xml:space="preserve"> to cages </w:t>
      </w:r>
      <w:r w:rsidR="002369F0" w:rsidRPr="4E4B813D">
        <w:t>containing</w:t>
      </w:r>
      <w:r w:rsidR="00E100D7" w:rsidRPr="4E4B813D">
        <w:t xml:space="preserve"> forty to sixty individuals to ensure reproduction.</w:t>
      </w:r>
      <w:r w:rsidR="00B6290E" w:rsidRPr="4E4B813D">
        <w:t xml:space="preserve"> Eggs were collected every 24 hours and labeled as the next subsequent generation. </w:t>
      </w:r>
      <w:r w:rsidR="00902589" w:rsidRPr="4E4B813D">
        <w:t>Neonates that emerged from the new generation were isolated into 1 oz cups filled with ½ ounce</w:t>
      </w:r>
      <w:r w:rsidR="00DC1EB0" w:rsidRPr="4E4B813D">
        <w:t>s</w:t>
      </w:r>
      <w:r w:rsidR="00902589" w:rsidRPr="4E4B813D">
        <w:t xml:space="preserve"> of diet</w:t>
      </w:r>
      <w:r w:rsidR="00DC1EB0" w:rsidRPr="4E4B813D">
        <w:t>. Once the</w:t>
      </w:r>
      <w:r w:rsidR="00223850" w:rsidRPr="4E4B813D">
        <w:t xml:space="preserve"> neonates grew into </w:t>
      </w:r>
      <w:r w:rsidR="00DC1EB0" w:rsidRPr="4E4B813D">
        <w:t>fourth</w:t>
      </w:r>
      <w:r w:rsidR="00223850" w:rsidRPr="4E4B813D">
        <w:t xml:space="preserve"> instars</w:t>
      </w:r>
      <w:r w:rsidR="00DC1EB0" w:rsidRPr="4E4B813D">
        <w:t xml:space="preserve">, they were then </w:t>
      </w:r>
      <w:r w:rsidR="00223850" w:rsidRPr="4E4B813D">
        <w:t>starved,</w:t>
      </w:r>
      <w:r w:rsidR="00DC1EB0" w:rsidRPr="4E4B813D">
        <w:t xml:space="preserve"> and another dose response was performed to calculate the LD50 for that generation. This was repeated ever</w:t>
      </w:r>
      <w:r w:rsidR="0058634A" w:rsidRPr="4E4B813D">
        <w:t>y</w:t>
      </w:r>
      <w:r w:rsidR="00DC1EB0" w:rsidRPr="4E4B813D">
        <w:t xml:space="preserve"> generation</w:t>
      </w:r>
      <w:r w:rsidR="00223850" w:rsidRPr="4E4B813D">
        <w:t xml:space="preserve"> infecting each subsequent generation with virus collected from the previous generation.</w:t>
      </w:r>
      <w:r w:rsidR="00DC1EB0" w:rsidRPr="4E4B813D">
        <w:t xml:space="preserve"> </w:t>
      </w:r>
      <w:ins w:id="201" w:author="Nathaniel Haulk" w:date="2023-04-24T13:45:00Z">
        <w:r w:rsidR="00D068D7">
          <w:t xml:space="preserve">This accounts for the coevolution of </w:t>
        </w:r>
        <w:proofErr w:type="gramStart"/>
        <w:r w:rsidR="00D068D7">
          <w:t>virus</w:t>
        </w:r>
        <w:proofErr w:type="gramEnd"/>
        <w:r w:rsidR="00D068D7">
          <w:t xml:space="preserve"> and host under different temperature regimes.</w:t>
        </w:r>
      </w:ins>
    </w:p>
    <w:p w14:paraId="5EB1FA69" w14:textId="7D7C36CE" w:rsidR="005941F0" w:rsidRPr="00F326B1" w:rsidRDefault="001A052C" w:rsidP="00266D46">
      <w:pPr>
        <w:spacing w:line="240" w:lineRule="auto"/>
        <w:ind w:firstLine="360"/>
        <w:rPr>
          <w:rFonts w:cstheme="minorHAnsi"/>
          <w:color w:val="000000" w:themeColor="text1"/>
          <w:shd w:val="clear" w:color="auto" w:fill="FFFFFF"/>
        </w:rPr>
      </w:pPr>
      <w:r w:rsidRPr="00F326B1">
        <w:rPr>
          <w:rFonts w:cstheme="minorHAnsi"/>
          <w:color w:val="000000" w:themeColor="text1"/>
        </w:rPr>
        <w:t xml:space="preserve">Within each temperature treatment, 27 caterpillars were set aside as controls while an additional 27 caterpillars were dosed with </w:t>
      </w:r>
      <w:r w:rsidR="0035202E" w:rsidRPr="00F326B1">
        <w:rPr>
          <w:rFonts w:cstheme="minorHAnsi"/>
        </w:rPr>
        <w:t>enough virus to kill 95 percent of the population</w:t>
      </w:r>
      <w:r w:rsidRPr="00F326B1">
        <w:rPr>
          <w:rFonts w:cstheme="minorHAnsi"/>
          <w:color w:val="000000" w:themeColor="text1"/>
        </w:rPr>
        <w:t xml:space="preserve"> of virus. </w:t>
      </w:r>
      <w:r w:rsidR="0035202E" w:rsidRPr="00F326B1">
        <w:rPr>
          <w:rFonts w:cstheme="minorHAnsi"/>
          <w:color w:val="000000" w:themeColor="text1"/>
        </w:rPr>
        <w:t>Nine</w:t>
      </w:r>
      <w:r w:rsidRPr="00F326B1">
        <w:rPr>
          <w:rFonts w:cstheme="minorHAnsi"/>
          <w:color w:val="000000" w:themeColor="text1"/>
        </w:rPr>
        <w:t xml:space="preserve"> caterpillars from the control and </w:t>
      </w:r>
      <w:r w:rsidR="0035202E" w:rsidRPr="00F326B1">
        <w:rPr>
          <w:rFonts w:cstheme="minorHAnsi"/>
          <w:color w:val="000000" w:themeColor="text1"/>
        </w:rPr>
        <w:t>nine</w:t>
      </w:r>
      <w:r w:rsidRPr="00F326B1">
        <w:rPr>
          <w:rFonts w:cstheme="minorHAnsi"/>
          <w:color w:val="000000" w:themeColor="text1"/>
        </w:rPr>
        <w:t xml:space="preserve"> </w:t>
      </w:r>
      <w:r w:rsidR="00BB14F4" w:rsidRPr="00F326B1">
        <w:rPr>
          <w:rFonts w:cstheme="minorHAnsi"/>
          <w:color w:val="000000" w:themeColor="text1"/>
        </w:rPr>
        <w:t>caterpillars</w:t>
      </w:r>
      <w:r w:rsidRPr="00F326B1">
        <w:rPr>
          <w:rFonts w:cstheme="minorHAnsi"/>
          <w:color w:val="000000" w:themeColor="text1"/>
        </w:rPr>
        <w:t xml:space="preserve"> from the infected treatment were taken for collection every 24 hours, until 72 hours had </w:t>
      </w:r>
      <w:proofErr w:type="gramStart"/>
      <w:r w:rsidRPr="00F326B1">
        <w:rPr>
          <w:rFonts w:cstheme="minorHAnsi"/>
          <w:color w:val="000000" w:themeColor="text1"/>
        </w:rPr>
        <w:t>passed</w:t>
      </w:r>
      <w:proofErr w:type="gramEnd"/>
      <w:r w:rsidRPr="00F326B1">
        <w:rPr>
          <w:rFonts w:cstheme="minorHAnsi"/>
          <w:color w:val="000000" w:themeColor="text1"/>
        </w:rPr>
        <w:t xml:space="preserve"> and all </w:t>
      </w:r>
      <w:r w:rsidR="00DA421D" w:rsidRPr="00F326B1">
        <w:rPr>
          <w:rFonts w:cstheme="minorHAnsi"/>
          <w:color w:val="000000" w:themeColor="text1"/>
        </w:rPr>
        <w:t>caterpillars</w:t>
      </w:r>
      <w:r w:rsidRPr="00F326B1">
        <w:rPr>
          <w:rFonts w:cstheme="minorHAnsi"/>
          <w:color w:val="000000" w:themeColor="text1"/>
        </w:rPr>
        <w:t xml:space="preserve"> were </w:t>
      </w:r>
      <w:r w:rsidR="00BB14F4" w:rsidRPr="00F326B1">
        <w:rPr>
          <w:rFonts w:cstheme="minorHAnsi"/>
          <w:color w:val="000000" w:themeColor="text1"/>
        </w:rPr>
        <w:t xml:space="preserve">used. </w:t>
      </w:r>
      <w:r w:rsidRPr="00F326B1">
        <w:rPr>
          <w:rFonts w:cstheme="minorHAnsi"/>
          <w:color w:val="000000" w:themeColor="text1"/>
        </w:rPr>
        <w:t xml:space="preserve"> </w:t>
      </w:r>
      <w:r w:rsidR="00195DBD" w:rsidRPr="00F326B1">
        <w:rPr>
          <w:rFonts w:cstheme="minorHAnsi"/>
          <w:color w:val="000000" w:themeColor="text1"/>
        </w:rPr>
        <w:t>As per USDA protocol</w:t>
      </w:r>
      <w:r w:rsidR="00CC5B18" w:rsidRPr="00F326B1">
        <w:rPr>
          <w:rFonts w:cstheme="minorHAnsi"/>
          <w:color w:val="000000" w:themeColor="text1"/>
        </w:rPr>
        <w:t xml:space="preserve"> for extracting hemocytes</w:t>
      </w:r>
      <w:r w:rsidR="00195DBD" w:rsidRPr="00F326B1">
        <w:rPr>
          <w:rFonts w:cstheme="minorHAnsi"/>
          <w:color w:val="000000" w:themeColor="text1"/>
        </w:rPr>
        <w:t>, l</w:t>
      </w:r>
      <w:r w:rsidR="00E8321D" w:rsidRPr="00F326B1">
        <w:rPr>
          <w:rFonts w:cstheme="minorHAnsi"/>
          <w:color w:val="000000" w:themeColor="text1"/>
        </w:rPr>
        <w:t>arvae were initially placed at 4</w:t>
      </w:r>
      <w:r w:rsidR="00E8321D" w:rsidRPr="00F326B1">
        <w:rPr>
          <w:rFonts w:cstheme="minorHAnsi"/>
          <w:color w:val="000000" w:themeColor="text1"/>
          <w:shd w:val="clear" w:color="auto" w:fill="FFFFFF"/>
        </w:rPr>
        <w:t xml:space="preserve">°C for 30 minutes. Once the insects </w:t>
      </w:r>
      <w:r w:rsidR="00D710DF" w:rsidRPr="00F326B1">
        <w:rPr>
          <w:rFonts w:cstheme="minorHAnsi"/>
          <w:color w:val="000000" w:themeColor="text1"/>
          <w:shd w:val="clear" w:color="auto" w:fill="FFFFFF"/>
        </w:rPr>
        <w:t>were mostly immobile</w:t>
      </w:r>
      <w:r w:rsidR="00E8321D" w:rsidRPr="00F326B1">
        <w:rPr>
          <w:rFonts w:cstheme="minorHAnsi"/>
          <w:color w:val="000000" w:themeColor="text1"/>
          <w:shd w:val="clear" w:color="auto" w:fill="FFFFFF"/>
        </w:rPr>
        <w:t xml:space="preserve">, </w:t>
      </w:r>
      <w:r w:rsidR="00CC5B18" w:rsidRPr="00F326B1">
        <w:rPr>
          <w:rFonts w:cstheme="minorHAnsi"/>
          <w:color w:val="000000" w:themeColor="text1"/>
          <w:shd w:val="clear" w:color="auto" w:fill="FFFFFF"/>
        </w:rPr>
        <w:t>they</w:t>
      </w:r>
      <w:r w:rsidR="00C21407" w:rsidRPr="00F326B1">
        <w:rPr>
          <w:rFonts w:cstheme="minorHAnsi"/>
          <w:color w:val="000000" w:themeColor="text1"/>
          <w:shd w:val="clear" w:color="auto" w:fill="FFFFFF"/>
        </w:rPr>
        <w:t xml:space="preserve"> </w:t>
      </w:r>
      <w:r w:rsidR="00FA52EC" w:rsidRPr="00F326B1">
        <w:rPr>
          <w:rFonts w:cstheme="minorHAnsi"/>
          <w:color w:val="000000" w:themeColor="text1"/>
          <w:shd w:val="clear" w:color="auto" w:fill="FFFFFF"/>
        </w:rPr>
        <w:t>were</w:t>
      </w:r>
      <w:r w:rsidR="00C21407" w:rsidRPr="00F326B1">
        <w:rPr>
          <w:rFonts w:cstheme="minorHAnsi"/>
          <w:color w:val="000000" w:themeColor="text1"/>
          <w:shd w:val="clear" w:color="auto" w:fill="FFFFFF"/>
        </w:rPr>
        <w:t xml:space="preserve"> transferred</w:t>
      </w:r>
      <w:r w:rsidR="00FA52EC" w:rsidRPr="00F326B1">
        <w:rPr>
          <w:rFonts w:cstheme="minorHAnsi"/>
          <w:color w:val="000000" w:themeColor="text1"/>
          <w:shd w:val="clear" w:color="auto" w:fill="FFFFFF"/>
        </w:rPr>
        <w:t xml:space="preserve"> on ice for extraction</w:t>
      </w:r>
      <w:r w:rsidR="00C21407" w:rsidRPr="00F326B1">
        <w:rPr>
          <w:rFonts w:cstheme="minorHAnsi"/>
          <w:color w:val="000000" w:themeColor="text1"/>
          <w:shd w:val="clear" w:color="auto" w:fill="FFFFFF"/>
        </w:rPr>
        <w:t>.</w:t>
      </w:r>
      <w:r w:rsidR="004F1B15" w:rsidRPr="00F326B1">
        <w:rPr>
          <w:rFonts w:cstheme="minorHAnsi"/>
          <w:color w:val="000000" w:themeColor="text1"/>
          <w:shd w:val="clear" w:color="auto" w:fill="FFFFFF"/>
        </w:rPr>
        <w:t xml:space="preserve"> The fourth abdominal p</w:t>
      </w:r>
      <w:r w:rsidR="00C21407" w:rsidRPr="00F326B1">
        <w:rPr>
          <w:rFonts w:cstheme="minorHAnsi"/>
          <w:color w:val="000000" w:themeColor="text1"/>
          <w:shd w:val="clear" w:color="auto" w:fill="FFFFFF"/>
        </w:rPr>
        <w:t xml:space="preserve">rolegs were sterilized with ethanol and </w:t>
      </w:r>
      <w:r w:rsidR="00195DBD" w:rsidRPr="00F326B1">
        <w:rPr>
          <w:rFonts w:cstheme="minorHAnsi"/>
          <w:color w:val="000000" w:themeColor="text1"/>
          <w:shd w:val="clear" w:color="auto" w:fill="FFFFFF"/>
        </w:rPr>
        <w:t>then amputated</w:t>
      </w:r>
      <w:r w:rsidR="00C21407" w:rsidRPr="00F326B1">
        <w:rPr>
          <w:rFonts w:cstheme="minorHAnsi"/>
          <w:color w:val="000000" w:themeColor="text1"/>
          <w:shd w:val="clear" w:color="auto" w:fill="FFFFFF"/>
        </w:rPr>
        <w:t xml:space="preserve"> using surgical </w:t>
      </w:r>
      <w:del w:id="202" w:author="Nathaniel Haulk" w:date="2023-04-24T13:45:00Z">
        <w:r w:rsidR="00C21407" w:rsidRPr="00F326B1" w:rsidDel="00D068D7">
          <w:rPr>
            <w:rFonts w:cstheme="minorHAnsi"/>
            <w:color w:val="000000" w:themeColor="text1"/>
            <w:shd w:val="clear" w:color="auto" w:fill="FFFFFF"/>
          </w:rPr>
          <w:delText>needles</w:delText>
        </w:r>
      </w:del>
      <w:ins w:id="203" w:author="Nathaniel Haulk" w:date="2023-04-24T13:45:00Z">
        <w:r w:rsidR="00D068D7">
          <w:rPr>
            <w:rFonts w:cstheme="minorHAnsi"/>
            <w:color w:val="000000" w:themeColor="text1"/>
            <w:shd w:val="clear" w:color="auto" w:fill="FFFFFF"/>
          </w:rPr>
          <w:t>scissors</w:t>
        </w:r>
      </w:ins>
      <w:r w:rsidR="00C21407" w:rsidRPr="00F326B1">
        <w:rPr>
          <w:rFonts w:cstheme="minorHAnsi"/>
          <w:color w:val="000000" w:themeColor="text1"/>
          <w:shd w:val="clear" w:color="auto" w:fill="FFFFFF"/>
        </w:rPr>
        <w:t>.</w:t>
      </w:r>
      <w:r w:rsidR="004F1B15" w:rsidRPr="00F326B1">
        <w:rPr>
          <w:rFonts w:cstheme="minorHAnsi"/>
          <w:color w:val="000000" w:themeColor="text1"/>
          <w:shd w:val="clear" w:color="auto" w:fill="FFFFFF"/>
        </w:rPr>
        <w:t xml:space="preserve"> </w:t>
      </w:r>
      <w:r w:rsidR="00E40AA6" w:rsidRPr="00F326B1">
        <w:rPr>
          <w:rFonts w:cstheme="minorHAnsi"/>
          <w:color w:val="000000" w:themeColor="text1"/>
          <w:shd w:val="clear" w:color="auto" w:fill="FFFFFF"/>
        </w:rPr>
        <w:t>Hemolymph</w:t>
      </w:r>
      <w:r w:rsidR="004F1B15" w:rsidRPr="00F326B1">
        <w:rPr>
          <w:rFonts w:cstheme="minorHAnsi"/>
          <w:color w:val="000000" w:themeColor="text1"/>
          <w:shd w:val="clear" w:color="auto" w:fill="FFFFFF"/>
        </w:rPr>
        <w:t xml:space="preserve"> from the incision was allowed to pool </w:t>
      </w:r>
      <w:r w:rsidR="00E40AA6" w:rsidRPr="00F326B1">
        <w:rPr>
          <w:rFonts w:cstheme="minorHAnsi"/>
          <w:color w:val="000000" w:themeColor="text1"/>
          <w:shd w:val="clear" w:color="auto" w:fill="FFFFFF"/>
        </w:rPr>
        <w:t xml:space="preserve">for collection. </w:t>
      </w:r>
      <w:r w:rsidR="00CF6D11" w:rsidRPr="00F326B1">
        <w:rPr>
          <w:rFonts w:cstheme="minorHAnsi"/>
          <w:color w:val="000000" w:themeColor="text1"/>
          <w:shd w:val="clear" w:color="auto" w:fill="FFFFFF"/>
        </w:rPr>
        <w:t xml:space="preserve">Three caterpillars per treatment </w:t>
      </w:r>
      <w:r w:rsidR="001F39C1" w:rsidRPr="00F326B1">
        <w:rPr>
          <w:rFonts w:cstheme="minorHAnsi"/>
          <w:color w:val="000000" w:themeColor="text1"/>
          <w:shd w:val="clear" w:color="auto" w:fill="FFFFFF"/>
        </w:rPr>
        <w:t>were</w:t>
      </w:r>
      <w:r w:rsidR="00CF6D11" w:rsidRPr="00F326B1">
        <w:rPr>
          <w:rFonts w:cstheme="minorHAnsi"/>
          <w:color w:val="000000" w:themeColor="text1"/>
          <w:shd w:val="clear" w:color="auto" w:fill="FFFFFF"/>
        </w:rPr>
        <w:t xml:space="preserve"> bled</w:t>
      </w:r>
      <w:r w:rsidR="00EB0D79">
        <w:rPr>
          <w:rFonts w:cstheme="minorHAnsi"/>
          <w:color w:val="000000" w:themeColor="text1"/>
          <w:shd w:val="clear" w:color="auto" w:fill="FFFFFF"/>
        </w:rPr>
        <w:t>,</w:t>
      </w:r>
      <w:r w:rsidR="00CF6D11" w:rsidRPr="00F326B1">
        <w:rPr>
          <w:rFonts w:cstheme="minorHAnsi"/>
          <w:color w:val="000000" w:themeColor="text1"/>
          <w:shd w:val="clear" w:color="auto" w:fill="FFFFFF"/>
        </w:rPr>
        <w:t xml:space="preserve"> and the total hemolymph of these caterpillars were collected</w:t>
      </w:r>
      <w:r w:rsidR="002369F0" w:rsidRPr="00F326B1">
        <w:rPr>
          <w:rFonts w:cstheme="minorHAnsi"/>
          <w:color w:val="000000" w:themeColor="text1"/>
          <w:shd w:val="clear" w:color="auto" w:fill="FFFFFF"/>
        </w:rPr>
        <w:t>.</w:t>
      </w:r>
      <w:r w:rsidR="00CF6D11" w:rsidRPr="00F326B1">
        <w:rPr>
          <w:rFonts w:cstheme="minorHAnsi"/>
          <w:color w:val="000000" w:themeColor="text1"/>
          <w:shd w:val="clear" w:color="auto" w:fill="FFFFFF"/>
        </w:rPr>
        <w:t xml:space="preserve"> This was repeated </w:t>
      </w:r>
      <w:r w:rsidR="001F39C1" w:rsidRPr="00F326B1">
        <w:rPr>
          <w:rFonts w:cstheme="minorHAnsi"/>
          <w:color w:val="000000" w:themeColor="text1"/>
          <w:shd w:val="clear" w:color="auto" w:fill="FFFFFF"/>
        </w:rPr>
        <w:t>two</w:t>
      </w:r>
      <w:r w:rsidR="00CF6D11" w:rsidRPr="00F326B1">
        <w:rPr>
          <w:rFonts w:cstheme="minorHAnsi"/>
          <w:color w:val="000000" w:themeColor="text1"/>
          <w:shd w:val="clear" w:color="auto" w:fill="FFFFFF"/>
        </w:rPr>
        <w:t xml:space="preserve"> more times for </w:t>
      </w:r>
      <w:r w:rsidRPr="00F326B1">
        <w:rPr>
          <w:rFonts w:cstheme="minorHAnsi"/>
          <w:color w:val="000000" w:themeColor="text1"/>
          <w:shd w:val="clear" w:color="auto" w:fill="FFFFFF"/>
        </w:rPr>
        <w:t>both controls and infected</w:t>
      </w:r>
      <w:r w:rsidR="001F39C1" w:rsidRPr="00F326B1">
        <w:rPr>
          <w:rFonts w:cstheme="minorHAnsi"/>
          <w:color w:val="000000" w:themeColor="text1"/>
          <w:shd w:val="clear" w:color="auto" w:fill="FFFFFF"/>
        </w:rPr>
        <w:t>, leading to three sets of photos.</w:t>
      </w:r>
      <w:r w:rsidR="002369F0" w:rsidRPr="00F326B1">
        <w:rPr>
          <w:rFonts w:cstheme="minorHAnsi"/>
          <w:color w:val="000000" w:themeColor="text1"/>
          <w:shd w:val="clear" w:color="auto" w:fill="FFFFFF"/>
        </w:rPr>
        <w:t xml:space="preserve"> </w:t>
      </w:r>
      <w:r w:rsidR="00E40AA6" w:rsidRPr="00F326B1">
        <w:rPr>
          <w:rFonts w:cstheme="minorHAnsi"/>
          <w:color w:val="000000" w:themeColor="text1"/>
          <w:shd w:val="clear" w:color="auto" w:fill="FFFFFF"/>
        </w:rPr>
        <w:t xml:space="preserve">Once hemolymph </w:t>
      </w:r>
      <w:r w:rsidR="00195DBD" w:rsidRPr="00F326B1">
        <w:rPr>
          <w:rFonts w:cstheme="minorHAnsi"/>
          <w:color w:val="000000" w:themeColor="text1"/>
          <w:shd w:val="clear" w:color="auto" w:fill="FFFFFF"/>
        </w:rPr>
        <w:t>was extracted, the solution was mixed with a chilled anti-coagulant saline solution</w:t>
      </w:r>
      <w:r w:rsidR="008220B4" w:rsidRPr="00F326B1">
        <w:rPr>
          <w:rFonts w:cstheme="minorHAnsi"/>
          <w:color w:val="000000" w:themeColor="text1"/>
          <w:shd w:val="clear" w:color="auto" w:fill="FFFFFF"/>
        </w:rPr>
        <w:t xml:space="preserve"> in a ratio to </w:t>
      </w:r>
      <w:r w:rsidR="00EB0D79">
        <w:rPr>
          <w:rFonts w:cstheme="minorHAnsi"/>
          <w:color w:val="000000" w:themeColor="text1"/>
          <w:shd w:val="clear" w:color="auto" w:fill="FFFFFF"/>
        </w:rPr>
        <w:t>en</w:t>
      </w:r>
      <w:r w:rsidR="008220B4" w:rsidRPr="00F326B1">
        <w:rPr>
          <w:rFonts w:cstheme="minorHAnsi"/>
          <w:color w:val="000000" w:themeColor="text1"/>
          <w:shd w:val="clear" w:color="auto" w:fill="FFFFFF"/>
        </w:rPr>
        <w:t xml:space="preserve">sure at least 10 </w:t>
      </w:r>
      <w:r w:rsidR="008220B4" w:rsidRPr="00F326B1">
        <w:rPr>
          <w:rFonts w:cstheme="minorHAnsi"/>
          <w:color w:val="000000" w:themeColor="text1"/>
        </w:rPr>
        <w:t>µl of solution were present</w:t>
      </w:r>
      <w:r w:rsidR="001F39C1" w:rsidRPr="00F326B1">
        <w:rPr>
          <w:rFonts w:cstheme="minorHAnsi"/>
          <w:color w:val="000000" w:themeColor="text1"/>
        </w:rPr>
        <w:t>.</w:t>
      </w:r>
      <w:r w:rsidRPr="00F326B1">
        <w:rPr>
          <w:rFonts w:cstheme="minorHAnsi"/>
          <w:color w:val="000000" w:themeColor="text1"/>
        </w:rPr>
        <w:t xml:space="preserve"> </w:t>
      </w:r>
      <w:r w:rsidR="001F39C1" w:rsidRPr="00F326B1">
        <w:rPr>
          <w:rFonts w:cstheme="minorHAnsi"/>
          <w:color w:val="000000" w:themeColor="text1"/>
        </w:rPr>
        <w:t>Generally,</w:t>
      </w:r>
      <w:r w:rsidR="008220B4" w:rsidRPr="00F326B1">
        <w:rPr>
          <w:rFonts w:cstheme="minorHAnsi"/>
          <w:color w:val="000000" w:themeColor="text1"/>
        </w:rPr>
        <w:t xml:space="preserve"> a ratio of 1 hemolymph: 2 anticoagulants</w:t>
      </w:r>
      <w:r w:rsidR="00DF2781" w:rsidRPr="00F326B1">
        <w:rPr>
          <w:rFonts w:cstheme="minorHAnsi"/>
          <w:color w:val="000000" w:themeColor="text1"/>
        </w:rPr>
        <w:t xml:space="preserve"> was used</w:t>
      </w:r>
      <w:r w:rsidR="001F39C1" w:rsidRPr="00F326B1">
        <w:rPr>
          <w:rFonts w:cstheme="minorHAnsi"/>
          <w:color w:val="000000" w:themeColor="text1"/>
        </w:rPr>
        <w:t xml:space="preserve"> for 48 hour and </w:t>
      </w:r>
      <w:proofErr w:type="gramStart"/>
      <w:r w:rsidR="001F39C1" w:rsidRPr="00F326B1">
        <w:rPr>
          <w:rFonts w:cstheme="minorHAnsi"/>
          <w:color w:val="000000" w:themeColor="text1"/>
        </w:rPr>
        <w:t>72 hour</w:t>
      </w:r>
      <w:proofErr w:type="gramEnd"/>
      <w:r w:rsidR="001F39C1" w:rsidRPr="00F326B1">
        <w:rPr>
          <w:rFonts w:cstheme="minorHAnsi"/>
          <w:color w:val="000000" w:themeColor="text1"/>
        </w:rPr>
        <w:t xml:space="preserve"> treatments</w:t>
      </w:r>
      <w:r w:rsidR="00EB0D79">
        <w:rPr>
          <w:rFonts w:cstheme="minorHAnsi"/>
          <w:color w:val="000000" w:themeColor="text1"/>
        </w:rPr>
        <w:t>,</w:t>
      </w:r>
      <w:r w:rsidR="001F39C1" w:rsidRPr="00F326B1">
        <w:rPr>
          <w:rFonts w:cstheme="minorHAnsi"/>
          <w:color w:val="000000" w:themeColor="text1"/>
        </w:rPr>
        <w:t xml:space="preserve"> while a ratio of 1:3</w:t>
      </w:r>
      <w:r w:rsidR="00DF2781" w:rsidRPr="00F326B1">
        <w:rPr>
          <w:rFonts w:cstheme="minorHAnsi"/>
          <w:color w:val="000000" w:themeColor="text1"/>
        </w:rPr>
        <w:t xml:space="preserve"> hemolymph to anticoagulant</w:t>
      </w:r>
      <w:r w:rsidR="001F39C1" w:rsidRPr="00F326B1">
        <w:rPr>
          <w:rFonts w:cstheme="minorHAnsi"/>
          <w:color w:val="000000" w:themeColor="text1"/>
        </w:rPr>
        <w:t xml:space="preserve"> was used for 24 hour treatments. </w:t>
      </w:r>
      <w:r w:rsidR="00EB2EF5" w:rsidRPr="00F326B1">
        <w:rPr>
          <w:rFonts w:cstheme="minorHAnsi"/>
          <w:color w:val="000000" w:themeColor="text1"/>
          <w:shd w:val="clear" w:color="auto" w:fill="FFFFFF"/>
        </w:rPr>
        <w:t>The s</w:t>
      </w:r>
      <w:r w:rsidR="008220B4" w:rsidRPr="00F326B1">
        <w:rPr>
          <w:rFonts w:cstheme="minorHAnsi"/>
          <w:color w:val="000000" w:themeColor="text1"/>
          <w:shd w:val="clear" w:color="auto" w:fill="FFFFFF"/>
        </w:rPr>
        <w:t xml:space="preserve">olution was then placed on a </w:t>
      </w:r>
      <w:r w:rsidR="00EB0D79">
        <w:rPr>
          <w:rFonts w:cstheme="minorHAnsi"/>
          <w:color w:val="000000" w:themeColor="text1"/>
          <w:shd w:val="clear" w:color="auto" w:fill="FFFFFF"/>
        </w:rPr>
        <w:t>h</w:t>
      </w:r>
      <w:r w:rsidR="008220B4" w:rsidRPr="00F326B1">
        <w:rPr>
          <w:rFonts w:cstheme="minorHAnsi"/>
          <w:color w:val="000000" w:themeColor="text1"/>
          <w:shd w:val="clear" w:color="auto" w:fill="FFFFFF"/>
        </w:rPr>
        <w:t>emocytometer</w:t>
      </w:r>
      <w:ins w:id="204" w:author="Nathaniel Haulk" w:date="2023-04-24T13:51:00Z">
        <w:r w:rsidR="007B0B9E">
          <w:rPr>
            <w:rFonts w:cstheme="minorHAnsi"/>
            <w:color w:val="000000" w:themeColor="text1"/>
            <w:shd w:val="clear" w:color="auto" w:fill="FFFFFF"/>
          </w:rPr>
          <w:t xml:space="preserve"> (</w:t>
        </w:r>
        <w:proofErr w:type="spellStart"/>
        <w:r w:rsidR="007B0B9E">
          <w:rPr>
            <w:rFonts w:cstheme="minorHAnsi"/>
            <w:color w:val="000000" w:themeColor="text1"/>
            <w:shd w:val="clear" w:color="auto" w:fill="FFFFFF"/>
          </w:rPr>
          <w:t>Hausser</w:t>
        </w:r>
        <w:proofErr w:type="spellEnd"/>
        <w:r w:rsidR="007B0B9E">
          <w:rPr>
            <w:rFonts w:cstheme="minorHAnsi"/>
            <w:color w:val="000000" w:themeColor="text1"/>
            <w:shd w:val="clear" w:color="auto" w:fill="FFFFFF"/>
          </w:rPr>
          <w:t xml:space="preserve"> Scientific, Horsham, PA)</w:t>
        </w:r>
      </w:ins>
      <w:r w:rsidR="00FA52EC" w:rsidRPr="00F326B1">
        <w:rPr>
          <w:rFonts w:cstheme="minorHAnsi"/>
          <w:color w:val="000000" w:themeColor="text1"/>
          <w:shd w:val="clear" w:color="auto" w:fill="FFFFFF"/>
        </w:rPr>
        <w:t xml:space="preserve"> for </w:t>
      </w:r>
      <w:r w:rsidR="00197BDD" w:rsidRPr="00F326B1">
        <w:rPr>
          <w:rFonts w:cstheme="minorHAnsi"/>
          <w:color w:val="000000" w:themeColor="text1"/>
          <w:shd w:val="clear" w:color="auto" w:fill="FFFFFF"/>
        </w:rPr>
        <w:t xml:space="preserve">counting under a 40x magnification lens. A </w:t>
      </w:r>
      <w:r w:rsidR="0090397C" w:rsidRPr="0090397C">
        <w:rPr>
          <w:rFonts w:cstheme="minorHAnsi"/>
          <w:shd w:val="clear" w:color="auto" w:fill="FFFFFF"/>
        </w:rPr>
        <w:t xml:space="preserve">Canon </w:t>
      </w:r>
      <w:proofErr w:type="spellStart"/>
      <w:r w:rsidR="0090397C" w:rsidRPr="0090397C">
        <w:rPr>
          <w:rFonts w:cstheme="minorHAnsi"/>
          <w:shd w:val="clear" w:color="auto" w:fill="FFFFFF"/>
        </w:rPr>
        <w:t>Powershot</w:t>
      </w:r>
      <w:proofErr w:type="spellEnd"/>
      <w:r w:rsidR="0090397C" w:rsidRPr="0090397C">
        <w:rPr>
          <w:rFonts w:cstheme="minorHAnsi"/>
          <w:shd w:val="clear" w:color="auto" w:fill="FFFFFF"/>
        </w:rPr>
        <w:t xml:space="preserve"> G10</w:t>
      </w:r>
      <w:r w:rsidR="00197BDD" w:rsidRPr="00486859">
        <w:rPr>
          <w:rFonts w:cstheme="minorHAnsi"/>
          <w:color w:val="000000" w:themeColor="text1"/>
          <w:shd w:val="clear" w:color="auto" w:fill="FFFFFF"/>
        </w:rPr>
        <w:t xml:space="preserve"> </w:t>
      </w:r>
      <w:r w:rsidR="00486859">
        <w:rPr>
          <w:rFonts w:cstheme="minorHAnsi"/>
          <w:color w:val="000000" w:themeColor="text1"/>
          <w:shd w:val="clear" w:color="auto" w:fill="FFFFFF"/>
        </w:rPr>
        <w:t xml:space="preserve">14.7MP digital camera </w:t>
      </w:r>
      <w:r w:rsidR="00197BDD" w:rsidRPr="00F326B1">
        <w:rPr>
          <w:rFonts w:cstheme="minorHAnsi"/>
          <w:color w:val="000000" w:themeColor="text1"/>
          <w:shd w:val="clear" w:color="auto" w:fill="FFFFFF"/>
        </w:rPr>
        <w:t>was</w:t>
      </w:r>
      <w:r w:rsidR="000D1E88" w:rsidRPr="00F326B1">
        <w:rPr>
          <w:rFonts w:cstheme="minorHAnsi"/>
          <w:color w:val="000000" w:themeColor="text1"/>
          <w:shd w:val="clear" w:color="auto" w:fill="FFFFFF"/>
        </w:rPr>
        <w:t xml:space="preserve"> used to photograph 5 of the </w:t>
      </w:r>
      <w:r w:rsidR="004808ED" w:rsidRPr="00F326B1">
        <w:rPr>
          <w:rFonts w:cstheme="minorHAnsi"/>
          <w:color w:val="000000" w:themeColor="text1"/>
          <w:shd w:val="clear" w:color="auto" w:fill="FFFFFF"/>
        </w:rPr>
        <w:t>25</w:t>
      </w:r>
      <w:r w:rsidR="000D1E88" w:rsidRPr="00F326B1">
        <w:rPr>
          <w:rFonts w:cstheme="minorHAnsi"/>
          <w:color w:val="000000" w:themeColor="text1"/>
          <w:shd w:val="clear" w:color="auto" w:fill="FFFFFF"/>
        </w:rPr>
        <w:t xml:space="preserve"> squares </w:t>
      </w:r>
      <w:r w:rsidR="004808ED" w:rsidRPr="00F326B1">
        <w:rPr>
          <w:rFonts w:cstheme="minorHAnsi"/>
          <w:color w:val="000000" w:themeColor="text1"/>
          <w:shd w:val="clear" w:color="auto" w:fill="FFFFFF"/>
        </w:rPr>
        <w:t>for estimating the total number of hemocytes.</w:t>
      </w:r>
      <w:r w:rsidR="00EE66BC" w:rsidRPr="00F326B1">
        <w:rPr>
          <w:rFonts w:cstheme="minorHAnsi"/>
          <w:color w:val="000000" w:themeColor="text1"/>
          <w:shd w:val="clear" w:color="auto" w:fill="FFFFFF"/>
        </w:rPr>
        <w:t xml:space="preserve"> </w:t>
      </w:r>
    </w:p>
    <w:p w14:paraId="2EC488B1" w14:textId="5AFEC355" w:rsidR="00CF6D11" w:rsidRPr="00F326B1" w:rsidRDefault="00CF6D11" w:rsidP="00CF6D11">
      <w:pPr>
        <w:pStyle w:val="ListParagraph"/>
        <w:numPr>
          <w:ilvl w:val="0"/>
          <w:numId w:val="1"/>
        </w:numPr>
        <w:spacing w:line="240" w:lineRule="auto"/>
        <w:rPr>
          <w:rFonts w:cstheme="minorHAnsi"/>
          <w:b/>
          <w:bCs/>
          <w:color w:val="000000" w:themeColor="text1"/>
          <w:shd w:val="clear" w:color="auto" w:fill="FFFFFF"/>
        </w:rPr>
      </w:pPr>
      <w:r w:rsidRPr="00F326B1">
        <w:rPr>
          <w:rFonts w:cstheme="minorHAnsi"/>
          <w:b/>
          <w:bCs/>
          <w:color w:val="000000" w:themeColor="text1"/>
          <w:shd w:val="clear" w:color="auto" w:fill="FFFFFF"/>
        </w:rPr>
        <w:t>Machine Learning</w:t>
      </w:r>
    </w:p>
    <w:p w14:paraId="147D4801" w14:textId="3EAB7A36" w:rsidR="00E94916" w:rsidRPr="00F326B1" w:rsidRDefault="00E94916" w:rsidP="00401D7E">
      <w:pPr>
        <w:spacing w:line="240" w:lineRule="auto"/>
        <w:ind w:firstLine="360"/>
        <w:rPr>
          <w:rFonts w:cstheme="minorHAnsi"/>
          <w:color w:val="000000" w:themeColor="text1"/>
          <w:shd w:val="clear" w:color="auto" w:fill="FFFFFF"/>
        </w:rPr>
      </w:pPr>
      <w:r w:rsidRPr="00F326B1">
        <w:rPr>
          <w:rFonts w:cstheme="minorHAnsi"/>
          <w:color w:val="000000" w:themeColor="text1"/>
          <w:shd w:val="clear" w:color="auto" w:fill="FFFFFF"/>
        </w:rPr>
        <w:t>To gather data used in training the model, the same approach was used for collecting and gathering hemolymph.</w:t>
      </w:r>
      <w:r w:rsidR="00604958" w:rsidRPr="00F326B1">
        <w:rPr>
          <w:rFonts w:cstheme="minorHAnsi"/>
          <w:color w:val="000000" w:themeColor="text1"/>
          <w:shd w:val="clear" w:color="auto" w:fill="FFFFFF"/>
        </w:rPr>
        <w:t xml:space="preserve"> </w:t>
      </w:r>
      <w:r w:rsidRPr="00F326B1">
        <w:rPr>
          <w:rFonts w:cstheme="minorHAnsi"/>
          <w:color w:val="000000" w:themeColor="text1"/>
          <w:shd w:val="clear" w:color="auto" w:fill="FFFFFF"/>
        </w:rPr>
        <w:t>Nine photos were taken on the hemocytometer grid</w:t>
      </w:r>
      <w:ins w:id="205" w:author="Nathaniel Haulk" w:date="2023-04-24T13:46:00Z">
        <w:r w:rsidR="00D068D7">
          <w:rPr>
            <w:rFonts w:cstheme="minorHAnsi"/>
            <w:color w:val="000000" w:themeColor="text1"/>
            <w:shd w:val="clear" w:color="auto" w:fill="FFFFFF"/>
          </w:rPr>
          <w:t xml:space="preserve"> (Figure 1)</w:t>
        </w:r>
      </w:ins>
      <w:r w:rsidR="00DC6FD5" w:rsidRPr="00F326B1">
        <w:rPr>
          <w:rFonts w:cstheme="minorHAnsi"/>
          <w:color w:val="000000" w:themeColor="text1"/>
          <w:shd w:val="clear" w:color="auto" w:fill="FFFFFF"/>
        </w:rPr>
        <w:t xml:space="preserve">. Additional photos were taken </w:t>
      </w:r>
      <w:proofErr w:type="gramStart"/>
      <w:r w:rsidR="00DC6FD5" w:rsidRPr="00F326B1">
        <w:rPr>
          <w:rFonts w:cstheme="minorHAnsi"/>
          <w:color w:val="000000" w:themeColor="text1"/>
          <w:shd w:val="clear" w:color="auto" w:fill="FFFFFF"/>
        </w:rPr>
        <w:t>off of</w:t>
      </w:r>
      <w:proofErr w:type="gramEnd"/>
      <w:r w:rsidR="00DC6FD5" w:rsidRPr="00F326B1">
        <w:rPr>
          <w:rFonts w:cstheme="minorHAnsi"/>
          <w:color w:val="000000" w:themeColor="text1"/>
          <w:shd w:val="clear" w:color="auto" w:fill="FFFFFF"/>
        </w:rPr>
        <w:t xml:space="preserve"> the </w:t>
      </w:r>
      <w:proofErr w:type="gramStart"/>
      <w:r w:rsidR="00DC6FD5" w:rsidRPr="00F326B1">
        <w:rPr>
          <w:rFonts w:cstheme="minorHAnsi"/>
          <w:color w:val="000000" w:themeColor="text1"/>
          <w:shd w:val="clear" w:color="auto" w:fill="FFFFFF"/>
        </w:rPr>
        <w:t>grid</w:t>
      </w:r>
      <w:proofErr w:type="gramEnd"/>
      <w:r w:rsidR="00DC6FD5" w:rsidRPr="00F326B1">
        <w:rPr>
          <w:rFonts w:cstheme="minorHAnsi"/>
          <w:color w:val="000000" w:themeColor="text1"/>
          <w:shd w:val="clear" w:color="auto" w:fill="FFFFFF"/>
        </w:rPr>
        <w:t xml:space="preserve"> if hemocytes </w:t>
      </w:r>
      <w:r w:rsidR="00662731" w:rsidRPr="00F326B1">
        <w:rPr>
          <w:rFonts w:cstheme="minorHAnsi"/>
          <w:color w:val="000000" w:themeColor="text1"/>
          <w:shd w:val="clear" w:color="auto" w:fill="FFFFFF"/>
        </w:rPr>
        <w:t>exhibited a</w:t>
      </w:r>
      <w:r w:rsidR="00DC6FD5" w:rsidRPr="00F326B1">
        <w:rPr>
          <w:rFonts w:cstheme="minorHAnsi"/>
          <w:color w:val="000000" w:themeColor="text1"/>
          <w:shd w:val="clear" w:color="auto" w:fill="FFFFFF"/>
        </w:rPr>
        <w:t xml:space="preserve"> unique shape or</w:t>
      </w:r>
      <w:r w:rsidR="00662731" w:rsidRPr="00F326B1">
        <w:rPr>
          <w:rFonts w:cstheme="minorHAnsi"/>
          <w:color w:val="000000" w:themeColor="text1"/>
          <w:shd w:val="clear" w:color="auto" w:fill="FFFFFF"/>
        </w:rPr>
        <w:t xml:space="preserve"> was in a</w:t>
      </w:r>
      <w:r w:rsidR="00DC6FD5" w:rsidRPr="00F326B1">
        <w:rPr>
          <w:rFonts w:cstheme="minorHAnsi"/>
          <w:color w:val="000000" w:themeColor="text1"/>
          <w:shd w:val="clear" w:color="auto" w:fill="FFFFFF"/>
        </w:rPr>
        <w:t xml:space="preserve"> large </w:t>
      </w:r>
      <w:r w:rsidR="00662731" w:rsidRPr="00F326B1">
        <w:rPr>
          <w:rFonts w:cstheme="minorHAnsi"/>
          <w:color w:val="000000" w:themeColor="text1"/>
          <w:shd w:val="clear" w:color="auto" w:fill="FFFFFF"/>
        </w:rPr>
        <w:t>cluster</w:t>
      </w:r>
      <w:r w:rsidR="00DC6FD5" w:rsidRPr="00F326B1">
        <w:rPr>
          <w:rFonts w:cstheme="minorHAnsi"/>
          <w:color w:val="000000" w:themeColor="text1"/>
          <w:shd w:val="clear" w:color="auto" w:fill="FFFFFF"/>
        </w:rPr>
        <w:t xml:space="preserve">. </w:t>
      </w:r>
      <w:r w:rsidR="00AA4407" w:rsidRPr="00F326B1">
        <w:rPr>
          <w:rFonts w:cstheme="minorHAnsi"/>
          <w:color w:val="000000" w:themeColor="text1"/>
          <w:shd w:val="clear" w:color="auto" w:fill="FFFFFF"/>
        </w:rPr>
        <w:t>Light intake and camera zoom w</w:t>
      </w:r>
      <w:r w:rsidR="00EB0D79">
        <w:rPr>
          <w:rFonts w:cstheme="minorHAnsi"/>
          <w:color w:val="000000" w:themeColor="text1"/>
          <w:shd w:val="clear" w:color="auto" w:fill="FFFFFF"/>
        </w:rPr>
        <w:t>ere</w:t>
      </w:r>
      <w:r w:rsidR="00AA4407" w:rsidRPr="00F326B1">
        <w:rPr>
          <w:rFonts w:cstheme="minorHAnsi"/>
          <w:color w:val="000000" w:themeColor="text1"/>
          <w:shd w:val="clear" w:color="auto" w:fill="FFFFFF"/>
        </w:rPr>
        <w:t xml:space="preserve"> varied for each set of photos to account for differences when capturing photos. </w:t>
      </w:r>
      <w:r w:rsidR="00604958" w:rsidRPr="00F326B1">
        <w:rPr>
          <w:rFonts w:cstheme="minorHAnsi"/>
          <w:color w:val="000000" w:themeColor="text1"/>
          <w:shd w:val="clear" w:color="auto" w:fill="FFFFFF"/>
        </w:rPr>
        <w:t>5</w:t>
      </w:r>
      <w:r w:rsidR="00EB0D79">
        <w:rPr>
          <w:rFonts w:cstheme="minorHAnsi"/>
          <w:color w:val="000000" w:themeColor="text1"/>
          <w:shd w:val="clear" w:color="auto" w:fill="FFFFFF"/>
        </w:rPr>
        <w:t>71</w:t>
      </w:r>
      <w:r w:rsidR="00604958" w:rsidRPr="00F326B1">
        <w:rPr>
          <w:rFonts w:cstheme="minorHAnsi"/>
          <w:color w:val="000000" w:themeColor="text1"/>
          <w:shd w:val="clear" w:color="auto" w:fill="FFFFFF"/>
        </w:rPr>
        <w:t xml:space="preserve"> photos were collected for u</w:t>
      </w:r>
      <w:r w:rsidR="00EB0D79">
        <w:rPr>
          <w:rFonts w:cstheme="minorHAnsi"/>
          <w:color w:val="000000" w:themeColor="text1"/>
          <w:shd w:val="clear" w:color="auto" w:fill="FFFFFF"/>
        </w:rPr>
        <w:t>se as training, validation, and test sets</w:t>
      </w:r>
      <w:r w:rsidR="00604958" w:rsidRPr="00F326B1">
        <w:rPr>
          <w:rFonts w:cstheme="minorHAnsi"/>
          <w:color w:val="000000" w:themeColor="text1"/>
          <w:shd w:val="clear" w:color="auto" w:fill="FFFFFF"/>
        </w:rPr>
        <w:t>.</w:t>
      </w:r>
      <w:r w:rsidR="00AA541F" w:rsidRPr="00F326B1">
        <w:rPr>
          <w:rFonts w:cstheme="minorHAnsi"/>
          <w:color w:val="000000" w:themeColor="text1"/>
          <w:shd w:val="clear" w:color="auto" w:fill="FFFFFF"/>
        </w:rPr>
        <w:t xml:space="preserve"> </w:t>
      </w:r>
      <w:r w:rsidR="00200132" w:rsidRPr="00F326B1">
        <w:rPr>
          <w:rFonts w:cstheme="minorHAnsi"/>
          <w:color w:val="000000" w:themeColor="text1"/>
          <w:shd w:val="clear" w:color="auto" w:fill="FFFFFF"/>
        </w:rPr>
        <w:t xml:space="preserve">Each photo was </w:t>
      </w:r>
      <w:r w:rsidR="00AA541F" w:rsidRPr="00F326B1">
        <w:rPr>
          <w:rFonts w:cstheme="minorHAnsi"/>
          <w:color w:val="000000" w:themeColor="text1"/>
          <w:shd w:val="clear" w:color="auto" w:fill="FFFFFF"/>
        </w:rPr>
        <w:t xml:space="preserve">manually annotated using the program </w:t>
      </w:r>
      <w:proofErr w:type="spellStart"/>
      <w:r w:rsidR="00AA541F" w:rsidRPr="00F326B1">
        <w:rPr>
          <w:rFonts w:cstheme="minorHAnsi"/>
          <w:color w:val="000000" w:themeColor="text1"/>
          <w:shd w:val="clear" w:color="auto" w:fill="FFFFFF"/>
        </w:rPr>
        <w:t>LabelImg</w:t>
      </w:r>
      <w:proofErr w:type="spellEnd"/>
      <w:r w:rsidR="00AA541F" w:rsidRPr="00F326B1">
        <w:rPr>
          <w:rFonts w:cstheme="minorHAnsi"/>
          <w:color w:val="000000" w:themeColor="text1"/>
          <w:shd w:val="clear" w:color="auto" w:fill="FFFFFF"/>
        </w:rPr>
        <w:t xml:space="preserve"> (</w:t>
      </w:r>
      <w:hyperlink r:id="rId8" w:history="1">
        <w:r w:rsidR="00D53937" w:rsidRPr="00F326B1">
          <w:rPr>
            <w:rStyle w:val="Hyperlink"/>
            <w:rFonts w:cstheme="minorHAnsi"/>
            <w:shd w:val="clear" w:color="auto" w:fill="FFFFFF"/>
          </w:rPr>
          <w:t>https://github.com/qaprosoft/labelImg</w:t>
        </w:r>
      </w:hyperlink>
      <w:r w:rsidR="00AA541F" w:rsidRPr="00F326B1">
        <w:rPr>
          <w:rFonts w:cstheme="minorHAnsi"/>
          <w:color w:val="000000" w:themeColor="text1"/>
          <w:shd w:val="clear" w:color="auto" w:fill="FFFFFF"/>
        </w:rPr>
        <w:t>)</w:t>
      </w:r>
      <w:r w:rsidR="00200132" w:rsidRPr="00F326B1">
        <w:rPr>
          <w:rFonts w:cstheme="minorHAnsi"/>
          <w:color w:val="000000" w:themeColor="text1"/>
          <w:shd w:val="clear" w:color="auto" w:fill="FFFFFF"/>
        </w:rPr>
        <w:t xml:space="preserve"> to ensure</w:t>
      </w:r>
      <w:r w:rsidR="00F339C6" w:rsidRPr="00F326B1">
        <w:rPr>
          <w:rFonts w:cstheme="minorHAnsi"/>
          <w:color w:val="000000" w:themeColor="text1"/>
          <w:shd w:val="clear" w:color="auto" w:fill="FFFFFF"/>
        </w:rPr>
        <w:t xml:space="preserve"> annotation</w:t>
      </w:r>
      <w:r w:rsidR="00200132" w:rsidRPr="00F326B1">
        <w:rPr>
          <w:rFonts w:cstheme="minorHAnsi"/>
          <w:color w:val="000000" w:themeColor="text1"/>
          <w:shd w:val="clear" w:color="auto" w:fill="FFFFFF"/>
        </w:rPr>
        <w:t xml:space="preserve"> accuracy</w:t>
      </w:r>
      <w:r w:rsidR="00D53937" w:rsidRPr="00F326B1">
        <w:rPr>
          <w:rFonts w:cstheme="minorHAnsi"/>
          <w:color w:val="000000" w:themeColor="text1"/>
          <w:shd w:val="clear" w:color="auto" w:fill="FFFFFF"/>
        </w:rPr>
        <w:t xml:space="preserve">. </w:t>
      </w:r>
      <w:r w:rsidR="0057304C" w:rsidRPr="00F326B1">
        <w:rPr>
          <w:rFonts w:cstheme="minorHAnsi"/>
          <w:color w:val="000000" w:themeColor="text1"/>
          <w:shd w:val="clear" w:color="auto" w:fill="FFFFFF"/>
        </w:rPr>
        <w:t xml:space="preserve">Halos of light present around hemocytes were included in boxes to increase the size of detection and give more context to the objects when training. </w:t>
      </w:r>
      <w:r w:rsidR="003B52AF" w:rsidRPr="00F326B1">
        <w:rPr>
          <w:rFonts w:cstheme="minorHAnsi"/>
          <w:color w:val="000000" w:themeColor="text1"/>
          <w:shd w:val="clear" w:color="auto" w:fill="FFFFFF"/>
        </w:rPr>
        <w:t xml:space="preserve">Hemocytes out of focus </w:t>
      </w:r>
      <w:r w:rsidR="00A17649" w:rsidRPr="00F326B1">
        <w:rPr>
          <w:rFonts w:cstheme="minorHAnsi"/>
          <w:color w:val="000000" w:themeColor="text1"/>
          <w:shd w:val="clear" w:color="auto" w:fill="FFFFFF"/>
        </w:rPr>
        <w:t xml:space="preserve">or lacking definition </w:t>
      </w:r>
      <w:r w:rsidR="003B52AF" w:rsidRPr="00F326B1">
        <w:rPr>
          <w:rFonts w:cstheme="minorHAnsi"/>
          <w:color w:val="000000" w:themeColor="text1"/>
          <w:shd w:val="clear" w:color="auto" w:fill="FFFFFF"/>
        </w:rPr>
        <w:t xml:space="preserve">were not included </w:t>
      </w:r>
      <w:r w:rsidR="00F03234" w:rsidRPr="00F326B1">
        <w:rPr>
          <w:rFonts w:cstheme="minorHAnsi"/>
          <w:color w:val="000000" w:themeColor="text1"/>
          <w:shd w:val="clear" w:color="auto" w:fill="FFFFFF"/>
        </w:rPr>
        <w:t>during annotation</w:t>
      </w:r>
      <w:r w:rsidR="003B52AF" w:rsidRPr="00F326B1">
        <w:rPr>
          <w:rFonts w:cstheme="minorHAnsi"/>
          <w:color w:val="000000" w:themeColor="text1"/>
          <w:shd w:val="clear" w:color="auto" w:fill="FFFFFF"/>
        </w:rPr>
        <w:t xml:space="preserve">. </w:t>
      </w:r>
    </w:p>
    <w:p w14:paraId="7DA1F6CB" w14:textId="1BFF31E3" w:rsidR="003A2DB4" w:rsidRPr="00F326B1" w:rsidRDefault="0068284F" w:rsidP="73F76B51">
      <w:pPr>
        <w:spacing w:line="240" w:lineRule="auto"/>
        <w:ind w:firstLine="360"/>
      </w:pPr>
      <w:r w:rsidRPr="73F76B51">
        <w:t xml:space="preserve">Photos </w:t>
      </w:r>
      <w:ins w:id="206" w:author="Nathaniel Haulk" w:date="2023-04-26T12:23:00Z">
        <w:r w:rsidR="00B23068">
          <w:t>underwent</w:t>
        </w:r>
      </w:ins>
      <w:del w:id="207" w:author="Nathaniel Haulk" w:date="2023-04-26T12:23:00Z">
        <w:r w:rsidRPr="73F76B51" w:rsidDel="00B23068">
          <w:delText>were</w:delText>
        </w:r>
      </w:del>
      <w:r w:rsidRPr="73F76B51">
        <w:t xml:space="preserve"> random</w:t>
      </w:r>
      <w:del w:id="208" w:author="Nathaniel Haulk" w:date="2023-04-26T12:23:00Z">
        <w:r w:rsidRPr="73F76B51" w:rsidDel="00B23068">
          <w:delText>ly</w:delText>
        </w:r>
      </w:del>
      <w:r w:rsidRPr="73F76B51">
        <w:t xml:space="preserve"> separat</w:t>
      </w:r>
      <w:ins w:id="209" w:author="Nathaniel Haulk" w:date="2023-04-26T12:23:00Z">
        <w:r w:rsidR="00B23068">
          <w:t>ion</w:t>
        </w:r>
      </w:ins>
      <w:del w:id="210" w:author="Nathaniel Haulk" w:date="2023-04-26T12:23:00Z">
        <w:r w:rsidRPr="73F76B51" w:rsidDel="00B23068">
          <w:delText>ed</w:delText>
        </w:r>
      </w:del>
      <w:r w:rsidRPr="73F76B51">
        <w:t xml:space="preserve"> into training, validation, and testing with 70% of photos entered as</w:t>
      </w:r>
      <w:r w:rsidR="00860B5A" w:rsidRPr="73F76B51">
        <w:t xml:space="preserve"> </w:t>
      </w:r>
      <w:r w:rsidRPr="73F76B51">
        <w:t>training data, 20% as validation, and 10% as test</w:t>
      </w:r>
      <w:del w:id="211" w:author="Nathaniel Haulk" w:date="2023-04-26T12:23:00Z">
        <w:r w:rsidRPr="73F76B51" w:rsidDel="00B23068">
          <w:delText xml:space="preserve"> photos to ensure data was accurately </w:delText>
        </w:r>
        <w:r w:rsidR="008C53FB" w:rsidRPr="73F76B51" w:rsidDel="00B23068">
          <w:delText>read</w:delText>
        </w:r>
      </w:del>
      <w:r w:rsidRPr="73F76B51">
        <w:t xml:space="preserve">. </w:t>
      </w:r>
      <w:r w:rsidR="00B66C59" w:rsidRPr="73F76B51">
        <w:t xml:space="preserve">Training data was used to train the models, the validation set was used during training to estimate the current model accuracy and help prevent overfitting, and the test set was used once training finished to measure </w:t>
      </w:r>
      <w:r w:rsidR="00EB0D79">
        <w:t>the accuracy of each algorithm in</w:t>
      </w:r>
      <w:ins w:id="212" w:author="Nathaniel Haulk" w:date="2023-04-24T13:56:00Z">
        <w:r w:rsidR="007B0B9E">
          <w:t xml:space="preserve"> </w:t>
        </w:r>
      </w:ins>
      <w:r w:rsidR="00B66C59" w:rsidRPr="73F76B51">
        <w:t xml:space="preserve">counting hemocytes. </w:t>
      </w:r>
      <w:r w:rsidR="00806811" w:rsidRPr="73F76B51">
        <w:t xml:space="preserve">After data was sorted, the photos labeled training were augmented to increase the size of the </w:t>
      </w:r>
      <w:r w:rsidR="00860B5A" w:rsidRPr="73F76B51">
        <w:t>dataset</w:t>
      </w:r>
      <w:ins w:id="213" w:author="Nathaniel Haulk" w:date="2023-04-24T13:59:00Z">
        <w:r w:rsidR="007B0B9E">
          <w:t xml:space="preserve"> (Shorten &amp; </w:t>
        </w:r>
        <w:proofErr w:type="spellStart"/>
        <w:r w:rsidR="007B0B9E">
          <w:t>Khoshgoftaar</w:t>
        </w:r>
        <w:proofErr w:type="spellEnd"/>
        <w:r w:rsidR="007B0B9E">
          <w:t>, 2019)</w:t>
        </w:r>
      </w:ins>
      <w:r w:rsidR="00860B5A" w:rsidRPr="73F76B51">
        <w:t xml:space="preserve">. Data in training was then augmented </w:t>
      </w:r>
      <w:del w:id="214" w:author="Nathaniel Haulk" w:date="2023-04-24T14:01:00Z">
        <w:r w:rsidR="00860B5A" w:rsidRPr="73F76B51" w:rsidDel="00D56798">
          <w:delText>to flip</w:delText>
        </w:r>
      </w:del>
      <w:ins w:id="215" w:author="Nathaniel Haulk" w:date="2023-04-24T14:01:00Z">
        <w:r w:rsidR="00D56798">
          <w:t>by f</w:t>
        </w:r>
      </w:ins>
      <w:ins w:id="216" w:author="Nathaniel Haulk" w:date="2023-04-24T14:02:00Z">
        <w:r w:rsidR="00D56798">
          <w:t>lip</w:t>
        </w:r>
      </w:ins>
      <w:ins w:id="217" w:author="Nathaniel Haulk" w:date="2023-04-24T14:01:00Z">
        <w:r w:rsidR="00D56798">
          <w:t>ping the photo</w:t>
        </w:r>
      </w:ins>
      <w:r w:rsidR="00860B5A" w:rsidRPr="73F76B51">
        <w:t xml:space="preserve"> 180 degrees to accou</w:t>
      </w:r>
      <w:r w:rsidR="00C27565" w:rsidRPr="73F76B51">
        <w:t>nt for any unusual orientation of hemocytes and</w:t>
      </w:r>
      <w:r w:rsidR="00EB0D79">
        <w:t xml:space="preserve"> to</w:t>
      </w:r>
      <w:r w:rsidR="00C27565" w:rsidRPr="73F76B51">
        <w:t xml:space="preserve"> better account for changes in light. The contrast of photos was further exaggerated to ensure hemocyte detection could occur even with different levels of exposure. This tripled the size of our training data. Models were then trained twice, once with and once without the </w:t>
      </w:r>
      <w:ins w:id="218" w:author="Nathaniel Haulk" w:date="2023-04-24T14:01:00Z">
        <w:r w:rsidR="00D56798">
          <w:t>additional</w:t>
        </w:r>
      </w:ins>
      <w:ins w:id="219" w:author="Nathaniel Haulk" w:date="2023-04-24T14:02:00Z">
        <w:r w:rsidR="00D56798">
          <w:t xml:space="preserve"> </w:t>
        </w:r>
      </w:ins>
      <w:r w:rsidR="00C27565" w:rsidRPr="73F76B51">
        <w:t>training data to determine if the additional computational time required to train more photos was beneficial</w:t>
      </w:r>
      <w:r w:rsidR="00B66C59" w:rsidRPr="73F76B51">
        <w:t xml:space="preserve"> to </w:t>
      </w:r>
      <w:r w:rsidR="028C5E09" w:rsidRPr="73F76B51">
        <w:t>overall</w:t>
      </w:r>
      <w:r w:rsidR="00B66C59" w:rsidRPr="73F76B51">
        <w:t xml:space="preserve"> accuracy</w:t>
      </w:r>
      <w:r w:rsidR="00C27565" w:rsidRPr="73F76B51">
        <w:t>.</w:t>
      </w:r>
    </w:p>
    <w:p w14:paraId="53AD8CEB" w14:textId="0A04139C" w:rsidR="00341CA0" w:rsidRPr="00F326B1" w:rsidRDefault="003A2DB4" w:rsidP="00C27565">
      <w:pPr>
        <w:spacing w:line="240" w:lineRule="auto"/>
        <w:ind w:firstLine="360"/>
        <w:rPr>
          <w:rFonts w:cstheme="minorHAnsi"/>
        </w:rPr>
      </w:pPr>
      <w:r w:rsidRPr="00F326B1">
        <w:rPr>
          <w:rFonts w:cstheme="minorHAnsi"/>
        </w:rPr>
        <w:t xml:space="preserve">  </w:t>
      </w:r>
      <w:r w:rsidR="00091B46" w:rsidRPr="00F326B1">
        <w:rPr>
          <w:rFonts w:cstheme="minorHAnsi"/>
        </w:rPr>
        <w:t>All models were trained using the programming language Python.</w:t>
      </w:r>
      <w:r w:rsidR="001204D2" w:rsidRPr="00F326B1">
        <w:rPr>
          <w:rFonts w:cstheme="minorHAnsi"/>
        </w:rPr>
        <w:t xml:space="preserve"> </w:t>
      </w:r>
      <w:r w:rsidR="004A26BD" w:rsidRPr="00F326B1">
        <w:rPr>
          <w:rFonts w:cstheme="minorHAnsi"/>
        </w:rPr>
        <w:t xml:space="preserve">Two versions of YOLO </w:t>
      </w:r>
      <w:r w:rsidR="00150573" w:rsidRPr="00F326B1">
        <w:rPr>
          <w:rFonts w:cstheme="minorHAnsi"/>
        </w:rPr>
        <w:t xml:space="preserve">models </w:t>
      </w:r>
      <w:r w:rsidR="004A26BD" w:rsidRPr="00F326B1">
        <w:rPr>
          <w:rFonts w:cstheme="minorHAnsi"/>
        </w:rPr>
        <w:t>(YOLO</w:t>
      </w:r>
      <w:r w:rsidR="00EB0D79">
        <w:rPr>
          <w:rFonts w:cstheme="minorHAnsi"/>
        </w:rPr>
        <w:t>v</w:t>
      </w:r>
      <w:r w:rsidR="004A26BD" w:rsidRPr="00F326B1">
        <w:rPr>
          <w:rFonts w:cstheme="minorHAnsi"/>
        </w:rPr>
        <w:t>5</w:t>
      </w:r>
      <w:r w:rsidR="001C533A" w:rsidRPr="00F326B1">
        <w:rPr>
          <w:rFonts w:cstheme="minorHAnsi"/>
        </w:rPr>
        <w:t>x</w:t>
      </w:r>
      <w:r w:rsidR="004A26BD" w:rsidRPr="00F326B1">
        <w:rPr>
          <w:rFonts w:cstheme="minorHAnsi"/>
        </w:rPr>
        <w:t xml:space="preserve"> and YOLO</w:t>
      </w:r>
      <w:r w:rsidR="00EB0D79">
        <w:rPr>
          <w:rFonts w:cstheme="minorHAnsi"/>
        </w:rPr>
        <w:t>v</w:t>
      </w:r>
      <w:r w:rsidR="004A26BD" w:rsidRPr="00F326B1">
        <w:rPr>
          <w:rFonts w:cstheme="minorHAnsi"/>
        </w:rPr>
        <w:t>8</w:t>
      </w:r>
      <w:r w:rsidR="001C533A" w:rsidRPr="00F326B1">
        <w:rPr>
          <w:rFonts w:cstheme="minorHAnsi"/>
        </w:rPr>
        <w:t>x</w:t>
      </w:r>
      <w:r w:rsidR="004A26BD" w:rsidRPr="00F326B1">
        <w:rPr>
          <w:rFonts w:cstheme="minorHAnsi"/>
        </w:rPr>
        <w:t xml:space="preserve">) were </w:t>
      </w:r>
      <w:r w:rsidR="00150573" w:rsidRPr="00F326B1">
        <w:rPr>
          <w:rFonts w:cstheme="minorHAnsi"/>
        </w:rPr>
        <w:t>used to represent single-shot detectors.</w:t>
      </w:r>
      <w:ins w:id="220" w:author="Nathaniel Haulk" w:date="2023-04-24T14:04:00Z">
        <w:r w:rsidR="00427A3E">
          <w:rPr>
            <w:rFonts w:cstheme="minorHAnsi"/>
          </w:rPr>
          <w:t xml:space="preserve"> </w:t>
        </w:r>
      </w:ins>
      <w:ins w:id="221" w:author="Nathaniel Haulk" w:date="2023-04-24T14:05:00Z">
        <w:r w:rsidR="00427A3E">
          <w:rPr>
            <w:rFonts w:cstheme="minorHAnsi"/>
          </w:rPr>
          <w:t xml:space="preserve">Both YOLOv5 and YOLOv8 use CSPDarknet53 as a backbone and </w:t>
        </w:r>
      </w:ins>
      <w:ins w:id="222" w:author="Nathaniel Haulk" w:date="2023-04-26T12:24:00Z">
        <w:r w:rsidR="00950F83">
          <w:rPr>
            <w:rFonts w:cstheme="minorHAnsi"/>
          </w:rPr>
          <w:t xml:space="preserve">use </w:t>
        </w:r>
      </w:ins>
      <w:ins w:id="223" w:author="Nathaniel Haulk" w:date="2023-04-24T14:05:00Z">
        <w:r w:rsidR="00427A3E">
          <w:rPr>
            <w:rFonts w:cstheme="minorHAnsi"/>
          </w:rPr>
          <w:t xml:space="preserve">an Adam optimizer during training. However, </w:t>
        </w:r>
      </w:ins>
      <w:ins w:id="224" w:author="Nathaniel Haulk" w:date="2023-04-24T14:08:00Z">
        <w:r w:rsidR="00427A3E">
          <w:rPr>
            <w:rFonts w:cstheme="minorHAnsi"/>
          </w:rPr>
          <w:t xml:space="preserve">YOLOv8 </w:t>
        </w:r>
      </w:ins>
      <w:ins w:id="225" w:author="Nathaniel Haulk" w:date="2023-04-24T14:11:00Z">
        <w:r w:rsidR="00427A3E">
          <w:rPr>
            <w:rFonts w:cstheme="minorHAnsi"/>
          </w:rPr>
          <w:t xml:space="preserve">does not use anchor boxes </w:t>
        </w:r>
      </w:ins>
      <w:ins w:id="226" w:author="Nathaniel Haulk" w:date="2023-04-24T14:12:00Z">
        <w:r w:rsidR="00427A3E">
          <w:rPr>
            <w:rFonts w:cstheme="minorHAnsi"/>
          </w:rPr>
          <w:t>and uses different convolutions</w:t>
        </w:r>
      </w:ins>
      <w:ins w:id="227" w:author="Nathaniel Haulk" w:date="2023-05-11T14:19:00Z">
        <w:r w:rsidR="006643EB">
          <w:rPr>
            <w:rFonts w:cstheme="minorHAnsi"/>
          </w:rPr>
          <w:t xml:space="preserve"> during training</w:t>
        </w:r>
      </w:ins>
      <w:ins w:id="228" w:author="Nathaniel Haulk" w:date="2023-04-24T14:12:00Z">
        <w:r w:rsidR="00427A3E">
          <w:rPr>
            <w:rFonts w:cstheme="minorHAnsi"/>
          </w:rPr>
          <w:t>.</w:t>
        </w:r>
      </w:ins>
      <w:ins w:id="229" w:author="Nathaniel Haulk" w:date="2023-05-11T14:19:00Z">
        <w:r w:rsidR="004C26F4">
          <w:rPr>
            <w:rFonts w:cstheme="minorHAnsi"/>
          </w:rPr>
          <w:t xml:space="preserve"> </w:t>
        </w:r>
      </w:ins>
      <w:del w:id="230" w:author="Nathaniel Haulk" w:date="2023-04-24T14:12:00Z">
        <w:r w:rsidR="00150573" w:rsidRPr="00F326B1" w:rsidDel="00427A3E">
          <w:rPr>
            <w:rFonts w:cstheme="minorHAnsi"/>
          </w:rPr>
          <w:delText xml:space="preserve"> </w:delText>
        </w:r>
      </w:del>
      <w:r w:rsidR="00606F81" w:rsidRPr="00F326B1">
        <w:rPr>
          <w:rFonts w:cstheme="minorHAnsi"/>
        </w:rPr>
        <w:t>YOLO models were allowed to run until no improvement had been made in the past 50 runs</w:t>
      </w:r>
      <w:r w:rsidR="004649D5" w:rsidRPr="00F326B1">
        <w:rPr>
          <w:rFonts w:cstheme="minorHAnsi"/>
        </w:rPr>
        <w:t>, up to a maximum of 200 epochs</w:t>
      </w:r>
      <w:r w:rsidR="00606F81" w:rsidRPr="00F326B1">
        <w:rPr>
          <w:rFonts w:cstheme="minorHAnsi"/>
        </w:rPr>
        <w:t>.</w:t>
      </w:r>
      <w:r w:rsidR="00FB537E" w:rsidRPr="00F326B1">
        <w:rPr>
          <w:rFonts w:cstheme="minorHAnsi"/>
        </w:rPr>
        <w:t xml:space="preserve"> Code for training YOLO models</w:t>
      </w:r>
      <w:r w:rsidR="00AB4A54" w:rsidRPr="00F326B1">
        <w:rPr>
          <w:rFonts w:cstheme="minorHAnsi"/>
        </w:rPr>
        <w:t xml:space="preserve"> was sourced from </w:t>
      </w:r>
      <w:proofErr w:type="spellStart"/>
      <w:r w:rsidR="00AB4A54" w:rsidRPr="00F326B1">
        <w:rPr>
          <w:rFonts w:cstheme="minorHAnsi"/>
        </w:rPr>
        <w:t>Ultralytics</w:t>
      </w:r>
      <w:proofErr w:type="spellEnd"/>
      <w:r w:rsidR="00AB4A54" w:rsidRPr="00F326B1">
        <w:rPr>
          <w:rFonts w:cstheme="minorHAnsi"/>
        </w:rPr>
        <w:t xml:space="preserve"> for use in training on our own models </w:t>
      </w:r>
      <w:r w:rsidR="001C533A" w:rsidRPr="00F326B1">
        <w:rPr>
          <w:rFonts w:cstheme="minorHAnsi"/>
        </w:rPr>
        <w:fldChar w:fldCharType="begin"/>
      </w:r>
      <w:r w:rsidR="001C533A" w:rsidRPr="00F326B1">
        <w:rPr>
          <w:rFonts w:cstheme="minorHAnsi"/>
        </w:rPr>
        <w:instrText xml:space="preserve"> ADDIN ZOTERO_ITEM CSL_CITATION {"citationID":"7sffRlx6","properties":{"formattedCitation":"(Jocher, 2020; Jocher et al., 2023)","plainCitation":"(Jocher, 2020; Jocher et al., 2023)","noteIndex":0},"citationItems":[{"id":4671,"uris":["http://zotero.org/users/8416985/items/L6D97DJV"],"itemData":{"id":4671,"type":"book","note":"DOI: 10.5281/zenodo.3908559","title":"YOLOv5 by Ultralytics","URL":"https://github.com/ultralytics/yolov5","version":"7.0","author":[{"family":"Jocher","given":"Glenn"}],"issued":{"date-parts":[["2020",5]]}}},{"id":4695,"uris":["http://zotero.org/users/8416985/items/IEMZ2873"],"itemData":{"id":4695,"type":"book","title":"YOLO by Ultralytics","URL":"https://github.com/ultralytics/ultralytics","version":"8.0.0","author":[{"family":"Jocher","given":"Glenn"},{"family":"Chaurasia","given":"Ayush"},{"family":"Qiu","given":"Jing"}],"issued":{"date-parts":[["2023",1]]}}}],"schema":"https://github.com/citation-style-language/schema/raw/master/csl-citation.json"} </w:instrText>
      </w:r>
      <w:r w:rsidR="001C533A" w:rsidRPr="00F326B1">
        <w:rPr>
          <w:rFonts w:cstheme="minorHAnsi"/>
        </w:rPr>
        <w:fldChar w:fldCharType="separate"/>
      </w:r>
      <w:r w:rsidR="001C533A" w:rsidRPr="00F326B1">
        <w:rPr>
          <w:rFonts w:cstheme="minorHAnsi"/>
        </w:rPr>
        <w:t>(Jocher, 2020; Jocher et al., 2023)</w:t>
      </w:r>
      <w:r w:rsidR="001C533A" w:rsidRPr="00F326B1">
        <w:rPr>
          <w:rFonts w:cstheme="minorHAnsi"/>
        </w:rPr>
        <w:fldChar w:fldCharType="end"/>
      </w:r>
      <w:r w:rsidR="00AB4A54" w:rsidRPr="00F326B1">
        <w:rPr>
          <w:rFonts w:cstheme="minorHAnsi"/>
        </w:rPr>
        <w:t>.</w:t>
      </w:r>
      <w:r w:rsidR="00BA74B7" w:rsidRPr="00F326B1">
        <w:rPr>
          <w:rFonts w:cstheme="minorHAnsi"/>
        </w:rPr>
        <w:t xml:space="preserve"> All models other than YOLO</w:t>
      </w:r>
      <w:del w:id="231" w:author="Nathaniel Haulk" w:date="2023-05-08T13:28:00Z">
        <w:r w:rsidR="00BA74B7" w:rsidRPr="00F326B1" w:rsidDel="00EB5F72">
          <w:rPr>
            <w:rFonts w:cstheme="minorHAnsi"/>
          </w:rPr>
          <w:delText xml:space="preserve"> based</w:delText>
        </w:r>
      </w:del>
      <w:r w:rsidR="00BA74B7" w:rsidRPr="00F326B1">
        <w:rPr>
          <w:rFonts w:cstheme="minorHAnsi"/>
        </w:rPr>
        <w:t xml:space="preserve"> models were trained using </w:t>
      </w:r>
      <w:proofErr w:type="spellStart"/>
      <w:r w:rsidR="004649D5" w:rsidRPr="00F326B1">
        <w:rPr>
          <w:rFonts w:cstheme="minorHAnsi"/>
        </w:rPr>
        <w:t>MMD</w:t>
      </w:r>
      <w:r w:rsidR="00BA74B7" w:rsidRPr="00F326B1">
        <w:rPr>
          <w:rFonts w:cstheme="minorHAnsi"/>
        </w:rPr>
        <w:t>etection</w:t>
      </w:r>
      <w:proofErr w:type="spellEnd"/>
      <w:r w:rsidR="00BA74B7" w:rsidRPr="00F326B1">
        <w:rPr>
          <w:rFonts w:cstheme="minorHAnsi"/>
        </w:rPr>
        <w:t xml:space="preserve"> and code available on </w:t>
      </w:r>
      <w:proofErr w:type="spellStart"/>
      <w:r w:rsidR="00BA74B7" w:rsidRPr="00F326B1">
        <w:rPr>
          <w:rFonts w:cstheme="minorHAnsi"/>
        </w:rPr>
        <w:t>Github</w:t>
      </w:r>
      <w:proofErr w:type="spellEnd"/>
      <w:r w:rsidR="00BA74B7" w:rsidRPr="00F326B1">
        <w:rPr>
          <w:rFonts w:cstheme="minorHAnsi"/>
        </w:rPr>
        <w:t xml:space="preserve"> due to their extensive model library and easy to configure models (Chen et al., 2019).</w:t>
      </w:r>
      <w:r w:rsidR="00341CA0" w:rsidRPr="00F326B1">
        <w:rPr>
          <w:rFonts w:cstheme="minorHAnsi"/>
        </w:rPr>
        <w:t xml:space="preserve"> </w:t>
      </w:r>
      <w:r w:rsidR="00BA74B7" w:rsidRPr="00F326B1">
        <w:rPr>
          <w:rFonts w:cstheme="minorHAnsi"/>
        </w:rPr>
        <w:t>The f</w:t>
      </w:r>
      <w:r w:rsidR="00606F81" w:rsidRPr="00F326B1">
        <w:rPr>
          <w:rFonts w:cstheme="minorHAnsi"/>
        </w:rPr>
        <w:t>aster-RCNN model</w:t>
      </w:r>
      <w:r w:rsidR="00BA74B7" w:rsidRPr="00F326B1">
        <w:rPr>
          <w:rFonts w:cstheme="minorHAnsi"/>
        </w:rPr>
        <w:t xml:space="preserve"> with a backbone of R-101-FPN</w:t>
      </w:r>
      <w:r w:rsidR="00606F81" w:rsidRPr="00F326B1">
        <w:rPr>
          <w:rFonts w:cstheme="minorHAnsi"/>
        </w:rPr>
        <w:t xml:space="preserve"> </w:t>
      </w:r>
      <w:r w:rsidR="0000342C" w:rsidRPr="00F326B1">
        <w:rPr>
          <w:rFonts w:cstheme="minorHAnsi"/>
        </w:rPr>
        <w:t>was</w:t>
      </w:r>
      <w:r w:rsidR="00606F81" w:rsidRPr="00F326B1">
        <w:rPr>
          <w:rFonts w:cstheme="minorHAnsi"/>
        </w:rPr>
        <w:t xml:space="preserve"> run until </w:t>
      </w:r>
      <w:r w:rsidR="0000342C" w:rsidRPr="00F326B1">
        <w:rPr>
          <w:rFonts w:cstheme="minorHAnsi"/>
        </w:rPr>
        <w:t>2</w:t>
      </w:r>
      <w:r w:rsidR="00606F81" w:rsidRPr="00F326B1">
        <w:rPr>
          <w:rFonts w:cstheme="minorHAnsi"/>
        </w:rPr>
        <w:t xml:space="preserve">00 steps were performed and </w:t>
      </w:r>
      <w:r w:rsidR="00825F8F" w:rsidRPr="00F326B1">
        <w:rPr>
          <w:rFonts w:cstheme="minorHAnsi"/>
        </w:rPr>
        <w:t>no significant changes in loss rates were observed</w:t>
      </w:r>
      <w:r w:rsidR="00606F81" w:rsidRPr="00F326B1">
        <w:rPr>
          <w:rFonts w:cstheme="minorHAnsi"/>
        </w:rPr>
        <w:t>.</w:t>
      </w:r>
      <w:r w:rsidR="006979C8" w:rsidRPr="00F326B1">
        <w:rPr>
          <w:rFonts w:cstheme="minorHAnsi"/>
        </w:rPr>
        <w:t xml:space="preserve"> </w:t>
      </w:r>
      <w:ins w:id="232" w:author="Nathaniel Haulk" w:date="2023-05-11T14:21:00Z">
        <w:r w:rsidR="006643EB">
          <w:rPr>
            <w:rFonts w:cstheme="minorHAnsi"/>
          </w:rPr>
          <w:t>Single-Shot Det</w:t>
        </w:r>
      </w:ins>
      <w:ins w:id="233" w:author="Nathaniel Haulk" w:date="2023-05-11T14:22:00Z">
        <w:r w:rsidR="006643EB">
          <w:rPr>
            <w:rFonts w:cstheme="minorHAnsi"/>
          </w:rPr>
          <w:t xml:space="preserve">ector (SSD) was run </w:t>
        </w:r>
      </w:ins>
      <w:commentRangeStart w:id="234"/>
      <w:ins w:id="235" w:author="Nathaniel Haulk" w:date="2023-05-11T14:25:00Z">
        <w:r w:rsidR="00F84DDC">
          <w:rPr>
            <w:rFonts w:cstheme="minorHAnsi"/>
          </w:rPr>
          <w:t xml:space="preserve">until 100 steps </w:t>
        </w:r>
        <w:commentRangeEnd w:id="234"/>
        <w:r w:rsidR="00F84DDC">
          <w:rPr>
            <w:rStyle w:val="CommentReference"/>
          </w:rPr>
          <w:commentReference w:id="234"/>
        </w:r>
        <w:r w:rsidR="00F84DDC">
          <w:rPr>
            <w:rFonts w:cstheme="minorHAnsi"/>
          </w:rPr>
          <w:t xml:space="preserve">occurred and no significant change in loss rates occurred. </w:t>
        </w:r>
      </w:ins>
      <w:r w:rsidR="00BA74B7" w:rsidRPr="00F326B1">
        <w:rPr>
          <w:rFonts w:cstheme="minorHAnsi"/>
        </w:rPr>
        <w:t>The results from YOLO models were compared to all other model</w:t>
      </w:r>
      <w:r w:rsidR="0000342C" w:rsidRPr="00F326B1">
        <w:rPr>
          <w:rFonts w:cstheme="minorHAnsi"/>
        </w:rPr>
        <w:t xml:space="preserve">s </w:t>
      </w:r>
      <w:r w:rsidR="00BA74B7" w:rsidRPr="00F326B1">
        <w:rPr>
          <w:rFonts w:cstheme="minorHAnsi"/>
        </w:rPr>
        <w:t xml:space="preserve">to determine the </w:t>
      </w:r>
      <w:r w:rsidR="0000342C" w:rsidRPr="00F326B1">
        <w:rPr>
          <w:rFonts w:cstheme="minorHAnsi"/>
        </w:rPr>
        <w:t xml:space="preserve">fastest and the </w:t>
      </w:r>
      <w:r w:rsidR="00BA74B7" w:rsidRPr="00F326B1">
        <w:rPr>
          <w:rFonts w:cstheme="minorHAnsi"/>
        </w:rPr>
        <w:t>most accurate algorithm.</w:t>
      </w:r>
      <w:r w:rsidR="000227ED" w:rsidRPr="00F326B1">
        <w:rPr>
          <w:rFonts w:cstheme="minorHAnsi"/>
        </w:rPr>
        <w:t xml:space="preserve"> </w:t>
      </w:r>
    </w:p>
    <w:p w14:paraId="7BEBCCC2" w14:textId="77777777" w:rsidR="000A6767" w:rsidRDefault="00FB537E" w:rsidP="00C27565">
      <w:pPr>
        <w:spacing w:line="240" w:lineRule="auto"/>
        <w:ind w:firstLine="360"/>
        <w:rPr>
          <w:ins w:id="236" w:author="Nathaniel Haulk" w:date="2023-05-11T15:07:00Z"/>
          <w:rFonts w:cstheme="minorHAnsi"/>
        </w:rPr>
      </w:pPr>
      <w:del w:id="237" w:author="Nathaniel Haulk" w:date="2023-04-26T12:25:00Z">
        <w:r w:rsidRPr="00F326B1" w:rsidDel="00EC4B00">
          <w:rPr>
            <w:rFonts w:cstheme="minorHAnsi"/>
          </w:rPr>
          <w:delText>All models were trained</w:delText>
        </w:r>
      </w:del>
      <w:ins w:id="238" w:author="Nathaniel Haulk" w:date="2023-04-26T12:25:00Z">
        <w:r w:rsidR="00EC4B00">
          <w:rPr>
            <w:rFonts w:cstheme="minorHAnsi"/>
          </w:rPr>
          <w:t>Training</w:t>
        </w:r>
      </w:ins>
      <w:r w:rsidRPr="00F326B1">
        <w:rPr>
          <w:rFonts w:cstheme="minorHAnsi"/>
        </w:rPr>
        <w:t xml:space="preserve"> </w:t>
      </w:r>
      <w:ins w:id="239" w:author="Nathaniel Haulk" w:date="2023-04-26T12:26:00Z">
        <w:r w:rsidR="00EC4B00">
          <w:rPr>
            <w:rFonts w:cstheme="minorHAnsi"/>
          </w:rPr>
          <w:t xml:space="preserve">on </w:t>
        </w:r>
        <w:r w:rsidR="004A67AC">
          <w:rPr>
            <w:rFonts w:cstheme="minorHAnsi"/>
          </w:rPr>
          <w:t xml:space="preserve">sample </w:t>
        </w:r>
        <w:r w:rsidR="00EC4B00">
          <w:rPr>
            <w:rFonts w:cstheme="minorHAnsi"/>
          </w:rPr>
          <w:t xml:space="preserve">data </w:t>
        </w:r>
      </w:ins>
      <w:r w:rsidRPr="00F326B1">
        <w:rPr>
          <w:rFonts w:cstheme="minorHAnsi"/>
        </w:rPr>
        <w:t>us</w:t>
      </w:r>
      <w:ins w:id="240" w:author="Nathaniel Haulk" w:date="2023-04-26T12:26:00Z">
        <w:r w:rsidR="00EC4B00">
          <w:rPr>
            <w:rFonts w:cstheme="minorHAnsi"/>
          </w:rPr>
          <w:t>ed</w:t>
        </w:r>
      </w:ins>
      <w:del w:id="241" w:author="Nathaniel Haulk" w:date="2023-04-26T12:25:00Z">
        <w:r w:rsidRPr="00F326B1" w:rsidDel="00EC4B00">
          <w:rPr>
            <w:rFonts w:cstheme="minorHAnsi"/>
          </w:rPr>
          <w:delText>ing</w:delText>
        </w:r>
      </w:del>
      <w:r w:rsidRPr="00F326B1">
        <w:rPr>
          <w:rFonts w:cstheme="minorHAnsi"/>
        </w:rPr>
        <w:t xml:space="preserve"> two NVIDIA V100S GPUs, each with 32 GB of memory.</w:t>
      </w:r>
      <w:r w:rsidR="001204D2" w:rsidRPr="00F326B1">
        <w:rPr>
          <w:rFonts w:cstheme="minorHAnsi"/>
        </w:rPr>
        <w:t xml:space="preserve"> </w:t>
      </w:r>
      <w:del w:id="242" w:author="Nathaniel Haulk" w:date="2023-04-26T12:26:00Z">
        <w:r w:rsidR="001204D2" w:rsidRPr="00F326B1" w:rsidDel="00621B24">
          <w:rPr>
            <w:rFonts w:cstheme="minorHAnsi"/>
          </w:rPr>
          <w:delText>Additionally, all photos were condensed</w:delText>
        </w:r>
      </w:del>
      <w:ins w:id="243" w:author="Nathaniel Haulk" w:date="2023-04-26T12:26:00Z">
        <w:r w:rsidR="00621B24">
          <w:rPr>
            <w:rFonts w:cstheme="minorHAnsi"/>
          </w:rPr>
          <w:t xml:space="preserve">We </w:t>
        </w:r>
      </w:ins>
      <w:ins w:id="244" w:author="Nathaniel Haulk" w:date="2023-04-26T12:27:00Z">
        <w:r w:rsidR="00621B24">
          <w:rPr>
            <w:rFonts w:cstheme="minorHAnsi"/>
          </w:rPr>
          <w:t xml:space="preserve">randomly </w:t>
        </w:r>
      </w:ins>
      <w:ins w:id="245" w:author="Nathaniel Haulk" w:date="2023-04-26T12:26:00Z">
        <w:r w:rsidR="00621B24">
          <w:rPr>
            <w:rFonts w:cstheme="minorHAnsi"/>
          </w:rPr>
          <w:t>cropped all photos</w:t>
        </w:r>
      </w:ins>
      <w:r w:rsidR="001204D2" w:rsidRPr="00F326B1">
        <w:rPr>
          <w:rFonts w:cstheme="minorHAnsi"/>
        </w:rPr>
        <w:t xml:space="preserve"> to a size of 1280 x 1280 pixels to reduce the overall training time. Batch sizes were kept constant at 8 across all models to better measure training times.</w:t>
      </w:r>
      <w:r w:rsidRPr="00F326B1">
        <w:rPr>
          <w:rFonts w:cstheme="minorHAnsi"/>
        </w:rPr>
        <w:t xml:space="preserve"> </w:t>
      </w:r>
      <w:del w:id="246" w:author="Nathaniel Haulk" w:date="2023-04-26T12:27:00Z">
        <w:r w:rsidR="000A53FF" w:rsidRPr="00F326B1" w:rsidDel="009458EC">
          <w:rPr>
            <w:rFonts w:cstheme="minorHAnsi"/>
          </w:rPr>
          <w:delText>Models were validated</w:delText>
        </w:r>
      </w:del>
      <w:ins w:id="247" w:author="Nathaniel Haulk" w:date="2023-04-26T12:27:00Z">
        <w:r w:rsidR="009458EC">
          <w:rPr>
            <w:rFonts w:cstheme="minorHAnsi"/>
          </w:rPr>
          <w:t xml:space="preserve">Validation of models </w:t>
        </w:r>
        <w:proofErr w:type="spellStart"/>
        <w:proofErr w:type="gramStart"/>
        <w:r w:rsidR="009458EC">
          <w:rPr>
            <w:rFonts w:cstheme="minorHAnsi"/>
          </w:rPr>
          <w:t>occured</w:t>
        </w:r>
      </w:ins>
      <w:proofErr w:type="spellEnd"/>
      <w:proofErr w:type="gramEnd"/>
      <w:r w:rsidR="000A53FF" w:rsidRPr="00F326B1">
        <w:rPr>
          <w:rFonts w:cstheme="minorHAnsi"/>
        </w:rPr>
        <w:t xml:space="preserve"> during and after training t</w:t>
      </w:r>
      <w:r w:rsidR="002D1AA9" w:rsidRPr="00F326B1">
        <w:rPr>
          <w:rFonts w:cstheme="minorHAnsi"/>
        </w:rPr>
        <w:t>o</w:t>
      </w:r>
      <w:r w:rsidR="0000342C" w:rsidRPr="00F326B1">
        <w:rPr>
          <w:rFonts w:cstheme="minorHAnsi"/>
        </w:rPr>
        <w:t xml:space="preserve"> calculate precision and recall</w:t>
      </w:r>
      <w:r w:rsidR="002D1AA9" w:rsidRPr="00F326B1">
        <w:rPr>
          <w:rFonts w:cstheme="minorHAnsi"/>
        </w:rPr>
        <w:t>.</w:t>
      </w:r>
      <w:r w:rsidR="00BD2486" w:rsidRPr="00F326B1">
        <w:rPr>
          <w:rFonts w:cstheme="minorHAnsi"/>
        </w:rPr>
        <w:t xml:space="preserve"> </w:t>
      </w:r>
      <w:r w:rsidR="003E3496" w:rsidRPr="00F326B1">
        <w:rPr>
          <w:rFonts w:cstheme="minorHAnsi"/>
        </w:rPr>
        <w:t xml:space="preserve">Once training and validation of models </w:t>
      </w:r>
      <w:del w:id="248" w:author="Nathaniel Haulk" w:date="2023-04-26T12:28:00Z">
        <w:r w:rsidR="003E3496" w:rsidRPr="00F326B1" w:rsidDel="008522E0">
          <w:rPr>
            <w:rFonts w:cstheme="minorHAnsi"/>
          </w:rPr>
          <w:delText>had occurred</w:delText>
        </w:r>
      </w:del>
      <w:ins w:id="249" w:author="Nathaniel Haulk" w:date="2023-04-26T12:28:00Z">
        <w:r w:rsidR="008522E0">
          <w:rPr>
            <w:rFonts w:cstheme="minorHAnsi"/>
          </w:rPr>
          <w:t>finished</w:t>
        </w:r>
      </w:ins>
      <w:r w:rsidR="003E3496" w:rsidRPr="00F326B1">
        <w:rPr>
          <w:rFonts w:cstheme="minorHAnsi"/>
        </w:rPr>
        <w:t>, detection was performed on a subset of the data.</w:t>
      </w:r>
      <w:r w:rsidR="002B33A9" w:rsidRPr="00F326B1">
        <w:rPr>
          <w:rFonts w:cstheme="minorHAnsi"/>
        </w:rPr>
        <w:t xml:space="preserve"> </w:t>
      </w:r>
      <w:r w:rsidR="003E3496" w:rsidRPr="00F326B1">
        <w:rPr>
          <w:rFonts w:cstheme="minorHAnsi"/>
        </w:rPr>
        <w:t>This test data was then compared to th</w:t>
      </w:r>
      <w:r w:rsidR="00B90E45" w:rsidRPr="00F326B1">
        <w:rPr>
          <w:rFonts w:cstheme="minorHAnsi"/>
        </w:rPr>
        <w:t>e counts performed by hand to estimate the accuracy of our counting models</w:t>
      </w:r>
      <w:r w:rsidR="0000342C" w:rsidRPr="00F326B1">
        <w:rPr>
          <w:rFonts w:cstheme="minorHAnsi"/>
        </w:rPr>
        <w:t>.</w:t>
      </w:r>
    </w:p>
    <w:p w14:paraId="3C5CB00F" w14:textId="0D45E958" w:rsidR="00C47D83" w:rsidRPr="00F326B1" w:rsidRDefault="0000342C" w:rsidP="00C27565">
      <w:pPr>
        <w:spacing w:line="240" w:lineRule="auto"/>
        <w:ind w:firstLine="360"/>
        <w:rPr>
          <w:rFonts w:cstheme="minorHAnsi"/>
        </w:rPr>
      </w:pPr>
      <w:r w:rsidRPr="00F326B1">
        <w:rPr>
          <w:rFonts w:cstheme="minorHAnsi"/>
        </w:rPr>
        <w:t xml:space="preserve"> </w:t>
      </w:r>
      <w:r w:rsidR="00C47D83" w:rsidRPr="00F326B1">
        <w:rPr>
          <w:rFonts w:cstheme="minorHAnsi"/>
        </w:rPr>
        <w:t xml:space="preserve"> </w:t>
      </w:r>
      <w:del w:id="250" w:author="Nathaniel Haulk" w:date="2023-05-11T14:29:00Z">
        <w:r w:rsidR="00C47D83" w:rsidRPr="00F326B1" w:rsidDel="00F84DDC">
          <w:rPr>
            <w:rFonts w:cstheme="minorHAnsi"/>
          </w:rPr>
          <w:delText>Additionally, models</w:delText>
        </w:r>
      </w:del>
      <w:ins w:id="251" w:author="Nathaniel Haulk" w:date="2023-05-11T14:29:00Z">
        <w:r w:rsidR="00F84DDC">
          <w:rPr>
            <w:rFonts w:cstheme="minorHAnsi"/>
          </w:rPr>
          <w:t>Models</w:t>
        </w:r>
      </w:ins>
      <w:r w:rsidR="00C47D83" w:rsidRPr="00F326B1">
        <w:rPr>
          <w:rFonts w:cstheme="minorHAnsi"/>
        </w:rPr>
        <w:t xml:space="preserve"> were characterized using the recall, precision, and </w:t>
      </w:r>
      <w:r w:rsidR="00A053D9" w:rsidRPr="00F326B1">
        <w:rPr>
          <w:rFonts w:cstheme="minorHAnsi"/>
        </w:rPr>
        <w:t xml:space="preserve">the </w:t>
      </w:r>
      <w:r w:rsidR="001A0A75">
        <w:rPr>
          <w:rFonts w:cstheme="minorHAnsi"/>
        </w:rPr>
        <w:t>m</w:t>
      </w:r>
      <w:r w:rsidR="00A053D9" w:rsidRPr="00F326B1">
        <w:rPr>
          <w:rFonts w:cstheme="minorHAnsi"/>
        </w:rPr>
        <w:t xml:space="preserve">ean </w:t>
      </w:r>
      <w:r w:rsidR="001A0A75">
        <w:rPr>
          <w:rFonts w:cstheme="minorHAnsi"/>
        </w:rPr>
        <w:t>a</w:t>
      </w:r>
      <w:r w:rsidR="00A053D9" w:rsidRPr="00F326B1">
        <w:rPr>
          <w:rFonts w:cstheme="minorHAnsi"/>
        </w:rPr>
        <w:t xml:space="preserve">verage </w:t>
      </w:r>
      <w:r w:rsidR="001A0A75">
        <w:rPr>
          <w:rFonts w:cstheme="minorHAnsi"/>
        </w:rPr>
        <w:t>p</w:t>
      </w:r>
      <w:r w:rsidR="00A053D9" w:rsidRPr="00F326B1">
        <w:rPr>
          <w:rFonts w:cstheme="minorHAnsi"/>
        </w:rPr>
        <w:t>recision</w:t>
      </w:r>
      <w:ins w:id="252" w:author="Nathaniel Haulk" w:date="2023-05-11T14:29:00Z">
        <w:r w:rsidR="00F84DDC">
          <w:rPr>
            <w:rFonts w:cstheme="minorHAnsi"/>
          </w:rPr>
          <w:t xml:space="preserve"> (</w:t>
        </w:r>
        <w:commentRangeStart w:id="253"/>
        <w:proofErr w:type="spellStart"/>
        <w:r w:rsidR="00F84DDC">
          <w:rPr>
            <w:rFonts w:cstheme="minorHAnsi"/>
          </w:rPr>
          <w:t>mAP</w:t>
        </w:r>
      </w:ins>
      <w:commentRangeEnd w:id="253"/>
      <w:proofErr w:type="spellEnd"/>
      <w:ins w:id="254" w:author="Nathaniel Haulk" w:date="2023-05-11T15:19:00Z">
        <w:r w:rsidR="00736A71">
          <w:rPr>
            <w:rStyle w:val="CommentReference"/>
          </w:rPr>
          <w:commentReference w:id="253"/>
        </w:r>
      </w:ins>
      <w:ins w:id="255" w:author="Nathaniel Haulk" w:date="2023-05-11T14:29:00Z">
        <w:r w:rsidR="00F84DDC">
          <w:rPr>
            <w:rFonts w:cstheme="minorHAnsi"/>
          </w:rPr>
          <w:t xml:space="preserve">). </w:t>
        </w:r>
      </w:ins>
      <w:ins w:id="256" w:author="Nathaniel Haulk" w:date="2023-05-11T14:47:00Z">
        <w:r w:rsidR="00773B41">
          <w:rPr>
            <w:rFonts w:cstheme="minorHAnsi"/>
          </w:rPr>
          <w:t xml:space="preserve">Precision </w:t>
        </w:r>
      </w:ins>
      <w:ins w:id="257" w:author="Nathaniel Haulk" w:date="2023-05-11T15:09:00Z">
        <w:r w:rsidR="000A6767">
          <w:rPr>
            <w:rFonts w:cstheme="minorHAnsi"/>
          </w:rPr>
          <w:t xml:space="preserve">is the total correct positive detections </w:t>
        </w:r>
      </w:ins>
      <w:ins w:id="258" w:author="Nathaniel Haulk" w:date="2023-05-11T15:11:00Z">
        <w:r w:rsidR="000A6767">
          <w:rPr>
            <w:rFonts w:cstheme="minorHAnsi"/>
          </w:rPr>
          <w:t>compared to both</w:t>
        </w:r>
      </w:ins>
      <w:ins w:id="259" w:author="Nathaniel Haulk" w:date="2023-05-11T15:09:00Z">
        <w:r w:rsidR="000A6767">
          <w:rPr>
            <w:rFonts w:cstheme="minorHAnsi"/>
          </w:rPr>
          <w:t xml:space="preserve"> detections (Equation 1) Rec</w:t>
        </w:r>
      </w:ins>
      <w:ins w:id="260" w:author="Nathaniel Haulk" w:date="2023-05-11T15:10:00Z">
        <w:r w:rsidR="000A6767">
          <w:rPr>
            <w:rFonts w:cstheme="minorHAnsi"/>
          </w:rPr>
          <w:t>all is defined as the total correct positive detections</w:t>
        </w:r>
      </w:ins>
      <w:ins w:id="261" w:author="Nathaniel Haulk" w:date="2023-05-11T15:18:00Z">
        <w:r w:rsidR="00736A71">
          <w:rPr>
            <w:rFonts w:cstheme="minorHAnsi"/>
          </w:rPr>
          <w:t xml:space="preserve"> for that class</w:t>
        </w:r>
      </w:ins>
      <w:ins w:id="262" w:author="Nathaniel Haulk" w:date="2023-05-11T15:10:00Z">
        <w:r w:rsidR="000A6767">
          <w:rPr>
            <w:rFonts w:cstheme="minorHAnsi"/>
          </w:rPr>
          <w:t xml:space="preserve"> compared to all </w:t>
        </w:r>
      </w:ins>
      <w:ins w:id="263" w:author="Nathaniel Haulk" w:date="2023-05-11T15:18:00Z">
        <w:r w:rsidR="00736A71">
          <w:rPr>
            <w:rFonts w:cstheme="minorHAnsi"/>
          </w:rPr>
          <w:t>the samples in that class</w:t>
        </w:r>
      </w:ins>
      <w:ins w:id="264" w:author="Nathaniel Haulk" w:date="2023-05-11T15:20:00Z">
        <w:r w:rsidR="00736A71">
          <w:rPr>
            <w:rFonts w:cstheme="minorHAnsi"/>
          </w:rPr>
          <w:t xml:space="preserve"> (Equation 2)</w:t>
        </w:r>
      </w:ins>
      <w:ins w:id="265" w:author="Nathaniel Haulk" w:date="2023-05-11T15:18:00Z">
        <w:r w:rsidR="00736A71">
          <w:rPr>
            <w:rFonts w:cstheme="minorHAnsi"/>
          </w:rPr>
          <w:t>.</w:t>
        </w:r>
      </w:ins>
      <w:ins w:id="266" w:author="Nathaniel Haulk" w:date="2023-05-11T15:23:00Z">
        <w:r w:rsidR="00736A71">
          <w:rPr>
            <w:rFonts w:cstheme="minorHAnsi"/>
          </w:rPr>
          <w:t xml:space="preserve"> Average Precision</w:t>
        </w:r>
      </w:ins>
      <w:ins w:id="267" w:author="Nathaniel Haulk" w:date="2023-05-11T15:24:00Z">
        <w:r w:rsidR="00736A71">
          <w:rPr>
            <w:rFonts w:cstheme="minorHAnsi"/>
          </w:rPr>
          <w:t xml:space="preserve"> (AP) </w:t>
        </w:r>
      </w:ins>
      <w:proofErr w:type="gramStart"/>
      <w:ins w:id="268" w:author="Nathaniel Haulk" w:date="2023-05-11T15:23:00Z">
        <w:r w:rsidR="00736A71">
          <w:rPr>
            <w:rFonts w:cstheme="minorHAnsi"/>
          </w:rPr>
          <w:t>takes into account</w:t>
        </w:r>
        <w:proofErr w:type="gramEnd"/>
        <w:r w:rsidR="00736A71">
          <w:rPr>
            <w:rFonts w:cstheme="minorHAnsi"/>
          </w:rPr>
          <w:t xml:space="preserve"> both precision and recall</w:t>
        </w:r>
      </w:ins>
      <w:ins w:id="269" w:author="Nathaniel Haulk" w:date="2023-05-11T15:24:00Z">
        <w:r w:rsidR="00736A71">
          <w:rPr>
            <w:rFonts w:cstheme="minorHAnsi"/>
          </w:rPr>
          <w:t xml:space="preserve"> so that when AP is high, both precision and recall are also high. </w:t>
        </w:r>
        <w:proofErr w:type="spellStart"/>
        <w:proofErr w:type="gramStart"/>
        <w:r w:rsidR="00736A71">
          <w:rPr>
            <w:rFonts w:cstheme="minorHAnsi"/>
          </w:rPr>
          <w:t>mAP</w:t>
        </w:r>
      </w:ins>
      <w:proofErr w:type="spellEnd"/>
      <w:ins w:id="270" w:author="Nathaniel Haulk" w:date="2023-05-11T15:26:00Z">
        <w:r w:rsidR="00736A71">
          <w:rPr>
            <w:rFonts w:cstheme="minorHAnsi"/>
          </w:rPr>
          <w:t xml:space="preserve"> is the mean</w:t>
        </w:r>
        <w:proofErr w:type="gramEnd"/>
        <w:r w:rsidR="00736A71">
          <w:rPr>
            <w:rFonts w:cstheme="minorHAnsi"/>
          </w:rPr>
          <w:t xml:space="preserve"> </w:t>
        </w:r>
      </w:ins>
      <w:ins w:id="271" w:author="Nathaniel Haulk" w:date="2023-05-11T15:27:00Z">
        <w:r w:rsidR="00736A71">
          <w:rPr>
            <w:rFonts w:cstheme="minorHAnsi"/>
          </w:rPr>
          <w:t>AP</w:t>
        </w:r>
      </w:ins>
      <w:ins w:id="272" w:author="Nathaniel Haulk" w:date="2023-05-11T15:26:00Z">
        <w:r w:rsidR="00736A71">
          <w:rPr>
            <w:rFonts w:cstheme="minorHAnsi"/>
          </w:rPr>
          <w:t xml:space="preserve"> across all classes</w:t>
        </w:r>
      </w:ins>
      <w:ins w:id="273" w:author="Nathaniel Haulk" w:date="2023-05-11T15:31:00Z">
        <w:r w:rsidR="00C07BE6">
          <w:rPr>
            <w:rFonts w:cstheme="minorHAnsi"/>
          </w:rPr>
          <w:t xml:space="preserve"> where k is the number of classes (Equation 3)</w:t>
        </w:r>
      </w:ins>
      <w:ins w:id="274" w:author="Nathaniel Haulk" w:date="2023-05-11T15:26:00Z">
        <w:r w:rsidR="00736A71">
          <w:rPr>
            <w:rFonts w:cstheme="minorHAnsi"/>
          </w:rPr>
          <w:t xml:space="preserve">. Since </w:t>
        </w:r>
      </w:ins>
      <w:ins w:id="275" w:author="Nathaniel Haulk" w:date="2023-05-11T15:27:00Z">
        <w:r w:rsidR="00736A71">
          <w:rPr>
            <w:rFonts w:cstheme="minorHAnsi"/>
          </w:rPr>
          <w:t xml:space="preserve">we only have one class, here </w:t>
        </w:r>
        <w:proofErr w:type="spellStart"/>
        <w:r w:rsidR="00736A71">
          <w:rPr>
            <w:rFonts w:cstheme="minorHAnsi"/>
          </w:rPr>
          <w:t>mAP</w:t>
        </w:r>
        <w:proofErr w:type="spellEnd"/>
        <w:r w:rsidR="00736A71">
          <w:rPr>
            <w:rFonts w:cstheme="minorHAnsi"/>
          </w:rPr>
          <w:t xml:space="preserve"> is equal to AP.</w:t>
        </w:r>
      </w:ins>
      <w:r w:rsidR="00A053D9" w:rsidRPr="00F326B1">
        <w:rPr>
          <w:rFonts w:cstheme="minorHAnsi"/>
        </w:rPr>
        <w:t xml:space="preserve"> </w:t>
      </w:r>
      <w:del w:id="276" w:author="Nathaniel Haulk" w:date="2023-05-11T14:29:00Z">
        <w:r w:rsidR="00A053D9" w:rsidRPr="00F326B1" w:rsidDel="00F84DDC">
          <w:rPr>
            <w:rFonts w:cstheme="minorHAnsi"/>
          </w:rPr>
          <w:delText>wh</w:delText>
        </w:r>
      </w:del>
      <w:del w:id="277" w:author="Nathaniel Haulk" w:date="2023-05-11T14:30:00Z">
        <w:r w:rsidR="00A053D9" w:rsidRPr="00F326B1" w:rsidDel="00F84DDC">
          <w:rPr>
            <w:rFonts w:cstheme="minorHAnsi"/>
          </w:rPr>
          <w:delText>en</w:delText>
        </w:r>
      </w:del>
      <w:ins w:id="278" w:author="Nathaniel Haulk" w:date="2023-05-11T14:30:00Z">
        <w:r w:rsidR="00F84DDC">
          <w:rPr>
            <w:rFonts w:cstheme="minorHAnsi"/>
          </w:rPr>
          <w:t>mAP50, or</w:t>
        </w:r>
        <w:r w:rsidR="00253DA5">
          <w:rPr>
            <w:rFonts w:cstheme="minorHAnsi"/>
          </w:rPr>
          <w:t xml:space="preserve"> when predict</w:t>
        </w:r>
      </w:ins>
      <w:ins w:id="279" w:author="Nathaniel Haulk" w:date="2023-05-11T14:31:00Z">
        <w:r w:rsidR="00253DA5">
          <w:rPr>
            <w:rFonts w:cstheme="minorHAnsi"/>
          </w:rPr>
          <w:t>ed boxes</w:t>
        </w:r>
      </w:ins>
      <w:ins w:id="280" w:author="Nathaniel Haulk" w:date="2023-05-11T14:30:00Z">
        <w:r w:rsidR="00253DA5">
          <w:rPr>
            <w:rFonts w:cstheme="minorHAnsi"/>
          </w:rPr>
          <w:t xml:space="preserve"> overlap actual </w:t>
        </w:r>
      </w:ins>
      <w:ins w:id="281" w:author="Nathaniel Haulk" w:date="2023-05-11T14:47:00Z">
        <w:r w:rsidR="00773B41">
          <w:rPr>
            <w:rFonts w:cstheme="minorHAnsi"/>
          </w:rPr>
          <w:t>boxes</w:t>
        </w:r>
      </w:ins>
      <w:del w:id="282" w:author="Nathaniel Haulk" w:date="2023-05-11T14:47:00Z">
        <w:r w:rsidR="00A053D9" w:rsidRPr="00F326B1" w:rsidDel="00773B41">
          <w:rPr>
            <w:rFonts w:cstheme="minorHAnsi"/>
          </w:rPr>
          <w:delText xml:space="preserve"> predicted boxes overlapped</w:delText>
        </w:r>
      </w:del>
      <w:r w:rsidR="00A053D9" w:rsidRPr="00F326B1">
        <w:rPr>
          <w:rFonts w:cstheme="minorHAnsi"/>
        </w:rPr>
        <w:t xml:space="preserve"> more tha</w:t>
      </w:r>
      <w:r w:rsidRPr="00F326B1">
        <w:rPr>
          <w:rFonts w:cstheme="minorHAnsi"/>
        </w:rPr>
        <w:t xml:space="preserve">n </w:t>
      </w:r>
      <w:r w:rsidR="00A053D9" w:rsidRPr="00F326B1">
        <w:rPr>
          <w:rFonts w:cstheme="minorHAnsi"/>
        </w:rPr>
        <w:t>50% (mAP50)</w:t>
      </w:r>
      <w:ins w:id="283" w:author="Nathaniel Haulk" w:date="2023-05-11T14:47:00Z">
        <w:r w:rsidR="00773B41">
          <w:rPr>
            <w:rFonts w:cstheme="minorHAnsi"/>
          </w:rPr>
          <w:t xml:space="preserve">, was used </w:t>
        </w:r>
      </w:ins>
      <w:r w:rsidR="00C47D83" w:rsidRPr="00F326B1">
        <w:rPr>
          <w:rFonts w:cstheme="minorHAnsi"/>
        </w:rPr>
        <w:t xml:space="preserve">to </w:t>
      </w:r>
      <w:r w:rsidR="00426A98" w:rsidRPr="00F326B1">
        <w:rPr>
          <w:rFonts w:cstheme="minorHAnsi"/>
        </w:rPr>
        <w:t>determine the best model for use.</w:t>
      </w:r>
      <w:r w:rsidR="00CE3DF5" w:rsidRPr="00F326B1">
        <w:rPr>
          <w:rFonts w:cstheme="minorHAnsi"/>
        </w:rPr>
        <w:t xml:space="preserve"> </w:t>
      </w:r>
      <w:r w:rsidR="00A053D9" w:rsidRPr="00F326B1">
        <w:rPr>
          <w:rFonts w:cstheme="minorHAnsi"/>
        </w:rPr>
        <w:t>mAP50-95, or the average precision</w:t>
      </w:r>
      <w:r w:rsidRPr="00F326B1">
        <w:rPr>
          <w:rFonts w:cstheme="minorHAnsi"/>
        </w:rPr>
        <w:t xml:space="preserve"> across multiple overlap thresholds ranging from .5 to .95, was used to further classify the best model. T</w:t>
      </w:r>
      <w:r w:rsidR="00980948" w:rsidRPr="00F326B1">
        <w:rPr>
          <w:rFonts w:cstheme="minorHAnsi"/>
        </w:rPr>
        <w:t xml:space="preserve">raining time and detection time were also </w:t>
      </w:r>
      <w:r w:rsidR="00625DF5" w:rsidRPr="00F326B1">
        <w:rPr>
          <w:rFonts w:cstheme="minorHAnsi"/>
        </w:rPr>
        <w:t>recorded to determine the most accessible model for hardware with lower power</w:t>
      </w:r>
      <w:r w:rsidR="0016667F" w:rsidRPr="00F326B1">
        <w:rPr>
          <w:rFonts w:cstheme="minorHAnsi"/>
        </w:rPr>
        <w:t xml:space="preserve">. </w:t>
      </w:r>
      <w:del w:id="284" w:author="Nathaniel Haulk" w:date="2023-05-11T15:07:00Z">
        <w:r w:rsidR="00CE3DF5" w:rsidRPr="00F326B1" w:rsidDel="000A6767">
          <w:rPr>
            <w:rFonts w:cstheme="minorHAnsi"/>
          </w:rPr>
          <w:delText>The definition of precision and recall are shown below</w:delText>
        </w:r>
        <w:r w:rsidR="008A6E52" w:rsidRPr="00F326B1" w:rsidDel="000A6767">
          <w:rPr>
            <w:rFonts w:cstheme="minorHAnsi"/>
          </w:rPr>
          <w:delText>.</w:delText>
        </w:r>
        <w:r w:rsidR="00FB537E" w:rsidRPr="00F326B1" w:rsidDel="000A6767">
          <w:rPr>
            <w:rFonts w:cstheme="minorHAnsi"/>
          </w:rPr>
          <w:delText xml:space="preserve"> </w:delText>
        </w:r>
      </w:del>
    </w:p>
    <w:p w14:paraId="17379628" w14:textId="0D2AF6F2" w:rsidR="00B90E45" w:rsidRPr="00F326B1" w:rsidRDefault="002B33A9" w:rsidP="00401D7E">
      <w:pPr>
        <w:spacing w:line="240" w:lineRule="auto"/>
        <w:rPr>
          <w:rFonts w:eastAsiaTheme="minorEastAsia" w:cstheme="minorHAnsi"/>
        </w:rPr>
      </w:pPr>
      <m:oMathPara>
        <m:oMathParaPr>
          <m:jc m:val="left"/>
        </m:oMathParaPr>
        <m:oMath>
          <m:r>
            <w:rPr>
              <w:rFonts w:ascii="Cambria Math" w:hAnsi="Cambria Math" w:cstheme="minorHAnsi"/>
            </w:rPr>
            <m:t xml:space="preserve">Precision= </m:t>
          </m:r>
          <m:f>
            <m:fPr>
              <m:ctrlPr>
                <w:rPr>
                  <w:rFonts w:ascii="Cambria Math" w:hAnsi="Cambria Math" w:cstheme="minorHAnsi"/>
                  <w:i/>
                </w:rPr>
              </m:ctrlPr>
            </m:fPr>
            <m:num>
              <m:r>
                <w:rPr>
                  <w:rFonts w:ascii="Cambria Math" w:hAnsi="Cambria Math" w:cstheme="minorHAnsi"/>
                </w:rPr>
                <m:t>True Positives</m:t>
              </m:r>
            </m:num>
            <m:den>
              <m:r>
                <w:rPr>
                  <w:rFonts w:ascii="Cambria Math" w:hAnsi="Cambria Math" w:cstheme="minorHAnsi"/>
                </w:rPr>
                <m:t>True Positives+False Positives</m:t>
              </m:r>
            </m:den>
          </m:f>
        </m:oMath>
      </m:oMathPara>
    </w:p>
    <w:p w14:paraId="44504B93" w14:textId="3256F588" w:rsidR="002B33A9" w:rsidRPr="00736A71" w:rsidRDefault="002B33A9" w:rsidP="00401D7E">
      <w:pPr>
        <w:spacing w:line="240" w:lineRule="auto"/>
        <w:rPr>
          <w:ins w:id="285" w:author="Nathaniel Haulk" w:date="2023-05-11T15:25:00Z"/>
          <w:rFonts w:eastAsiaTheme="minorEastAsia" w:cstheme="minorHAnsi"/>
        </w:rPr>
      </w:pPr>
      <m:oMathPara>
        <m:oMathParaPr>
          <m:jc m:val="left"/>
        </m:oMathParaPr>
        <m:oMath>
          <m:r>
            <w:rPr>
              <w:rFonts w:ascii="Cambria Math" w:hAnsi="Cambria Math" w:cstheme="minorHAnsi"/>
            </w:rPr>
            <m:t>Recall=</m:t>
          </m:r>
          <m:f>
            <m:fPr>
              <m:ctrlPr>
                <w:rPr>
                  <w:rFonts w:ascii="Cambria Math" w:hAnsi="Cambria Math" w:cstheme="minorHAnsi"/>
                  <w:i/>
                </w:rPr>
              </m:ctrlPr>
            </m:fPr>
            <m:num>
              <m:r>
                <w:rPr>
                  <w:rFonts w:ascii="Cambria Math" w:hAnsi="Cambria Math" w:cstheme="minorHAnsi"/>
                </w:rPr>
                <m:t>True Positives</m:t>
              </m:r>
            </m:num>
            <m:den>
              <m:r>
                <w:rPr>
                  <w:rFonts w:ascii="Cambria Math" w:hAnsi="Cambria Math" w:cstheme="minorHAnsi"/>
                </w:rPr>
                <m:t>True Positives+False Negatives</m:t>
              </m:r>
            </m:den>
          </m:f>
        </m:oMath>
      </m:oMathPara>
    </w:p>
    <w:p w14:paraId="6C12FAFF" w14:textId="21A81C0D" w:rsidR="00736A71" w:rsidRPr="00F326B1" w:rsidRDefault="00736A71" w:rsidP="00401D7E">
      <w:pPr>
        <w:spacing w:line="240" w:lineRule="auto"/>
        <w:rPr>
          <w:rFonts w:eastAsiaTheme="minorEastAsia" w:cstheme="minorHAnsi"/>
        </w:rPr>
      </w:pPr>
      <m:oMathPara>
        <m:oMathParaPr>
          <m:jc m:val="left"/>
        </m:oMathParaPr>
        <m:oMath>
          <m:r>
            <w:ins w:id="286" w:author="Nathaniel Haulk" w:date="2023-05-11T15:25:00Z">
              <w:rPr>
                <w:rFonts w:ascii="Cambria Math" w:eastAsiaTheme="minorEastAsia" w:hAnsi="Cambria Math" w:cstheme="minorHAnsi"/>
              </w:rPr>
              <m:t xml:space="preserve">mAP= </m:t>
            </w:ins>
          </m:r>
          <m:f>
            <m:fPr>
              <m:ctrlPr>
                <w:ins w:id="287" w:author="Nathaniel Haulk" w:date="2023-05-11T15:26:00Z">
                  <w:rPr>
                    <w:rFonts w:ascii="Cambria Math" w:eastAsiaTheme="minorEastAsia" w:hAnsi="Cambria Math" w:cstheme="minorHAnsi"/>
                    <w:i/>
                  </w:rPr>
                </w:ins>
              </m:ctrlPr>
            </m:fPr>
            <m:num>
              <m:r>
                <w:ins w:id="288" w:author="Nathaniel Haulk" w:date="2023-05-11T15:26:00Z">
                  <w:rPr>
                    <w:rFonts w:ascii="Cambria Math" w:eastAsiaTheme="minorEastAsia" w:hAnsi="Cambria Math" w:cstheme="minorHAnsi"/>
                  </w:rPr>
                  <m:t>1</m:t>
                </w:ins>
              </m:r>
            </m:num>
            <m:den>
              <m:r>
                <w:ins w:id="289" w:author="Nathaniel Haulk" w:date="2023-05-11T15:26:00Z">
                  <w:rPr>
                    <w:rFonts w:ascii="Cambria Math" w:eastAsiaTheme="minorEastAsia" w:hAnsi="Cambria Math" w:cstheme="minorHAnsi"/>
                  </w:rPr>
                  <m:t>k</m:t>
                </w:ins>
              </m:r>
            </m:den>
          </m:f>
          <m:nary>
            <m:naryPr>
              <m:chr m:val="∑"/>
              <m:limLoc m:val="undOvr"/>
              <m:ctrlPr>
                <w:ins w:id="290" w:author="Nathaniel Haulk" w:date="2023-05-11T15:25:00Z">
                  <w:rPr>
                    <w:rFonts w:ascii="Cambria Math" w:eastAsiaTheme="minorEastAsia" w:hAnsi="Cambria Math" w:cstheme="minorHAnsi"/>
                    <w:i/>
                  </w:rPr>
                </w:ins>
              </m:ctrlPr>
            </m:naryPr>
            <m:sub>
              <m:r>
                <w:ins w:id="291" w:author="Nathaniel Haulk" w:date="2023-05-11T15:25:00Z">
                  <w:rPr>
                    <w:rFonts w:ascii="Cambria Math" w:eastAsiaTheme="minorEastAsia" w:hAnsi="Cambria Math" w:cstheme="minorHAnsi"/>
                  </w:rPr>
                  <m:t>i</m:t>
                </w:ins>
              </m:r>
            </m:sub>
            <m:sup>
              <m:r>
                <w:ins w:id="292" w:author="Nathaniel Haulk" w:date="2023-05-11T15:25:00Z">
                  <w:rPr>
                    <w:rFonts w:ascii="Cambria Math" w:eastAsiaTheme="minorEastAsia" w:hAnsi="Cambria Math" w:cstheme="minorHAnsi"/>
                  </w:rPr>
                  <m:t>k</m:t>
                </w:ins>
              </m:r>
            </m:sup>
            <m:e>
              <m:r>
                <w:ins w:id="293" w:author="Nathaniel Haulk" w:date="2023-05-11T15:26:00Z">
                  <w:rPr>
                    <w:rFonts w:ascii="Cambria Math" w:eastAsiaTheme="minorEastAsia" w:hAnsi="Cambria Math" w:cstheme="minorHAnsi"/>
                  </w:rPr>
                  <m:t>AP</m:t>
                </w:ins>
              </m:r>
              <m:d>
                <m:dPr>
                  <m:ctrlPr>
                    <w:ins w:id="294" w:author="Nathaniel Haulk" w:date="2023-05-11T15:26:00Z">
                      <w:rPr>
                        <w:rFonts w:ascii="Cambria Math" w:eastAsiaTheme="minorEastAsia" w:hAnsi="Cambria Math" w:cstheme="minorHAnsi"/>
                        <w:i/>
                      </w:rPr>
                    </w:ins>
                  </m:ctrlPr>
                </m:dPr>
                <m:e>
                  <m:r>
                    <w:ins w:id="295" w:author="Nathaniel Haulk" w:date="2023-05-11T15:26:00Z">
                      <w:rPr>
                        <w:rFonts w:ascii="Cambria Math" w:eastAsiaTheme="minorEastAsia" w:hAnsi="Cambria Math" w:cstheme="minorHAnsi"/>
                      </w:rPr>
                      <m:t>i</m:t>
                    </w:ins>
                  </m:r>
                </m:e>
              </m:d>
            </m:e>
          </m:nary>
        </m:oMath>
      </m:oMathPara>
    </w:p>
    <w:p w14:paraId="4AFD6C4F" w14:textId="503FE9BF" w:rsidR="004338E4" w:rsidRPr="00F326B1" w:rsidRDefault="00BB6332" w:rsidP="73F76B51">
      <w:pPr>
        <w:spacing w:line="240" w:lineRule="auto"/>
      </w:pPr>
      <w:r w:rsidRPr="00F326B1">
        <w:rPr>
          <w:rFonts w:cstheme="minorHAnsi"/>
        </w:rPr>
        <w:tab/>
      </w:r>
      <w:r w:rsidRPr="73F76B51">
        <w:t>Once all models were trained, the model with the highest mAP50 was used for counting and further comparisons. Counting was compared by taking the</w:t>
      </w:r>
      <w:r w:rsidR="00BB5F8B" w:rsidRPr="73F76B51">
        <w:t xml:space="preserve"> best</w:t>
      </w:r>
      <w:r w:rsidRPr="73F76B51">
        <w:t xml:space="preserve"> model</w:t>
      </w:r>
      <w:r w:rsidR="00BB5F8B" w:rsidRPr="73F76B51">
        <w:t>’s</w:t>
      </w:r>
      <w:r w:rsidRPr="73F76B51">
        <w:t xml:space="preserve"> outputs on detections and comparing them to manual annotations on the test data.</w:t>
      </w:r>
      <w:ins w:id="296" w:author="Nathaniel Haulk" w:date="2023-05-08T13:30:00Z">
        <w:r w:rsidR="00EB5F72">
          <w:t xml:space="preserve"> Counts were multiplied by </w:t>
        </w:r>
      </w:ins>
      <w:ins w:id="297" w:author="Nathaniel Haulk" w:date="2023-05-08T13:37:00Z">
        <w:r w:rsidR="003D17D4">
          <w:t>2</w:t>
        </w:r>
        <w:r w:rsidR="00DA3BE6">
          <w:t xml:space="preserve"> or</w:t>
        </w:r>
      </w:ins>
      <w:ins w:id="298" w:author="Nathaniel Haulk" w:date="2023-05-08T13:31:00Z">
        <w:r w:rsidR="00EB5F72">
          <w:t xml:space="preserve"> 3 </w:t>
        </w:r>
      </w:ins>
      <w:ins w:id="299" w:author="Nathaniel Haulk" w:date="2023-05-08T13:30:00Z">
        <w:r w:rsidR="00EB5F72">
          <w:t>depending on the ratio of anticoagulant to hemolymph that was used.</w:t>
        </w:r>
      </w:ins>
      <w:r w:rsidRPr="73F76B51">
        <w:t xml:space="preserve"> </w:t>
      </w:r>
      <w:r w:rsidR="00091B46" w:rsidRPr="73F76B51">
        <w:t>Temperature treatments were initially compared using all photos regardless of infection status</w:t>
      </w:r>
      <w:r w:rsidR="004649D5" w:rsidRPr="73F76B51">
        <w:t xml:space="preserve"> and a T-test was performed to test for significance</w:t>
      </w:r>
      <w:r w:rsidR="00091B46" w:rsidRPr="73F76B51">
        <w:t>.</w:t>
      </w:r>
      <w:r w:rsidR="004649D5" w:rsidRPr="73F76B51">
        <w:t xml:space="preserve"> Once all photos were cropped down to the hemocytometer square, counts were </w:t>
      </w:r>
      <w:del w:id="300" w:author="Nathaniel Haulk" w:date="2023-04-24T14:12:00Z">
        <w:r w:rsidR="003E4F81" w:rsidRPr="73F76B51" w:rsidDel="00427A3E">
          <w:delText>remade</w:delText>
        </w:r>
      </w:del>
      <w:ins w:id="301" w:author="Nathaniel Haulk" w:date="2023-04-24T14:12:00Z">
        <w:r w:rsidR="00427A3E" w:rsidRPr="73F76B51">
          <w:t>re</w:t>
        </w:r>
        <w:r w:rsidR="00427A3E">
          <w:t>taken</w:t>
        </w:r>
      </w:ins>
      <w:r w:rsidR="003E4F81" w:rsidRPr="73F76B51">
        <w:t>,</w:t>
      </w:r>
      <w:r w:rsidR="00D058D0" w:rsidRPr="73F76B51">
        <w:t xml:space="preserve"> and another T-test was performed to compare hemocyte counts.</w:t>
      </w:r>
      <w:r w:rsidR="00091B46" w:rsidRPr="73F76B51">
        <w:t xml:space="preserve"> Once </w:t>
      </w:r>
      <w:del w:id="302" w:author="Nathaniel Haulk" w:date="2023-04-26T12:29:00Z">
        <w:r w:rsidR="00091B46" w:rsidRPr="73F76B51" w:rsidDel="001A0A75">
          <w:delText>comparisons between temperatures had been performed</w:delText>
        </w:r>
      </w:del>
      <w:ins w:id="303" w:author="Nathaniel Haulk" w:date="2023-04-26T12:29:00Z">
        <w:r w:rsidR="001A0A75">
          <w:t>comparing temperature treatments</w:t>
        </w:r>
      </w:ins>
      <w:r w:rsidR="00091B46" w:rsidRPr="73F76B51">
        <w:t xml:space="preserve">, </w:t>
      </w:r>
      <w:del w:id="304" w:author="Nathaniel Haulk" w:date="2023-04-26T12:29:00Z">
        <w:r w:rsidR="00091B46" w:rsidRPr="73F76B51" w:rsidDel="001A0A75">
          <w:delText xml:space="preserve">the </w:delText>
        </w:r>
        <w:r w:rsidR="00D058D0" w:rsidRPr="73F76B51" w:rsidDel="001A0A75">
          <w:delText>cropped photos were</w:delText>
        </w:r>
        <w:r w:rsidR="00091B46" w:rsidRPr="73F76B51" w:rsidDel="001A0A75">
          <w:delText xml:space="preserve"> </w:delText>
        </w:r>
        <w:r w:rsidR="73D1A4AC" w:rsidRPr="73F76B51" w:rsidDel="001A0A75">
          <w:delText>divided</w:delText>
        </w:r>
      </w:del>
      <w:ins w:id="305" w:author="Nathaniel Haulk" w:date="2023-04-26T12:29:00Z">
        <w:r w:rsidR="001A0A75">
          <w:t>we divided cropped photos</w:t>
        </w:r>
      </w:ins>
      <w:r w:rsidR="73D1A4AC" w:rsidRPr="73F76B51">
        <w:t xml:space="preserve"> based on</w:t>
      </w:r>
      <w:r w:rsidR="6AAE8860" w:rsidRPr="73F76B51">
        <w:t xml:space="preserve"> their</w:t>
      </w:r>
      <w:r w:rsidR="00091B46" w:rsidRPr="73F76B51">
        <w:t xml:space="preserve"> temperature and infection status</w:t>
      </w:r>
      <w:del w:id="306" w:author="Nathaniel Haulk" w:date="2023-04-26T12:29:00Z">
        <w:r w:rsidR="068135B7" w:rsidRPr="73F76B51" w:rsidDel="001A0A75">
          <w:delText xml:space="preserve">, </w:delText>
        </w:r>
      </w:del>
      <w:ins w:id="307" w:author="Nathaniel Haulk" w:date="2023-04-26T12:29:00Z">
        <w:r w:rsidR="001A0A75">
          <w:t>.</w:t>
        </w:r>
      </w:ins>
      <w:del w:id="308" w:author="Nathaniel Haulk" w:date="2023-04-26T12:29:00Z">
        <w:r w:rsidR="068135B7" w:rsidRPr="73F76B51" w:rsidDel="001A0A75">
          <w:delText>then their</w:delText>
        </w:r>
        <w:r w:rsidR="001455B4" w:rsidDel="001A0A75">
          <w:delText xml:space="preserve"> </w:delText>
        </w:r>
        <w:r w:rsidR="00D058D0" w:rsidRPr="73F76B51" w:rsidDel="001A0A75">
          <w:delText>counts were plotted.</w:delText>
        </w:r>
      </w:del>
      <w:r w:rsidR="00D058D0" w:rsidRPr="73F76B51">
        <w:t xml:space="preserve"> An </w:t>
      </w:r>
      <w:del w:id="309" w:author="Nathaniel Haulk" w:date="2023-05-11T12:45:00Z">
        <w:r w:rsidR="00694866" w:rsidRPr="73F76B51" w:rsidDel="00677CC8">
          <w:delText>analysis of covariance</w:delText>
        </w:r>
      </w:del>
      <w:ins w:id="310" w:author="Nathaniel Haulk" w:date="2023-05-11T12:45:00Z">
        <w:r w:rsidR="00677CC8">
          <w:t>ANOVA</w:t>
        </w:r>
      </w:ins>
      <w:ins w:id="311" w:author="Nathaniel Haulk" w:date="2023-05-11T12:46:00Z">
        <w:r w:rsidR="00677CC8">
          <w:t xml:space="preserve"> test</w:t>
        </w:r>
      </w:ins>
      <w:r w:rsidR="00D058D0" w:rsidRPr="73F76B51">
        <w:t xml:space="preserve"> was </w:t>
      </w:r>
      <w:r w:rsidR="00694866" w:rsidRPr="73F76B51">
        <w:t>performed</w:t>
      </w:r>
      <w:r w:rsidR="76FDD351" w:rsidRPr="73F76B51">
        <w:t xml:space="preserve"> on</w:t>
      </w:r>
      <w:ins w:id="312" w:author="Nathaniel Haulk" w:date="2023-05-11T12:46:00Z">
        <w:r w:rsidR="00677CC8">
          <w:t xml:space="preserve"> generation twelve,</w:t>
        </w:r>
      </w:ins>
      <w:del w:id="313" w:author="Nathaniel Haulk" w:date="2023-05-11T12:46:00Z">
        <w:r w:rsidR="76FDD351" w:rsidRPr="73F76B51" w:rsidDel="00677CC8">
          <w:delText xml:space="preserve"> the</w:delText>
        </w:r>
      </w:del>
      <w:r w:rsidR="76FDD351" w:rsidRPr="73F76B51">
        <w:t xml:space="preserve"> </w:t>
      </w:r>
      <w:del w:id="314" w:author="Nathaniel Haulk" w:date="2023-05-11T12:46:00Z">
        <w:r w:rsidR="76FDD351" w:rsidRPr="73F76B51" w:rsidDel="00677CC8">
          <w:delText>data</w:delText>
        </w:r>
        <w:r w:rsidR="00D058D0" w:rsidRPr="73F76B51" w:rsidDel="00677CC8">
          <w:delText xml:space="preserve"> </w:delText>
        </w:r>
      </w:del>
      <w:ins w:id="315" w:author="Nathaniel Haulk" w:date="2023-05-11T12:46:00Z">
        <w:r w:rsidR="00677CC8">
          <w:t xml:space="preserve"> th</w:t>
        </w:r>
      </w:ins>
      <w:ins w:id="316" w:author="Nathaniel Haulk" w:date="2023-05-11T12:47:00Z">
        <w:r w:rsidR="00677CC8">
          <w:t xml:space="preserve">e </w:t>
        </w:r>
      </w:ins>
      <w:ins w:id="317" w:author="Nathaniel Haulk" w:date="2023-05-11T12:46:00Z">
        <w:r w:rsidR="00677CC8">
          <w:t>last generation with all treatmen</w:t>
        </w:r>
      </w:ins>
      <w:ins w:id="318" w:author="Nathaniel Haulk" w:date="2023-05-11T12:47:00Z">
        <w:r w:rsidR="00677CC8">
          <w:t>ts completed</w:t>
        </w:r>
      </w:ins>
      <w:ins w:id="319" w:author="Nathaniel Haulk" w:date="2023-05-11T12:46:00Z">
        <w:r w:rsidR="00677CC8" w:rsidRPr="73F76B51">
          <w:t xml:space="preserve"> </w:t>
        </w:r>
      </w:ins>
      <w:r w:rsidR="00694866" w:rsidRPr="73F76B51">
        <w:t xml:space="preserve">to </w:t>
      </w:r>
      <w:r w:rsidR="327689DE" w:rsidRPr="73F76B51">
        <w:t>determine</w:t>
      </w:r>
      <w:del w:id="320" w:author="Nathaniel Haulk" w:date="2023-05-11T12:47:00Z">
        <w:r w:rsidR="327689DE" w:rsidRPr="73F76B51" w:rsidDel="00677CC8">
          <w:delText xml:space="preserve"> </w:delText>
        </w:r>
        <w:r w:rsidR="1F53C6F9" w:rsidRPr="73F76B51" w:rsidDel="00677CC8">
          <w:delText>its</w:delText>
        </w:r>
      </w:del>
      <w:r w:rsidR="1F53C6F9" w:rsidRPr="73F76B51">
        <w:t xml:space="preserve"> </w:t>
      </w:r>
      <w:r w:rsidR="327689DE" w:rsidRPr="73F76B51">
        <w:t>statistical significance</w:t>
      </w:r>
      <w:ins w:id="321" w:author="Nathaniel Haulk" w:date="2023-05-11T12:47:00Z">
        <w:r w:rsidR="00677CC8">
          <w:t xml:space="preserve"> between treatments</w:t>
        </w:r>
      </w:ins>
      <w:r w:rsidR="62994090" w:rsidRPr="73F76B51">
        <w:t xml:space="preserve">. </w:t>
      </w:r>
      <w:r w:rsidR="00694866" w:rsidRPr="73F76B51">
        <w:t xml:space="preserve"> </w:t>
      </w:r>
    </w:p>
    <w:p w14:paraId="5DF027CD" w14:textId="5F3EEFCC" w:rsidR="00FC3348" w:rsidRPr="00F326B1" w:rsidRDefault="00F25649" w:rsidP="00401D7E">
      <w:pPr>
        <w:spacing w:line="240" w:lineRule="auto"/>
        <w:rPr>
          <w:rFonts w:cstheme="minorHAnsi"/>
          <w:b/>
          <w:bCs/>
          <w:sz w:val="28"/>
          <w:szCs w:val="28"/>
        </w:rPr>
      </w:pPr>
      <w:r w:rsidRPr="00F326B1">
        <w:rPr>
          <w:rFonts w:cstheme="minorHAnsi"/>
          <w:b/>
          <w:bCs/>
          <w:sz w:val="28"/>
          <w:szCs w:val="28"/>
        </w:rPr>
        <w:t>Results:</w:t>
      </w:r>
    </w:p>
    <w:p w14:paraId="5B412E7D" w14:textId="1B319E6E" w:rsidR="000A53FF" w:rsidRPr="00F326B1" w:rsidRDefault="00856715" w:rsidP="009B0360">
      <w:pPr>
        <w:spacing w:line="240" w:lineRule="auto"/>
        <w:ind w:firstLine="720"/>
        <w:rPr>
          <w:rFonts w:cstheme="minorHAnsi"/>
        </w:rPr>
      </w:pPr>
      <w:r w:rsidRPr="00F326B1">
        <w:rPr>
          <w:rFonts w:cstheme="minorHAnsi"/>
        </w:rPr>
        <w:t xml:space="preserve">Initial comparison of models showed YOLOv8 </w:t>
      </w:r>
      <w:r w:rsidR="002C7212" w:rsidRPr="00F326B1">
        <w:rPr>
          <w:rFonts w:cstheme="minorHAnsi"/>
        </w:rPr>
        <w:t>has the highest</w:t>
      </w:r>
      <w:r w:rsidR="00DA1ED3" w:rsidRPr="00F326B1">
        <w:rPr>
          <w:rFonts w:cstheme="minorHAnsi"/>
        </w:rPr>
        <w:t xml:space="preserve"> mAP</w:t>
      </w:r>
      <w:r w:rsidR="0000342C" w:rsidRPr="00F326B1">
        <w:rPr>
          <w:rFonts w:cstheme="minorHAnsi"/>
        </w:rPr>
        <w:t>50</w:t>
      </w:r>
      <w:r w:rsidR="00DA1ED3" w:rsidRPr="00F326B1">
        <w:rPr>
          <w:rFonts w:cstheme="minorHAnsi"/>
        </w:rPr>
        <w:t xml:space="preserve"> at 98.</w:t>
      </w:r>
      <w:r w:rsidR="00DD1A59" w:rsidRPr="00F326B1">
        <w:rPr>
          <w:rFonts w:cstheme="minorHAnsi"/>
        </w:rPr>
        <w:t>5</w:t>
      </w:r>
      <w:r w:rsidR="00DA1ED3" w:rsidRPr="00F326B1">
        <w:rPr>
          <w:rFonts w:cstheme="minorHAnsi"/>
        </w:rPr>
        <w:t xml:space="preserve">% on </w:t>
      </w:r>
      <w:proofErr w:type="spellStart"/>
      <w:r w:rsidR="00DA1ED3" w:rsidRPr="00F326B1">
        <w:rPr>
          <w:rFonts w:cstheme="minorHAnsi"/>
        </w:rPr>
        <w:t>unaugmented</w:t>
      </w:r>
      <w:proofErr w:type="spellEnd"/>
      <w:r w:rsidR="00DA1ED3" w:rsidRPr="00F326B1">
        <w:rPr>
          <w:rFonts w:cstheme="minorHAnsi"/>
        </w:rPr>
        <w:t xml:space="preserve"> </w:t>
      </w:r>
      <w:r w:rsidR="009036AF" w:rsidRPr="00F326B1">
        <w:rPr>
          <w:rFonts w:cstheme="minorHAnsi"/>
        </w:rPr>
        <w:t>with a precision of 95.</w:t>
      </w:r>
      <w:r w:rsidR="00DD1A59" w:rsidRPr="00F326B1">
        <w:rPr>
          <w:rFonts w:cstheme="minorHAnsi"/>
        </w:rPr>
        <w:t>4</w:t>
      </w:r>
      <w:r w:rsidR="009036AF" w:rsidRPr="00F326B1">
        <w:rPr>
          <w:rFonts w:cstheme="minorHAnsi"/>
        </w:rPr>
        <w:t>% and a recall of 94.2%</w:t>
      </w:r>
      <w:r w:rsidR="003042DC" w:rsidRPr="00F326B1">
        <w:rPr>
          <w:rFonts w:cstheme="minorHAnsi"/>
        </w:rPr>
        <w:t xml:space="preserve"> (Figure 2)</w:t>
      </w:r>
      <w:r w:rsidR="00DA1ED3" w:rsidRPr="00F326B1">
        <w:rPr>
          <w:rFonts w:cstheme="minorHAnsi"/>
        </w:rPr>
        <w:t xml:space="preserve">. This </w:t>
      </w:r>
      <w:r w:rsidR="00C10DD4" w:rsidRPr="00F326B1">
        <w:rPr>
          <w:rFonts w:cstheme="minorHAnsi"/>
        </w:rPr>
        <w:t xml:space="preserve">model </w:t>
      </w:r>
      <w:del w:id="322" w:author="Nathaniel Haulk" w:date="2023-04-24T14:16:00Z">
        <w:r w:rsidR="00C10DD4" w:rsidRPr="00F326B1" w:rsidDel="00024979">
          <w:rPr>
            <w:rFonts w:cstheme="minorHAnsi"/>
          </w:rPr>
          <w:delText>had a</w:delText>
        </w:r>
      </w:del>
      <w:ins w:id="323" w:author="Nathaniel Haulk" w:date="2023-04-24T14:16:00Z">
        <w:r w:rsidR="00024979">
          <w:rPr>
            <w:rFonts w:cstheme="minorHAnsi"/>
          </w:rPr>
          <w:t>showed a small increase of</w:t>
        </w:r>
      </w:ins>
      <w:r w:rsidR="00DA1ED3" w:rsidRPr="00F326B1">
        <w:rPr>
          <w:rFonts w:cstheme="minorHAnsi"/>
        </w:rPr>
        <w:t xml:space="preserve"> </w:t>
      </w:r>
      <w:r w:rsidR="004D1E99" w:rsidRPr="00F326B1">
        <w:rPr>
          <w:rFonts w:cstheme="minorHAnsi"/>
        </w:rPr>
        <w:t>0</w:t>
      </w:r>
      <w:r w:rsidR="00C10DD4" w:rsidRPr="00F326B1">
        <w:rPr>
          <w:rFonts w:cstheme="minorHAnsi"/>
        </w:rPr>
        <w:t>.04</w:t>
      </w:r>
      <w:r w:rsidR="00DA1ED3" w:rsidRPr="00F326B1">
        <w:rPr>
          <w:rFonts w:cstheme="minorHAnsi"/>
        </w:rPr>
        <w:t>%</w:t>
      </w:r>
      <w:r w:rsidR="00C10DD4" w:rsidRPr="00F326B1">
        <w:rPr>
          <w:rFonts w:cstheme="minorHAnsi"/>
        </w:rPr>
        <w:t xml:space="preserve"> higher mAP50 </w:t>
      </w:r>
      <w:r w:rsidR="00DA1ED3" w:rsidRPr="00F326B1">
        <w:rPr>
          <w:rFonts w:cstheme="minorHAnsi"/>
        </w:rPr>
        <w:t xml:space="preserve">than the most complex YOLOv5 </w:t>
      </w:r>
      <w:r w:rsidR="00C10DD4" w:rsidRPr="00F326B1">
        <w:rPr>
          <w:rFonts w:cstheme="minorHAnsi"/>
        </w:rPr>
        <w:t>model</w:t>
      </w:r>
      <w:ins w:id="324" w:author="Nathaniel Haulk" w:date="2023-05-11T15:30:00Z">
        <w:r w:rsidR="009E5DA3">
          <w:rPr>
            <w:rFonts w:cstheme="minorHAnsi"/>
          </w:rPr>
          <w:t>, the SSD model,</w:t>
        </w:r>
      </w:ins>
      <w:r w:rsidR="00C10DD4" w:rsidRPr="00F326B1">
        <w:rPr>
          <w:rFonts w:cstheme="minorHAnsi"/>
        </w:rPr>
        <w:t xml:space="preserve"> and faster R-CNN models. </w:t>
      </w:r>
      <w:r w:rsidR="008A6E52" w:rsidRPr="00F326B1">
        <w:rPr>
          <w:rFonts w:cstheme="minorHAnsi"/>
        </w:rPr>
        <w:t xml:space="preserve">Additionally, compared to the </w:t>
      </w:r>
      <w:del w:id="325" w:author="Nathaniel Haulk" w:date="2023-04-24T14:17:00Z">
        <w:r w:rsidR="008A6E52" w:rsidRPr="00F326B1" w:rsidDel="00024979">
          <w:rPr>
            <w:rFonts w:cstheme="minorHAnsi"/>
          </w:rPr>
          <w:delText>F</w:delText>
        </w:r>
      </w:del>
      <w:ins w:id="326" w:author="Nathaniel Haulk" w:date="2023-04-24T14:17:00Z">
        <w:r w:rsidR="00024979">
          <w:rPr>
            <w:rFonts w:cstheme="minorHAnsi"/>
          </w:rPr>
          <w:t>f</w:t>
        </w:r>
      </w:ins>
      <w:r w:rsidR="008A6E52" w:rsidRPr="00F326B1">
        <w:rPr>
          <w:rFonts w:cstheme="minorHAnsi"/>
        </w:rPr>
        <w:t xml:space="preserve">aster-RCNN model, </w:t>
      </w:r>
      <w:r w:rsidR="008D5325" w:rsidRPr="00F326B1">
        <w:rPr>
          <w:rFonts w:cstheme="minorHAnsi"/>
        </w:rPr>
        <w:t>both YOLOv5 and YOLO</w:t>
      </w:r>
      <w:r w:rsidR="00EB0D79">
        <w:rPr>
          <w:rFonts w:cstheme="minorHAnsi"/>
        </w:rPr>
        <w:t>v</w:t>
      </w:r>
      <w:r w:rsidR="008D5325" w:rsidRPr="00F326B1">
        <w:rPr>
          <w:rFonts w:cstheme="minorHAnsi"/>
        </w:rPr>
        <w:t xml:space="preserve">8 had </w:t>
      </w:r>
      <w:r w:rsidR="00C10DD4" w:rsidRPr="00F326B1">
        <w:rPr>
          <w:rFonts w:cstheme="minorHAnsi"/>
        </w:rPr>
        <w:t xml:space="preserve">overall </w:t>
      </w:r>
      <w:r w:rsidR="008D5325" w:rsidRPr="00F326B1">
        <w:rPr>
          <w:rFonts w:cstheme="minorHAnsi"/>
        </w:rPr>
        <w:t>shorter training times</w:t>
      </w:r>
      <w:r w:rsidR="00C10DD4" w:rsidRPr="00F326B1">
        <w:rPr>
          <w:rFonts w:cstheme="minorHAnsi"/>
        </w:rPr>
        <w:t xml:space="preserve"> </w:t>
      </w:r>
      <w:r w:rsidR="003042DC" w:rsidRPr="00F326B1">
        <w:rPr>
          <w:rFonts w:cstheme="minorHAnsi"/>
        </w:rPr>
        <w:t>(Table 1)</w:t>
      </w:r>
      <w:r w:rsidR="008D5325" w:rsidRPr="00F326B1">
        <w:rPr>
          <w:rFonts w:cstheme="minorHAnsi"/>
        </w:rPr>
        <w:t xml:space="preserve">. </w:t>
      </w:r>
      <w:r w:rsidR="004D1E99" w:rsidRPr="00F326B1">
        <w:rPr>
          <w:rFonts w:cstheme="minorHAnsi"/>
        </w:rPr>
        <w:t>YOLO</w:t>
      </w:r>
      <w:ins w:id="327" w:author="Nathaniel Haulk" w:date="2023-04-24T14:17:00Z">
        <w:r w:rsidR="00024979">
          <w:rPr>
            <w:rFonts w:cstheme="minorHAnsi"/>
          </w:rPr>
          <w:t>v</w:t>
        </w:r>
      </w:ins>
      <w:r w:rsidR="004D1E99" w:rsidRPr="00F326B1">
        <w:rPr>
          <w:rFonts w:cstheme="minorHAnsi"/>
        </w:rPr>
        <w:t>8 also showed a higher mAP50-95 than both models. A</w:t>
      </w:r>
      <w:r w:rsidR="003042DC" w:rsidRPr="00F326B1">
        <w:rPr>
          <w:rFonts w:cstheme="minorHAnsi"/>
        </w:rPr>
        <w:t>ugmenting photos</w:t>
      </w:r>
      <w:r w:rsidR="004D1E99" w:rsidRPr="00F326B1">
        <w:rPr>
          <w:rFonts w:cstheme="minorHAnsi"/>
        </w:rPr>
        <w:t xml:space="preserve"> to increase training data had surprisingly little effect on accuracy and precision.</w:t>
      </w:r>
      <w:r w:rsidR="003042DC" w:rsidRPr="00F326B1">
        <w:rPr>
          <w:rFonts w:cstheme="minorHAnsi"/>
        </w:rPr>
        <w:t xml:space="preserve"> </w:t>
      </w:r>
      <w:r w:rsidR="004D1E99" w:rsidRPr="00F326B1">
        <w:rPr>
          <w:rFonts w:cstheme="minorHAnsi"/>
        </w:rPr>
        <w:t>YOLO</w:t>
      </w:r>
      <w:r w:rsidR="00EB0D79">
        <w:rPr>
          <w:rFonts w:cstheme="minorHAnsi"/>
        </w:rPr>
        <w:t>v</w:t>
      </w:r>
      <w:r w:rsidR="004D1E99" w:rsidRPr="00F326B1">
        <w:rPr>
          <w:rFonts w:cstheme="minorHAnsi"/>
        </w:rPr>
        <w:t xml:space="preserve">8 trained on augmented photos had a slightly higher mAP50 of 0.01, but a lower </w:t>
      </w:r>
      <w:r w:rsidR="009C5ECF" w:rsidRPr="00F326B1">
        <w:rPr>
          <w:rFonts w:cstheme="minorHAnsi"/>
        </w:rPr>
        <w:t>mAP50-95 compared to YOLO</w:t>
      </w:r>
      <w:r w:rsidR="00EB0D79">
        <w:rPr>
          <w:rFonts w:cstheme="minorHAnsi"/>
        </w:rPr>
        <w:t>v</w:t>
      </w:r>
      <w:r w:rsidR="009C5ECF" w:rsidRPr="00F326B1">
        <w:rPr>
          <w:rFonts w:cstheme="minorHAnsi"/>
        </w:rPr>
        <w:t xml:space="preserve">8 models trained on </w:t>
      </w:r>
      <w:proofErr w:type="spellStart"/>
      <w:r w:rsidR="009C5ECF" w:rsidRPr="00F326B1">
        <w:rPr>
          <w:rFonts w:cstheme="minorHAnsi"/>
        </w:rPr>
        <w:t>unaugmented</w:t>
      </w:r>
      <w:proofErr w:type="spellEnd"/>
      <w:r w:rsidR="009C5ECF" w:rsidRPr="00F326B1">
        <w:rPr>
          <w:rFonts w:cstheme="minorHAnsi"/>
        </w:rPr>
        <w:t xml:space="preserve"> data. Other models followed similar trends where augmentation had little to no effect on the accuracy of the model</w:t>
      </w:r>
      <w:r w:rsidR="00862016" w:rsidRPr="00F326B1">
        <w:rPr>
          <w:rFonts w:cstheme="minorHAnsi"/>
        </w:rPr>
        <w:t>.</w:t>
      </w:r>
      <w:r w:rsidR="009B0360" w:rsidRPr="00F326B1">
        <w:rPr>
          <w:rFonts w:cstheme="minorHAnsi"/>
        </w:rPr>
        <w:t xml:space="preserve"> </w:t>
      </w:r>
      <w:r w:rsidR="00CA14F7" w:rsidRPr="00F326B1">
        <w:rPr>
          <w:rFonts w:cstheme="minorHAnsi"/>
        </w:rPr>
        <w:t xml:space="preserve">Due to </w:t>
      </w:r>
      <w:r w:rsidR="009B0360" w:rsidRPr="00F326B1">
        <w:rPr>
          <w:rFonts w:cstheme="minorHAnsi"/>
        </w:rPr>
        <w:t>having the</w:t>
      </w:r>
      <w:r w:rsidR="00CA14F7" w:rsidRPr="00F326B1">
        <w:rPr>
          <w:rFonts w:cstheme="minorHAnsi"/>
        </w:rPr>
        <w:t xml:space="preserve"> highest accuracy, </w:t>
      </w:r>
      <w:ins w:id="328" w:author="Nathaniel Haulk" w:date="2023-05-08T10:44:00Z">
        <w:r w:rsidR="00692BE2">
          <w:rPr>
            <w:rFonts w:cstheme="minorHAnsi"/>
          </w:rPr>
          <w:t>we performed counting</w:t>
        </w:r>
      </w:ins>
      <w:ins w:id="329" w:author="Nathaniel Haulk" w:date="2023-05-08T10:45:00Z">
        <w:r w:rsidR="00692BE2">
          <w:rPr>
            <w:rFonts w:cstheme="minorHAnsi"/>
          </w:rPr>
          <w:t xml:space="preserve"> hemocytes</w:t>
        </w:r>
      </w:ins>
      <w:ins w:id="330" w:author="Nathaniel Haulk" w:date="2023-05-08T10:44:00Z">
        <w:r w:rsidR="00692BE2">
          <w:rPr>
            <w:rFonts w:cstheme="minorHAnsi"/>
          </w:rPr>
          <w:t xml:space="preserve"> and further analysis using the </w:t>
        </w:r>
      </w:ins>
      <w:r w:rsidR="00CA14F7" w:rsidRPr="00F326B1">
        <w:rPr>
          <w:rFonts w:cstheme="minorHAnsi"/>
        </w:rPr>
        <w:t>YOLO</w:t>
      </w:r>
      <w:r w:rsidR="00EB0D79">
        <w:rPr>
          <w:rFonts w:cstheme="minorHAnsi"/>
        </w:rPr>
        <w:t>v</w:t>
      </w:r>
      <w:r w:rsidR="00CA14F7" w:rsidRPr="00F326B1">
        <w:rPr>
          <w:rFonts w:cstheme="minorHAnsi"/>
        </w:rPr>
        <w:t>8</w:t>
      </w:r>
      <w:ins w:id="331" w:author="Nathaniel Haulk" w:date="2023-05-08T10:44:00Z">
        <w:r w:rsidR="00692BE2">
          <w:rPr>
            <w:rFonts w:cstheme="minorHAnsi"/>
          </w:rPr>
          <w:t xml:space="preserve"> model</w:t>
        </w:r>
      </w:ins>
      <w:ins w:id="332" w:author="Nathaniel Haulk" w:date="2023-05-08T10:45:00Z">
        <w:r w:rsidR="00692BE2">
          <w:rPr>
            <w:rFonts w:cstheme="minorHAnsi"/>
          </w:rPr>
          <w:t>.</w:t>
        </w:r>
      </w:ins>
      <w:del w:id="333" w:author="Nathaniel Haulk" w:date="2023-05-08T10:44:00Z">
        <w:r w:rsidR="00CA14F7" w:rsidRPr="00F326B1" w:rsidDel="00692BE2">
          <w:rPr>
            <w:rFonts w:cstheme="minorHAnsi"/>
          </w:rPr>
          <w:delText xml:space="preserve"> was used for counting hemocytes</w:delText>
        </w:r>
        <w:r w:rsidR="00BB6332" w:rsidRPr="00F326B1" w:rsidDel="00692BE2">
          <w:rPr>
            <w:rFonts w:cstheme="minorHAnsi"/>
          </w:rPr>
          <w:delText xml:space="preserve"> and any further analysis</w:delText>
        </w:r>
        <w:r w:rsidR="00CA14F7" w:rsidRPr="00F326B1" w:rsidDel="00692BE2">
          <w:rPr>
            <w:rFonts w:cstheme="minorHAnsi"/>
          </w:rPr>
          <w:delText xml:space="preserve"> present</w:delText>
        </w:r>
      </w:del>
      <w:del w:id="334" w:author="Nathaniel Haulk" w:date="2023-04-24T14:17:00Z">
        <w:r w:rsidR="00CA14F7" w:rsidRPr="00F326B1" w:rsidDel="00024979">
          <w:rPr>
            <w:rFonts w:cstheme="minorHAnsi"/>
          </w:rPr>
          <w:delText xml:space="preserve"> in photos</w:delText>
        </w:r>
      </w:del>
      <w:del w:id="335" w:author="Nathaniel Haulk" w:date="2023-05-08T10:45:00Z">
        <w:r w:rsidR="00CA14F7" w:rsidRPr="00F326B1" w:rsidDel="00692BE2">
          <w:rPr>
            <w:rFonts w:cstheme="minorHAnsi"/>
          </w:rPr>
          <w:delText>.</w:delText>
        </w:r>
      </w:del>
      <w:r w:rsidR="00CA14F7" w:rsidRPr="00F326B1">
        <w:rPr>
          <w:rFonts w:cstheme="minorHAnsi"/>
        </w:rPr>
        <w:t xml:space="preserve">  </w:t>
      </w:r>
      <w:r w:rsidR="003042DC" w:rsidRPr="00F326B1">
        <w:rPr>
          <w:rFonts w:cstheme="minorHAnsi"/>
        </w:rPr>
        <w:t>Compared to actual counts, counts generated from the</w:t>
      </w:r>
      <w:r w:rsidR="00CA14F7" w:rsidRPr="00F326B1">
        <w:rPr>
          <w:rFonts w:cstheme="minorHAnsi"/>
        </w:rPr>
        <w:t xml:space="preserve"> </w:t>
      </w:r>
      <w:r w:rsidR="003042DC" w:rsidRPr="00F326B1">
        <w:rPr>
          <w:rFonts w:cstheme="minorHAnsi"/>
        </w:rPr>
        <w:t xml:space="preserve">model were mostly </w:t>
      </w:r>
      <w:r w:rsidR="00D45B87" w:rsidRPr="00F326B1">
        <w:rPr>
          <w:rFonts w:cstheme="minorHAnsi"/>
        </w:rPr>
        <w:t>accurate,</w:t>
      </w:r>
      <w:r w:rsidR="003042DC" w:rsidRPr="00F326B1">
        <w:rPr>
          <w:rFonts w:cstheme="minorHAnsi"/>
        </w:rPr>
        <w:t xml:space="preserve"> only missing one or two hemocytes for the most part. The accuracy of counts also tended to decrease as more hemocytes were present within the photo (Figure 3)</w:t>
      </w:r>
      <w:r w:rsidR="00AF3F94" w:rsidRPr="00F326B1">
        <w:rPr>
          <w:rFonts w:cstheme="minorHAnsi"/>
        </w:rPr>
        <w:t xml:space="preserve">. </w:t>
      </w:r>
      <w:r w:rsidR="00CA14F7" w:rsidRPr="00F326B1">
        <w:rPr>
          <w:rFonts w:cstheme="minorHAnsi"/>
        </w:rPr>
        <w:t xml:space="preserve">False </w:t>
      </w:r>
      <w:r w:rsidR="009B5AAF" w:rsidRPr="00F326B1">
        <w:rPr>
          <w:rFonts w:cstheme="minorHAnsi"/>
        </w:rPr>
        <w:t>p</w:t>
      </w:r>
      <w:r w:rsidR="00CA14F7" w:rsidRPr="00F326B1">
        <w:rPr>
          <w:rFonts w:cstheme="minorHAnsi"/>
        </w:rPr>
        <w:t>ositives</w:t>
      </w:r>
      <w:r w:rsidR="00CF6D11" w:rsidRPr="00F326B1">
        <w:rPr>
          <w:rFonts w:cstheme="minorHAnsi"/>
        </w:rPr>
        <w:t xml:space="preserve"> tended to be small objects on the edge of </w:t>
      </w:r>
      <w:r w:rsidR="00D45B87" w:rsidRPr="00F326B1">
        <w:rPr>
          <w:rFonts w:cstheme="minorHAnsi"/>
        </w:rPr>
        <w:t>photos, or cells with a similar size and shape to hemocytes.</w:t>
      </w:r>
      <w:r w:rsidR="00CF6D11" w:rsidRPr="00F326B1">
        <w:rPr>
          <w:rFonts w:cstheme="minorHAnsi"/>
        </w:rPr>
        <w:t xml:space="preserve"> </w:t>
      </w:r>
      <w:r w:rsidR="00CA14F7" w:rsidRPr="00F326B1">
        <w:rPr>
          <w:rFonts w:cstheme="minorHAnsi"/>
        </w:rPr>
        <w:t xml:space="preserve">False negatives tended to occur when a hemocyte was out of focus or clustered together with </w:t>
      </w:r>
      <w:r w:rsidR="00B41349" w:rsidRPr="00F326B1">
        <w:rPr>
          <w:rFonts w:cstheme="minorHAnsi"/>
        </w:rPr>
        <w:t>many other</w:t>
      </w:r>
      <w:r w:rsidR="00CA14F7" w:rsidRPr="00F326B1">
        <w:rPr>
          <w:rFonts w:cstheme="minorHAnsi"/>
        </w:rPr>
        <w:t xml:space="preserve"> hemocytes. </w:t>
      </w:r>
      <w:r w:rsidR="004A2925">
        <w:rPr>
          <w:rFonts w:cstheme="minorHAnsi"/>
        </w:rPr>
        <w:t xml:space="preserve">Counting by hand took on average </w:t>
      </w:r>
      <w:del w:id="336" w:author="Nathaniel Haulk" w:date="2023-05-10T10:47:00Z">
        <w:r w:rsidR="004A2925" w:rsidRPr="004A2925" w:rsidDel="00712A32">
          <w:rPr>
            <w:rFonts w:cstheme="minorHAnsi"/>
            <w:color w:val="FF0000"/>
          </w:rPr>
          <w:delText>XX</w:delText>
        </w:r>
        <w:r w:rsidR="004A2925" w:rsidDel="00712A32">
          <w:rPr>
            <w:rFonts w:cstheme="minorHAnsi"/>
          </w:rPr>
          <w:delText xml:space="preserve"> </w:delText>
        </w:r>
      </w:del>
      <w:ins w:id="337" w:author="Nathaniel Haulk" w:date="2023-05-10T10:47:00Z">
        <w:r w:rsidR="00712A32">
          <w:rPr>
            <w:rFonts w:cstheme="minorHAnsi"/>
            <w:color w:val="FF0000"/>
          </w:rPr>
          <w:t>339</w:t>
        </w:r>
        <w:r w:rsidR="00712A32">
          <w:rPr>
            <w:rFonts w:cstheme="minorHAnsi"/>
          </w:rPr>
          <w:t xml:space="preserve"> </w:t>
        </w:r>
      </w:ins>
      <w:del w:id="338" w:author="Nathaniel Haulk" w:date="2023-05-10T10:48:00Z">
        <w:r w:rsidR="004A2925" w:rsidDel="00712A32">
          <w:rPr>
            <w:rFonts w:cstheme="minorHAnsi"/>
          </w:rPr>
          <w:delText xml:space="preserve">number of </w:delText>
        </w:r>
      </w:del>
      <w:r w:rsidR="004A2925">
        <w:rPr>
          <w:rFonts w:cstheme="minorHAnsi"/>
        </w:rPr>
        <w:t xml:space="preserve">seconds </w:t>
      </w:r>
      <w:ins w:id="339" w:author="Nathaniel Haulk" w:date="2023-05-10T10:48:00Z">
        <w:r w:rsidR="00712A32">
          <w:rPr>
            <w:rFonts w:cstheme="minorHAnsi"/>
          </w:rPr>
          <w:t xml:space="preserve">for a set of 15 </w:t>
        </w:r>
      </w:ins>
      <w:ins w:id="340" w:author="Nathaniel Haulk" w:date="2023-05-10T11:00:00Z">
        <w:r w:rsidR="00461817">
          <w:rPr>
            <w:rFonts w:cstheme="minorHAnsi"/>
          </w:rPr>
          <w:t>photos</w:t>
        </w:r>
      </w:ins>
      <w:ins w:id="341" w:author="Nathaniel Haulk" w:date="2023-05-10T10:48:00Z">
        <w:r w:rsidR="00712A32">
          <w:rPr>
            <w:rFonts w:cstheme="minorHAnsi"/>
          </w:rPr>
          <w:t xml:space="preserve"> </w:t>
        </w:r>
      </w:ins>
      <w:r w:rsidR="004A2925">
        <w:rPr>
          <w:rFonts w:cstheme="minorHAnsi"/>
        </w:rPr>
        <w:t xml:space="preserve">while </w:t>
      </w:r>
      <w:ins w:id="342" w:author="Nathaniel Haulk" w:date="2023-04-25T19:03:00Z">
        <w:r w:rsidR="00343DDC">
          <w:rPr>
            <w:rFonts w:cstheme="minorHAnsi"/>
          </w:rPr>
          <w:t xml:space="preserve">detection using </w:t>
        </w:r>
      </w:ins>
      <w:ins w:id="343" w:author="Nathaniel Haulk" w:date="2023-04-25T19:06:00Z">
        <w:r w:rsidR="007D0E19">
          <w:rPr>
            <w:rFonts w:cstheme="minorHAnsi"/>
          </w:rPr>
          <w:t xml:space="preserve">the </w:t>
        </w:r>
      </w:ins>
      <w:ins w:id="344" w:author="Nathaniel Haulk" w:date="2023-04-25T19:03:00Z">
        <w:r w:rsidR="00343DDC">
          <w:rPr>
            <w:rFonts w:cstheme="minorHAnsi"/>
          </w:rPr>
          <w:t xml:space="preserve">YOLOv8 </w:t>
        </w:r>
      </w:ins>
      <w:ins w:id="345" w:author="Nathaniel Haulk" w:date="2023-04-25T19:06:00Z">
        <w:r w:rsidR="007D0E19">
          <w:rPr>
            <w:rFonts w:cstheme="minorHAnsi"/>
          </w:rPr>
          <w:t xml:space="preserve">model </w:t>
        </w:r>
      </w:ins>
      <w:ins w:id="346" w:author="Nathaniel Haulk" w:date="2023-04-25T19:03:00Z">
        <w:r w:rsidR="00343DDC">
          <w:rPr>
            <w:rFonts w:cstheme="minorHAnsi"/>
          </w:rPr>
          <w:t xml:space="preserve">on the same images took </w:t>
        </w:r>
      </w:ins>
      <w:ins w:id="347" w:author="Nathaniel Haulk" w:date="2023-05-10T11:00:00Z">
        <w:r w:rsidR="00461817">
          <w:rPr>
            <w:rFonts w:cstheme="minorHAnsi"/>
          </w:rPr>
          <w:t xml:space="preserve"> a total of .78 seconds</w:t>
        </w:r>
      </w:ins>
      <w:del w:id="348" w:author="Nathaniel Haulk" w:date="2023-04-25T19:03:00Z">
        <w:r w:rsidR="004A2925" w:rsidDel="00343DDC">
          <w:rPr>
            <w:rFonts w:cstheme="minorHAnsi"/>
          </w:rPr>
          <w:delText>computers</w:delText>
        </w:r>
      </w:del>
      <w:del w:id="349" w:author="Nathaniel Haulk" w:date="2023-04-25T19:06:00Z">
        <w:r w:rsidR="004A2925" w:rsidDel="007D0E19">
          <w:rPr>
            <w:rFonts w:cstheme="minorHAnsi"/>
          </w:rPr>
          <w:delText xml:space="preserve"> were able to detect hemocytes on the same photos in less time.</w:delText>
        </w:r>
      </w:del>
      <w:ins w:id="350" w:author="Nathaniel Haulk" w:date="2023-04-25T19:06:00Z">
        <w:r w:rsidR="007D0E19">
          <w:rPr>
            <w:rFonts w:cstheme="minorHAnsi"/>
          </w:rPr>
          <w:t>, saving significant amounts of time</w:t>
        </w:r>
      </w:ins>
      <w:ins w:id="351" w:author="Nathaniel Haulk" w:date="2023-04-25T19:07:00Z">
        <w:r w:rsidR="00EC751C">
          <w:rPr>
            <w:rFonts w:cstheme="minorHAnsi"/>
          </w:rPr>
          <w:t>.</w:t>
        </w:r>
      </w:ins>
    </w:p>
    <w:p w14:paraId="1516438A" w14:textId="2C1FAEC5" w:rsidR="00BC5067" w:rsidRPr="00F326B1" w:rsidRDefault="00BC5067" w:rsidP="00401D7E">
      <w:pPr>
        <w:spacing w:line="240" w:lineRule="auto"/>
        <w:rPr>
          <w:rFonts w:cstheme="minorHAnsi"/>
          <w:color w:val="000000" w:themeColor="text1"/>
          <w:shd w:val="clear" w:color="auto" w:fill="FFFFFF"/>
        </w:rPr>
      </w:pPr>
      <w:r w:rsidRPr="00F326B1">
        <w:rPr>
          <w:rFonts w:cstheme="minorHAnsi"/>
        </w:rPr>
        <w:tab/>
      </w:r>
      <w:commentRangeStart w:id="352"/>
      <w:r w:rsidR="00776922" w:rsidRPr="00F326B1">
        <w:rPr>
          <w:rFonts w:cstheme="minorHAnsi"/>
        </w:rPr>
        <w:t>When using uncropped photos</w:t>
      </w:r>
      <w:r w:rsidR="00A857E1" w:rsidRPr="00F326B1">
        <w:rPr>
          <w:rFonts w:cstheme="minorHAnsi"/>
        </w:rPr>
        <w:t xml:space="preserve"> </w:t>
      </w:r>
      <w:commentRangeEnd w:id="352"/>
      <w:r w:rsidR="00461F5C">
        <w:rPr>
          <w:rStyle w:val="CommentReference"/>
        </w:rPr>
        <w:commentReference w:id="352"/>
      </w:r>
      <w:r w:rsidR="00A857E1" w:rsidRPr="00F326B1">
        <w:rPr>
          <w:rFonts w:cstheme="minorHAnsi"/>
        </w:rPr>
        <w:t>an</w:t>
      </w:r>
      <w:r w:rsidR="00B513E7" w:rsidRPr="00F326B1">
        <w:rPr>
          <w:rFonts w:cstheme="minorHAnsi"/>
        </w:rPr>
        <w:t xml:space="preserve">d comparing all photos from the 26 </w:t>
      </w:r>
      <w:r w:rsidR="00B513E7" w:rsidRPr="00F326B1">
        <w:rPr>
          <w:rFonts w:cstheme="minorHAnsi"/>
          <w:color w:val="000000" w:themeColor="text1"/>
          <w:shd w:val="clear" w:color="auto" w:fill="FFFFFF"/>
        </w:rPr>
        <w:t>°C</w:t>
      </w:r>
      <w:r w:rsidR="00B513E7" w:rsidRPr="00F326B1">
        <w:rPr>
          <w:rFonts w:cstheme="minorHAnsi"/>
        </w:rPr>
        <w:t xml:space="preserve"> to the 31 </w:t>
      </w:r>
      <w:r w:rsidR="00B513E7" w:rsidRPr="00F326B1">
        <w:rPr>
          <w:rFonts w:cstheme="minorHAnsi"/>
          <w:color w:val="000000" w:themeColor="text1"/>
          <w:shd w:val="clear" w:color="auto" w:fill="FFFFFF"/>
        </w:rPr>
        <w:t>°C</w:t>
      </w:r>
      <w:r w:rsidR="00B513E7" w:rsidRPr="00F326B1">
        <w:rPr>
          <w:rFonts w:cstheme="minorHAnsi"/>
        </w:rPr>
        <w:t xml:space="preserve"> treatment</w:t>
      </w:r>
      <w:r w:rsidR="00776922" w:rsidRPr="00F326B1">
        <w:rPr>
          <w:rFonts w:cstheme="minorHAnsi"/>
        </w:rPr>
        <w:t>, c</w:t>
      </w:r>
      <w:r w:rsidR="00BD4FE9" w:rsidRPr="00F326B1">
        <w:rPr>
          <w:rFonts w:cstheme="minorHAnsi"/>
        </w:rPr>
        <w:t>aterpillars</w:t>
      </w:r>
      <w:r w:rsidR="00F03234" w:rsidRPr="00F326B1">
        <w:rPr>
          <w:rFonts w:cstheme="minorHAnsi"/>
        </w:rPr>
        <w:t xml:space="preserve"> at temperature treatment 26 </w:t>
      </w:r>
      <w:r w:rsidR="00F03234" w:rsidRPr="00F326B1">
        <w:rPr>
          <w:rFonts w:cstheme="minorHAnsi"/>
          <w:color w:val="000000" w:themeColor="text1"/>
          <w:shd w:val="clear" w:color="auto" w:fill="FFFFFF"/>
        </w:rPr>
        <w:t>°C</w:t>
      </w:r>
      <w:r w:rsidR="00BD4FE9" w:rsidRPr="00F326B1">
        <w:rPr>
          <w:rFonts w:cstheme="minorHAnsi"/>
          <w:color w:val="000000" w:themeColor="text1"/>
          <w:shd w:val="clear" w:color="auto" w:fill="FFFFFF"/>
        </w:rPr>
        <w:t xml:space="preserve"> showed a higher mean hemocyte count of </w:t>
      </w:r>
      <w:r w:rsidR="006B2CDD" w:rsidRPr="00F326B1">
        <w:rPr>
          <w:rFonts w:cstheme="minorHAnsi"/>
          <w:color w:val="000000" w:themeColor="text1"/>
          <w:shd w:val="clear" w:color="auto" w:fill="FFFFFF"/>
        </w:rPr>
        <w:t>70.67</w:t>
      </w:r>
      <w:ins w:id="353" w:author="Nathaniel Haulk" w:date="2023-04-25T19:10:00Z">
        <w:r w:rsidR="00D2190C">
          <w:rPr>
            <w:rFonts w:cstheme="minorHAnsi"/>
            <w:color w:val="000000" w:themeColor="text1"/>
            <w:shd w:val="clear" w:color="auto" w:fill="FFFFFF"/>
          </w:rPr>
          <w:t xml:space="preserve"> with a </w:t>
        </w:r>
      </w:ins>
      <w:ins w:id="354" w:author="Nathaniel Haulk" w:date="2023-04-25T19:11:00Z">
        <w:r w:rsidR="00D2190C">
          <w:rPr>
            <w:rFonts w:cstheme="minorHAnsi"/>
            <w:color w:val="000000" w:themeColor="text1"/>
            <w:shd w:val="clear" w:color="auto" w:fill="FFFFFF"/>
          </w:rPr>
          <w:t>standard deviation of 51.80</w:t>
        </w:r>
      </w:ins>
      <w:r w:rsidR="00BD4FE9" w:rsidRPr="00F326B1">
        <w:rPr>
          <w:rFonts w:cstheme="minorHAnsi"/>
          <w:color w:val="000000" w:themeColor="text1"/>
          <w:shd w:val="clear" w:color="auto" w:fill="FFFFFF"/>
        </w:rPr>
        <w:t xml:space="preserve">. Caterpillars reared in the 31 °C treatment showed a mean count of </w:t>
      </w:r>
      <w:proofErr w:type="gramStart"/>
      <w:r w:rsidR="0027413C" w:rsidRPr="00F326B1">
        <w:rPr>
          <w:rFonts w:cstheme="minorHAnsi"/>
          <w:color w:val="000000" w:themeColor="text1"/>
          <w:shd w:val="clear" w:color="auto" w:fill="FFFFFF"/>
        </w:rPr>
        <w:t xml:space="preserve">62.16 </w:t>
      </w:r>
      <w:ins w:id="355" w:author="Nathaniel Haulk" w:date="2023-04-25T19:11:00Z">
        <w:r w:rsidR="00D2190C">
          <w:rPr>
            <w:rFonts w:cstheme="minorHAnsi"/>
            <w:color w:val="000000" w:themeColor="text1"/>
            <w:shd w:val="clear" w:color="auto" w:fill="FFFFFF"/>
          </w:rPr>
          <w:t xml:space="preserve"> with</w:t>
        </w:r>
        <w:proofErr w:type="gramEnd"/>
        <w:r w:rsidR="00D2190C">
          <w:rPr>
            <w:rFonts w:cstheme="minorHAnsi"/>
            <w:color w:val="000000" w:themeColor="text1"/>
            <w:shd w:val="clear" w:color="auto" w:fill="FFFFFF"/>
          </w:rPr>
          <w:t xml:space="preserve"> a standard deviation of 43.98</w:t>
        </w:r>
        <w:r w:rsidR="00D2190C" w:rsidRPr="00F326B1">
          <w:rPr>
            <w:rFonts w:cstheme="minorHAnsi"/>
            <w:color w:val="000000" w:themeColor="text1"/>
            <w:shd w:val="clear" w:color="auto" w:fill="FFFFFF"/>
          </w:rPr>
          <w:t xml:space="preserve"> </w:t>
        </w:r>
      </w:ins>
      <w:r w:rsidR="0027413C" w:rsidRPr="00F326B1">
        <w:rPr>
          <w:rFonts w:cstheme="minorHAnsi"/>
          <w:color w:val="000000" w:themeColor="text1"/>
          <w:shd w:val="clear" w:color="auto" w:fill="FFFFFF"/>
        </w:rPr>
        <w:t>(Fig 4)</w:t>
      </w:r>
      <w:r w:rsidR="00BD4FE9" w:rsidRPr="00F326B1">
        <w:rPr>
          <w:rFonts w:cstheme="minorHAnsi"/>
          <w:color w:val="000000" w:themeColor="text1"/>
          <w:shd w:val="clear" w:color="auto" w:fill="FFFFFF"/>
        </w:rPr>
        <w:t xml:space="preserve">. A t-test of the two treatments yielded a p-value of </w:t>
      </w:r>
      <w:r w:rsidR="006B2CDD" w:rsidRPr="00F326B1">
        <w:rPr>
          <w:rFonts w:cstheme="minorHAnsi"/>
          <w:color w:val="000000" w:themeColor="text1"/>
          <w:shd w:val="clear" w:color="auto" w:fill="FFFFFF"/>
        </w:rPr>
        <w:t>0.0486</w:t>
      </w:r>
      <w:r w:rsidR="00995430" w:rsidRPr="00F326B1">
        <w:rPr>
          <w:rFonts w:cstheme="minorHAnsi"/>
          <w:color w:val="000000" w:themeColor="text1"/>
          <w:shd w:val="clear" w:color="auto" w:fill="FFFFFF"/>
        </w:rPr>
        <w:t>, meaning that the lower temperature populations showed a</w:t>
      </w:r>
      <w:r w:rsidR="006B7BAA" w:rsidRPr="00F326B1">
        <w:rPr>
          <w:rFonts w:cstheme="minorHAnsi"/>
          <w:color w:val="000000" w:themeColor="text1"/>
          <w:shd w:val="clear" w:color="auto" w:fill="FFFFFF"/>
        </w:rPr>
        <w:t>n overall</w:t>
      </w:r>
      <w:r w:rsidR="00995430" w:rsidRPr="00F326B1">
        <w:rPr>
          <w:rFonts w:cstheme="minorHAnsi"/>
          <w:color w:val="000000" w:themeColor="text1"/>
          <w:shd w:val="clear" w:color="auto" w:fill="FFFFFF"/>
        </w:rPr>
        <w:t xml:space="preserve"> stronger response</w:t>
      </w:r>
      <w:r w:rsidR="006B7BAA" w:rsidRPr="00F326B1">
        <w:rPr>
          <w:rFonts w:cstheme="minorHAnsi"/>
          <w:color w:val="000000" w:themeColor="text1"/>
          <w:shd w:val="clear" w:color="auto" w:fill="FFFFFF"/>
        </w:rPr>
        <w:t xml:space="preserve"> regardless of disease </w:t>
      </w:r>
      <w:r w:rsidR="00A87E34" w:rsidRPr="00F326B1">
        <w:rPr>
          <w:rFonts w:cstheme="minorHAnsi"/>
          <w:color w:val="000000" w:themeColor="text1"/>
          <w:shd w:val="clear" w:color="auto" w:fill="FFFFFF"/>
        </w:rPr>
        <w:t>presence</w:t>
      </w:r>
      <w:r w:rsidR="006B7BAA" w:rsidRPr="00F326B1">
        <w:rPr>
          <w:rFonts w:cstheme="minorHAnsi"/>
          <w:color w:val="000000" w:themeColor="text1"/>
          <w:shd w:val="clear" w:color="auto" w:fill="FFFFFF"/>
        </w:rPr>
        <w:t xml:space="preserve">. </w:t>
      </w:r>
      <w:r w:rsidR="00776922" w:rsidRPr="00F326B1">
        <w:rPr>
          <w:rFonts w:cstheme="minorHAnsi"/>
          <w:color w:val="000000" w:themeColor="text1"/>
          <w:shd w:val="clear" w:color="auto" w:fill="FFFFFF"/>
        </w:rPr>
        <w:t>When cropping</w:t>
      </w:r>
      <w:r w:rsidR="000D1573" w:rsidRPr="00F326B1">
        <w:rPr>
          <w:rFonts w:cstheme="minorHAnsi"/>
          <w:color w:val="000000" w:themeColor="text1"/>
          <w:shd w:val="clear" w:color="auto" w:fill="FFFFFF"/>
        </w:rPr>
        <w:t xml:space="preserve"> the photos down to squares on the </w:t>
      </w:r>
      <w:r w:rsidR="00B513E7" w:rsidRPr="00F326B1">
        <w:rPr>
          <w:rFonts w:cstheme="minorHAnsi"/>
          <w:color w:val="000000" w:themeColor="text1"/>
          <w:shd w:val="clear" w:color="auto" w:fill="FFFFFF"/>
        </w:rPr>
        <w:t>hemocytometer</w:t>
      </w:r>
      <w:r w:rsidR="00776922" w:rsidRPr="00F326B1">
        <w:rPr>
          <w:rFonts w:cstheme="minorHAnsi"/>
          <w:color w:val="000000" w:themeColor="text1"/>
          <w:shd w:val="clear" w:color="auto" w:fill="FFFFFF"/>
        </w:rPr>
        <w:t>, the 26 °C treatments ha</w:t>
      </w:r>
      <w:r w:rsidR="00A857E1" w:rsidRPr="00F326B1">
        <w:rPr>
          <w:rFonts w:cstheme="minorHAnsi"/>
          <w:color w:val="000000" w:themeColor="text1"/>
          <w:shd w:val="clear" w:color="auto" w:fill="FFFFFF"/>
        </w:rPr>
        <w:t>d</w:t>
      </w:r>
      <w:r w:rsidR="00776922" w:rsidRPr="00F326B1">
        <w:rPr>
          <w:rFonts w:cstheme="minorHAnsi"/>
          <w:color w:val="000000" w:themeColor="text1"/>
          <w:shd w:val="clear" w:color="auto" w:fill="FFFFFF"/>
        </w:rPr>
        <w:t xml:space="preserve"> an average of 32.04 hemocytes</w:t>
      </w:r>
      <w:ins w:id="356" w:author="Nathaniel Haulk" w:date="2023-04-25T19:15:00Z">
        <w:r w:rsidR="00B36879">
          <w:rPr>
            <w:rFonts w:cstheme="minorHAnsi"/>
            <w:color w:val="000000" w:themeColor="text1"/>
            <w:shd w:val="clear" w:color="auto" w:fill="FFFFFF"/>
          </w:rPr>
          <w:t xml:space="preserve"> with a standard deviation of </w:t>
        </w:r>
      </w:ins>
      <w:ins w:id="357" w:author="Nathaniel Haulk" w:date="2023-04-25T19:16:00Z">
        <w:r w:rsidR="00B36879" w:rsidRPr="00B36879">
          <w:rPr>
            <w:rFonts w:cstheme="minorHAnsi"/>
            <w:color w:val="000000" w:themeColor="text1"/>
            <w:shd w:val="clear" w:color="auto" w:fill="FFFFFF"/>
          </w:rPr>
          <w:t>23.27</w:t>
        </w:r>
      </w:ins>
      <w:ins w:id="358" w:author="Nathaniel Haulk" w:date="2023-04-25T19:17:00Z">
        <w:r w:rsidR="00B36879">
          <w:rPr>
            <w:rFonts w:cstheme="minorHAnsi"/>
            <w:color w:val="000000" w:themeColor="text1"/>
            <w:shd w:val="clear" w:color="auto" w:fill="FFFFFF"/>
          </w:rPr>
          <w:t xml:space="preserve"> </w:t>
        </w:r>
      </w:ins>
      <w:r w:rsidR="00776922" w:rsidRPr="00F326B1">
        <w:rPr>
          <w:rFonts w:cstheme="minorHAnsi"/>
          <w:color w:val="000000" w:themeColor="text1"/>
          <w:shd w:val="clear" w:color="auto" w:fill="FFFFFF"/>
        </w:rPr>
        <w:t>and the 31 °C had an average of 29.65</w:t>
      </w:r>
      <w:r w:rsidR="00A857E1" w:rsidRPr="00F326B1">
        <w:rPr>
          <w:rFonts w:cstheme="minorHAnsi"/>
          <w:color w:val="000000" w:themeColor="text1"/>
          <w:shd w:val="clear" w:color="auto" w:fill="FFFFFF"/>
        </w:rPr>
        <w:t xml:space="preserve"> hemocytes</w:t>
      </w:r>
      <w:ins w:id="359" w:author="Nathaniel Haulk" w:date="2023-04-25T19:17:00Z">
        <w:r w:rsidR="00B36879">
          <w:rPr>
            <w:rFonts w:cstheme="minorHAnsi"/>
            <w:color w:val="000000" w:themeColor="text1"/>
            <w:shd w:val="clear" w:color="auto" w:fill="FFFFFF"/>
          </w:rPr>
          <w:t xml:space="preserve"> with a standard deviation of </w:t>
        </w:r>
        <w:r w:rsidR="00B36879" w:rsidRPr="00B36879">
          <w:rPr>
            <w:rFonts w:cstheme="minorHAnsi"/>
            <w:color w:val="000000" w:themeColor="text1"/>
            <w:shd w:val="clear" w:color="auto" w:fill="FFFFFF"/>
          </w:rPr>
          <w:t>23.2</w:t>
        </w:r>
      </w:ins>
      <w:ins w:id="360" w:author="Nathaniel Haulk" w:date="2023-04-25T19:18:00Z">
        <w:r w:rsidR="00B36879">
          <w:rPr>
            <w:rFonts w:cstheme="minorHAnsi"/>
            <w:color w:val="000000" w:themeColor="text1"/>
            <w:shd w:val="clear" w:color="auto" w:fill="FFFFFF"/>
          </w:rPr>
          <w:t>1</w:t>
        </w:r>
      </w:ins>
      <w:r w:rsidR="00B9222F" w:rsidRPr="00F326B1">
        <w:rPr>
          <w:rFonts w:cstheme="minorHAnsi"/>
          <w:color w:val="000000" w:themeColor="text1"/>
          <w:shd w:val="clear" w:color="auto" w:fill="FFFFFF"/>
        </w:rPr>
        <w:t xml:space="preserve"> (Fig. 5)</w:t>
      </w:r>
      <w:r w:rsidR="00A857E1" w:rsidRPr="00F326B1">
        <w:rPr>
          <w:rFonts w:cstheme="minorHAnsi"/>
          <w:color w:val="000000" w:themeColor="text1"/>
          <w:shd w:val="clear" w:color="auto" w:fill="FFFFFF"/>
        </w:rPr>
        <w:t>. However, there was no significant difference between hemocytes when focusing specifically on squares (p = 0.216)</w:t>
      </w:r>
      <w:r w:rsidR="000D1573" w:rsidRPr="00F326B1">
        <w:rPr>
          <w:rFonts w:cstheme="minorHAnsi"/>
          <w:color w:val="000000" w:themeColor="text1"/>
          <w:shd w:val="clear" w:color="auto" w:fill="FFFFFF"/>
        </w:rPr>
        <w:t>.</w:t>
      </w:r>
      <w:r w:rsidR="002C32F2" w:rsidRPr="00F326B1">
        <w:rPr>
          <w:rFonts w:cstheme="minorHAnsi"/>
          <w:color w:val="000000" w:themeColor="text1"/>
          <w:shd w:val="clear" w:color="auto" w:fill="FFFFFF"/>
        </w:rPr>
        <w:t xml:space="preserve"> </w:t>
      </w:r>
    </w:p>
    <w:p w14:paraId="09FAE2B8" w14:textId="02A125C9" w:rsidR="00862016" w:rsidRPr="00F326B1" w:rsidRDefault="00862016" w:rsidP="00401D7E">
      <w:pPr>
        <w:spacing w:line="240" w:lineRule="auto"/>
        <w:rPr>
          <w:rFonts w:cstheme="minorHAnsi"/>
          <w:color w:val="000000" w:themeColor="text1"/>
          <w:shd w:val="clear" w:color="auto" w:fill="FFFFFF"/>
        </w:rPr>
      </w:pPr>
      <w:r w:rsidRPr="00F326B1">
        <w:rPr>
          <w:rFonts w:cstheme="minorHAnsi"/>
          <w:color w:val="000000" w:themeColor="text1"/>
          <w:shd w:val="clear" w:color="auto" w:fill="FFFFFF"/>
        </w:rPr>
        <w:tab/>
      </w:r>
      <w:commentRangeStart w:id="361"/>
      <w:r w:rsidRPr="00F326B1">
        <w:rPr>
          <w:rFonts w:cstheme="minorHAnsi"/>
          <w:color w:val="000000" w:themeColor="text1"/>
          <w:shd w:val="clear" w:color="auto" w:fill="FFFFFF"/>
        </w:rPr>
        <w:t>Further</w:t>
      </w:r>
      <w:commentRangeEnd w:id="361"/>
      <w:r w:rsidRPr="00F326B1">
        <w:rPr>
          <w:rStyle w:val="CommentReference"/>
          <w:rFonts w:cstheme="minorHAnsi"/>
        </w:rPr>
        <w:commentReference w:id="361"/>
      </w:r>
      <w:r w:rsidRPr="00F326B1">
        <w:rPr>
          <w:rFonts w:cstheme="minorHAnsi"/>
          <w:color w:val="000000" w:themeColor="text1"/>
          <w:shd w:val="clear" w:color="auto" w:fill="FFFFFF"/>
        </w:rPr>
        <w:t xml:space="preserve"> breaking down temperature treatments into coevolved and control vs infected showed that coevolved colonies tended to have higher hemocyte counts regardless of the presence of virus. </w:t>
      </w:r>
      <w:r w:rsidR="00FE05E4" w:rsidRPr="00F326B1">
        <w:rPr>
          <w:rFonts w:cstheme="minorHAnsi"/>
          <w:color w:val="000000" w:themeColor="text1"/>
          <w:shd w:val="clear" w:color="auto" w:fill="FFFFFF"/>
        </w:rPr>
        <w:t xml:space="preserve">No significant difference in hemocyte counts was observed between the infected coevolved populations at 26 and 31 °C.  Uninfected coevolved populations saw a significantly higher number of hemocytes in the 26 °C treatments compared to the 31°C (Figure 5). </w:t>
      </w:r>
      <w:r w:rsidR="00CB48ED" w:rsidRPr="00F326B1">
        <w:rPr>
          <w:rFonts w:cstheme="minorHAnsi"/>
          <w:color w:val="000000" w:themeColor="text1"/>
          <w:shd w:val="clear" w:color="auto" w:fill="FFFFFF"/>
        </w:rPr>
        <w:t xml:space="preserve">Infected control populations saw a significant difference in counts with a higher mean in the 26°C population. Finally, the uninfected control showed the opposite effect where the 31°C treatment had a higher average hemocyte count than the </w:t>
      </w:r>
      <w:r w:rsidR="006F023B" w:rsidRPr="00F326B1">
        <w:rPr>
          <w:rFonts w:cstheme="minorHAnsi"/>
          <w:color w:val="000000" w:themeColor="text1"/>
          <w:shd w:val="clear" w:color="auto" w:fill="FFFFFF"/>
        </w:rPr>
        <w:t>26°C treatment.</w:t>
      </w:r>
    </w:p>
    <w:p w14:paraId="27734867" w14:textId="77777777" w:rsidR="002C32F2" w:rsidRPr="00F326B1" w:rsidRDefault="002C32F2" w:rsidP="00401D7E">
      <w:pPr>
        <w:spacing w:line="240" w:lineRule="auto"/>
        <w:rPr>
          <w:rFonts w:cstheme="minorHAnsi"/>
        </w:rPr>
      </w:pPr>
    </w:p>
    <w:p w14:paraId="76C9817A" w14:textId="7885B8F7" w:rsidR="00F25649" w:rsidRPr="00F326B1" w:rsidRDefault="00F25649" w:rsidP="00401D7E">
      <w:pPr>
        <w:spacing w:line="240" w:lineRule="auto"/>
        <w:rPr>
          <w:rFonts w:cstheme="minorHAnsi"/>
          <w:b/>
          <w:bCs/>
          <w:sz w:val="28"/>
          <w:szCs w:val="28"/>
        </w:rPr>
      </w:pPr>
      <w:r w:rsidRPr="00F326B1">
        <w:rPr>
          <w:rFonts w:cstheme="minorHAnsi"/>
          <w:b/>
          <w:bCs/>
          <w:sz w:val="28"/>
          <w:szCs w:val="28"/>
        </w:rPr>
        <w:t>Discussion:</w:t>
      </w:r>
    </w:p>
    <w:p w14:paraId="1A262990" w14:textId="7B259B33" w:rsidR="00F326B1" w:rsidRPr="00F326B1" w:rsidRDefault="004A2925" w:rsidP="73F76B51">
      <w:pPr>
        <w:spacing w:line="240" w:lineRule="auto"/>
        <w:ind w:firstLine="720"/>
      </w:pPr>
      <w:r w:rsidRPr="73F76B51">
        <w:t>Using</w:t>
      </w:r>
      <w:r w:rsidR="001455B4">
        <w:t xml:space="preserve"> object detection algorithms </w:t>
      </w:r>
      <w:r w:rsidRPr="73F76B51">
        <w:t xml:space="preserve">to count </w:t>
      </w:r>
      <w:r w:rsidR="0CD99301" w:rsidRPr="73F76B51">
        <w:t>hemocytes</w:t>
      </w:r>
      <w:r w:rsidR="001455B4">
        <w:t xml:space="preserve"> in</w:t>
      </w:r>
      <w:r w:rsidR="77820573" w:rsidRPr="73F76B51">
        <w:t xml:space="preserve"> </w:t>
      </w:r>
      <w:r w:rsidR="548A7A44" w:rsidRPr="73F76B51">
        <w:t xml:space="preserve">images </w:t>
      </w:r>
      <w:r w:rsidRPr="73F76B51">
        <w:t xml:space="preserve">was significantly faster than counting </w:t>
      </w:r>
      <w:r w:rsidR="2FC05441" w:rsidRPr="73F76B51">
        <w:t>manually</w:t>
      </w:r>
      <w:r w:rsidRPr="73F76B51">
        <w:t xml:space="preserve">. </w:t>
      </w:r>
      <w:r w:rsidR="0B205396" w:rsidRPr="73F76B51">
        <w:t xml:space="preserve">Utilizing this method </w:t>
      </w:r>
      <w:r w:rsidRPr="73F76B51">
        <w:t xml:space="preserve">has the potential to </w:t>
      </w:r>
      <w:r w:rsidR="4FF32880" w:rsidRPr="73F76B51">
        <w:t xml:space="preserve">reduce </w:t>
      </w:r>
      <w:r w:rsidR="1186E9FA" w:rsidRPr="73F76B51">
        <w:t>the amount of time and effort required for counting and analyzing</w:t>
      </w:r>
      <w:r w:rsidRPr="73F76B51">
        <w:t xml:space="preserve"> large </w:t>
      </w:r>
      <w:r w:rsidR="560E336D" w:rsidRPr="73F76B51">
        <w:t xml:space="preserve">volumes </w:t>
      </w:r>
      <w:r w:rsidRPr="73F76B51">
        <w:t xml:space="preserve">of immune response data. </w:t>
      </w:r>
      <w:r w:rsidR="2A8E8226" w:rsidRPr="73F76B51">
        <w:t xml:space="preserve">Although </w:t>
      </w:r>
      <w:r w:rsidRPr="73F76B51">
        <w:t xml:space="preserve">the detection is not always </w:t>
      </w:r>
      <w:r w:rsidR="2917AB60" w:rsidRPr="73F76B51">
        <w:t xml:space="preserve">completely </w:t>
      </w:r>
      <w:r w:rsidRPr="73F76B51">
        <w:t xml:space="preserve">accurate, the predictions </w:t>
      </w:r>
      <w:r w:rsidR="177BCB67" w:rsidRPr="73F76B51">
        <w:t xml:space="preserve">consistently follow a </w:t>
      </w:r>
      <w:r w:rsidRPr="73F76B51">
        <w:t>trend close to a 1 to 1 line</w:t>
      </w:r>
      <w:ins w:id="362" w:author="Nathaniel Haulk" w:date="2023-04-24T14:18:00Z">
        <w:r w:rsidR="00024979">
          <w:t xml:space="preserve"> (Figure 2)</w:t>
        </w:r>
      </w:ins>
      <w:r w:rsidR="65835CB8" w:rsidRPr="73F76B51">
        <w:t xml:space="preserve">. </w:t>
      </w:r>
      <w:r w:rsidR="34C95875" w:rsidRPr="73F76B51">
        <w:t xml:space="preserve">Additionally, the predicted counts typically </w:t>
      </w:r>
      <w:r w:rsidRPr="73F76B51">
        <w:t xml:space="preserve">only differ by one or two hemocytes, </w:t>
      </w:r>
      <w:r w:rsidR="7F4D51F7" w:rsidRPr="73F76B51">
        <w:t xml:space="preserve">thus </w:t>
      </w:r>
      <w:r w:rsidRPr="73F76B51">
        <w:t>making it a</w:t>
      </w:r>
      <w:r w:rsidR="390E5340" w:rsidRPr="73F76B51">
        <w:t>n effective</w:t>
      </w:r>
      <w:r w:rsidR="00A05BEB">
        <w:t xml:space="preserve"> </w:t>
      </w:r>
      <w:r w:rsidRPr="73F76B51">
        <w:t xml:space="preserve">tool for predicting </w:t>
      </w:r>
      <w:r w:rsidR="05B3E85C" w:rsidRPr="73F76B51">
        <w:t xml:space="preserve">count </w:t>
      </w:r>
      <w:r w:rsidRPr="73F76B51">
        <w:t xml:space="preserve">trends. All models </w:t>
      </w:r>
      <w:r w:rsidR="70A656FF" w:rsidRPr="73F76B51">
        <w:t xml:space="preserve">tested </w:t>
      </w:r>
      <w:r w:rsidRPr="73F76B51">
        <w:t xml:space="preserve">had a lower detection time than </w:t>
      </w:r>
      <w:r w:rsidR="4E1F1CBE" w:rsidRPr="73F76B51">
        <w:t>manual counts.</w:t>
      </w:r>
      <w:r w:rsidR="005C9BD0" w:rsidRPr="73F76B51">
        <w:t xml:space="preserve"> </w:t>
      </w:r>
      <w:r w:rsidR="00EB383E" w:rsidRPr="73F76B51">
        <w:t xml:space="preserve">Based on our results, unless computational power is a limiting factor, YOLOv8 is the </w:t>
      </w:r>
      <w:r w:rsidR="0D729CE7" w:rsidRPr="73F76B51">
        <w:t xml:space="preserve">most </w:t>
      </w:r>
      <w:r w:rsidR="35E2B0C9" w:rsidRPr="73F76B51">
        <w:t xml:space="preserve">accurate and efficient </w:t>
      </w:r>
      <w:r w:rsidR="00EB383E" w:rsidRPr="73F76B51">
        <w:t>model to use</w:t>
      </w:r>
      <w:r w:rsidR="009B0360" w:rsidRPr="73F76B51">
        <w:t xml:space="preserve"> </w:t>
      </w:r>
      <w:r w:rsidR="00C156F1" w:rsidRPr="73F76B51">
        <w:t>when detecting hemocytes</w:t>
      </w:r>
      <w:r w:rsidR="00EB383E" w:rsidRPr="73F76B51">
        <w:t xml:space="preserve">. When compared to YOLOv5 and Faster-RCNN, YOLOv8 had higher accuracy and </w:t>
      </w:r>
      <w:r w:rsidR="006503DE" w:rsidRPr="73F76B51">
        <w:t>very short</w:t>
      </w:r>
      <w:r w:rsidR="25035E4D" w:rsidRPr="73F76B51">
        <w:t xml:space="preserve"> overall</w:t>
      </w:r>
      <w:r w:rsidR="006503DE" w:rsidRPr="73F76B51">
        <w:t xml:space="preserve"> detection times. </w:t>
      </w:r>
      <w:r w:rsidR="00701804" w:rsidRPr="73F76B51">
        <w:t xml:space="preserve">It is unsurprising that </w:t>
      </w:r>
      <w:r w:rsidR="006503DE" w:rsidRPr="73F76B51">
        <w:t>YOLOv8 is</w:t>
      </w:r>
      <w:r w:rsidR="00701804" w:rsidRPr="73F76B51">
        <w:t xml:space="preserve"> the most accurate compared to other</w:t>
      </w:r>
      <w:r w:rsidR="007476F3" w:rsidRPr="73F76B51">
        <w:t xml:space="preserve"> single-stage</w:t>
      </w:r>
      <w:r w:rsidR="00701804" w:rsidRPr="73F76B51">
        <w:t xml:space="preserve"> models </w:t>
      </w:r>
      <w:r w:rsidR="2B69F4B1" w:rsidRPr="73F76B51">
        <w:t xml:space="preserve">since </w:t>
      </w:r>
      <w:r w:rsidR="00701804" w:rsidRPr="73F76B51">
        <w:t xml:space="preserve">it is the </w:t>
      </w:r>
      <w:r w:rsidR="0ABC674A" w:rsidRPr="73F76B51">
        <w:t>newest</w:t>
      </w:r>
      <w:r w:rsidR="00701804" w:rsidRPr="73F76B51">
        <w:t xml:space="preserve"> model in the YOLO family and is</w:t>
      </w:r>
      <w:r w:rsidR="00811F79" w:rsidRPr="73F76B51">
        <w:t xml:space="preserve"> predicted to be</w:t>
      </w:r>
      <w:r w:rsidR="00701804" w:rsidRPr="73F76B51">
        <w:t xml:space="preserve"> more accurate</w:t>
      </w:r>
      <w:r w:rsidR="00811F79" w:rsidRPr="73F76B51">
        <w:t xml:space="preserve"> on the </w:t>
      </w:r>
      <w:ins w:id="363" w:author="Nathaniel Haulk" w:date="2023-04-24T14:19:00Z">
        <w:r w:rsidR="00024979">
          <w:t>standard data</w:t>
        </w:r>
      </w:ins>
      <w:ins w:id="364" w:author="Nathaniel Haulk" w:date="2023-04-24T14:20:00Z">
        <w:r w:rsidR="00024979">
          <w:t>sets like the Microsoft Common Objects in Context (COCO)</w:t>
        </w:r>
      </w:ins>
      <w:del w:id="365" w:author="Nathaniel Haulk" w:date="2023-04-24T14:20:00Z">
        <w:r w:rsidR="00811F79" w:rsidRPr="73F76B51" w:rsidDel="00024979">
          <w:delText>COCO dataset</w:delText>
        </w:r>
      </w:del>
      <w:r w:rsidR="007476F3" w:rsidRPr="73F76B51">
        <w:t xml:space="preserve"> </w:t>
      </w:r>
      <w:del w:id="366" w:author="Nathaniel Haulk" w:date="2023-04-24T14:20:00Z">
        <w:r w:rsidR="42FAB617" w:rsidRPr="73F76B51" w:rsidDel="00024979">
          <w:delText xml:space="preserve">than </w:delText>
        </w:r>
      </w:del>
      <w:ins w:id="367" w:author="Nathaniel Haulk" w:date="2023-04-24T14:58:00Z">
        <w:r w:rsidR="00067D29">
          <w:t>compared</w:t>
        </w:r>
      </w:ins>
      <w:ins w:id="368" w:author="Nathaniel Haulk" w:date="2023-04-24T14:20:00Z">
        <w:r w:rsidR="00024979">
          <w:t xml:space="preserve"> to</w:t>
        </w:r>
        <w:r w:rsidR="00024979" w:rsidRPr="73F76B51">
          <w:t xml:space="preserve"> </w:t>
        </w:r>
      </w:ins>
      <w:r w:rsidR="007476F3" w:rsidRPr="73F76B51">
        <w:t>the other</w:t>
      </w:r>
      <w:r w:rsidR="19F8199A" w:rsidRPr="73F76B51">
        <w:t xml:space="preserve"> models</w:t>
      </w:r>
      <w:r w:rsidR="00C2063B" w:rsidRPr="73F76B51">
        <w:t xml:space="preserve"> </w:t>
      </w:r>
      <w:r w:rsidR="00811F79" w:rsidRPr="73F76B51">
        <w:t>(</w:t>
      </w:r>
      <w:proofErr w:type="spellStart"/>
      <w:r w:rsidR="00811F79" w:rsidRPr="73F76B51">
        <w:t>Jocher</w:t>
      </w:r>
      <w:proofErr w:type="spellEnd"/>
      <w:r w:rsidR="00811F79" w:rsidRPr="73F76B51">
        <w:t xml:space="preserve"> et al., 2023)</w:t>
      </w:r>
      <w:r w:rsidR="00C2063B" w:rsidRPr="73F76B51">
        <w:t xml:space="preserve">. It is surprising that YOLO </w:t>
      </w:r>
      <w:r w:rsidR="0BB6E88B" w:rsidRPr="73F76B51">
        <w:t>outperformed</w:t>
      </w:r>
      <w:r w:rsidR="00C2063B" w:rsidRPr="73F76B51">
        <w:t xml:space="preserve"> Faster-</w:t>
      </w:r>
      <w:r w:rsidR="00F326B1" w:rsidRPr="73F76B51">
        <w:t xml:space="preserve">RCNN, </w:t>
      </w:r>
      <w:r w:rsidR="7B7C8A0D" w:rsidRPr="73F76B51">
        <w:t>as Faster-RCNN is a two-stage detector while YOLO is a one-stage model</w:t>
      </w:r>
      <w:r w:rsidR="00062AD9" w:rsidRPr="73F76B51">
        <w:t xml:space="preserve">. </w:t>
      </w:r>
      <w:r w:rsidR="0CA6B510" w:rsidRPr="73F76B51">
        <w:t xml:space="preserve">The performance difference </w:t>
      </w:r>
      <w:r w:rsidR="00062AD9" w:rsidRPr="73F76B51">
        <w:t xml:space="preserve">could </w:t>
      </w:r>
      <w:r w:rsidR="6BF927A8" w:rsidRPr="73F76B51">
        <w:t xml:space="preserve">potentially </w:t>
      </w:r>
      <w:r w:rsidR="00062AD9" w:rsidRPr="73F76B51">
        <w:t xml:space="preserve">be </w:t>
      </w:r>
      <w:r w:rsidR="07D206C5" w:rsidRPr="73F76B51">
        <w:t>attributed to</w:t>
      </w:r>
      <w:r w:rsidR="00062AD9" w:rsidRPr="73F76B51">
        <w:t xml:space="preserve"> </w:t>
      </w:r>
      <w:r w:rsidR="4A54E7BC" w:rsidRPr="73F76B51">
        <w:t xml:space="preserve">factors like </w:t>
      </w:r>
      <w:r w:rsidR="00062AD9" w:rsidRPr="73F76B51">
        <w:t xml:space="preserve">background contrast </w:t>
      </w:r>
      <w:r w:rsidR="725FBE0C" w:rsidRPr="73F76B51">
        <w:t xml:space="preserve">or </w:t>
      </w:r>
      <w:r w:rsidR="7550C4B8" w:rsidRPr="73F76B51">
        <w:t>the fact that</w:t>
      </w:r>
      <w:r w:rsidR="00062AD9" w:rsidRPr="73F76B51">
        <w:t xml:space="preserve"> Faster-RCNN </w:t>
      </w:r>
      <w:r w:rsidR="2A9E0CDA" w:rsidRPr="73F76B51">
        <w:t xml:space="preserve">is </w:t>
      </w:r>
      <w:r w:rsidR="00062AD9" w:rsidRPr="73F76B51">
        <w:t xml:space="preserve">an older model. </w:t>
      </w:r>
      <w:r w:rsidR="000749F5" w:rsidRPr="73F76B51">
        <w:t xml:space="preserve">More </w:t>
      </w:r>
      <w:r w:rsidR="00F326B1" w:rsidRPr="73F76B51">
        <w:t>surprising,</w:t>
      </w:r>
      <w:r w:rsidR="000749F5" w:rsidRPr="73F76B51">
        <w:t xml:space="preserve"> however</w:t>
      </w:r>
      <w:r w:rsidR="00297EEF" w:rsidRPr="73F76B51">
        <w:t>,</w:t>
      </w:r>
      <w:r w:rsidR="000749F5" w:rsidRPr="73F76B51">
        <w:t xml:space="preserve"> was how little</w:t>
      </w:r>
      <w:r w:rsidR="00297EEF" w:rsidRPr="73F76B51">
        <w:t xml:space="preserve"> augmenting the training data changed the overall accuracy of predictions. </w:t>
      </w:r>
      <w:del w:id="369" w:author="Nathaniel Haulk" w:date="2023-05-08T10:47:00Z">
        <w:r w:rsidR="00297EEF" w:rsidRPr="73F76B51" w:rsidDel="00AA0F84">
          <w:delText>The addition of augmented photos has been shown to improve predictions in other studies</w:delText>
        </w:r>
      </w:del>
      <w:ins w:id="370" w:author="Nathaniel Haulk" w:date="2023-05-08T10:47:00Z">
        <w:r w:rsidR="00AA0F84">
          <w:t>. In other studies, augmented photos improved the accuracy of the model</w:t>
        </w:r>
      </w:ins>
      <w:r w:rsidR="00297EEF" w:rsidRPr="73F76B51">
        <w:t xml:space="preserve"> (Shorten &amp; </w:t>
      </w:r>
      <w:proofErr w:type="spellStart"/>
      <w:r w:rsidR="00297EEF" w:rsidRPr="73F76B51">
        <w:t>Khoshgoftaar</w:t>
      </w:r>
      <w:proofErr w:type="spellEnd"/>
      <w:r w:rsidR="00297EEF" w:rsidRPr="73F76B51">
        <w:t xml:space="preserve">, 2019). </w:t>
      </w:r>
      <w:r w:rsidR="00845CDC" w:rsidRPr="73F76B51">
        <w:t xml:space="preserve">This </w:t>
      </w:r>
      <w:del w:id="371" w:author="Nathaniel Haulk" w:date="2023-05-08T10:47:00Z">
        <w:r w:rsidR="00845CDC" w:rsidRPr="73F76B51" w:rsidDel="00481D13">
          <w:delText xml:space="preserve">likely </w:delText>
        </w:r>
      </w:del>
      <w:ins w:id="372" w:author="Nathaniel Haulk" w:date="2023-05-08T10:47:00Z">
        <w:r w:rsidR="00481D13">
          <w:t>may</w:t>
        </w:r>
        <w:r w:rsidR="00481D13" w:rsidRPr="73F76B51">
          <w:t xml:space="preserve"> </w:t>
        </w:r>
      </w:ins>
      <w:r w:rsidR="00845CDC" w:rsidRPr="73F76B51">
        <w:t xml:space="preserve">indicates that </w:t>
      </w:r>
      <w:r w:rsidR="2B921713" w:rsidRPr="73F76B51">
        <w:t xml:space="preserve">the level of </w:t>
      </w:r>
      <w:r w:rsidR="00845CDC" w:rsidRPr="73F76B51">
        <w:t xml:space="preserve">data </w:t>
      </w:r>
      <w:r w:rsidR="4398032C" w:rsidRPr="73F76B51">
        <w:t xml:space="preserve">augmentation </w:t>
      </w:r>
      <w:r w:rsidR="00845CDC" w:rsidRPr="73F76B51">
        <w:t>during training</w:t>
      </w:r>
      <w:r w:rsidR="554E3761" w:rsidRPr="73F76B51">
        <w:t xml:space="preserve"> </w:t>
      </w:r>
      <w:del w:id="373" w:author="Nathaniel Haulk" w:date="2023-05-08T10:47:00Z">
        <w:r w:rsidR="554E3761" w:rsidRPr="73F76B51" w:rsidDel="00481D13">
          <w:delText xml:space="preserve">may </w:delText>
        </w:r>
      </w:del>
      <w:ins w:id="374" w:author="Nathaniel Haulk" w:date="2023-05-08T10:47:00Z">
        <w:r w:rsidR="00481D13">
          <w:t>was</w:t>
        </w:r>
        <w:r w:rsidR="00481D13" w:rsidRPr="73F76B51">
          <w:t xml:space="preserve"> </w:t>
        </w:r>
      </w:ins>
      <w:r w:rsidR="554E3761" w:rsidRPr="73F76B51">
        <w:t xml:space="preserve">not </w:t>
      </w:r>
      <w:del w:id="375" w:author="Nathaniel Haulk" w:date="2023-05-08T10:47:00Z">
        <w:r w:rsidR="554E3761" w:rsidRPr="73F76B51" w:rsidDel="00481D13">
          <w:delText xml:space="preserve">have been </w:delText>
        </w:r>
      </w:del>
      <w:r w:rsidR="554E3761" w:rsidRPr="73F76B51">
        <w:t>sufficient</w:t>
      </w:r>
      <w:ins w:id="376" w:author="Nathaniel Haulk" w:date="2023-05-08T10:49:00Z">
        <w:r w:rsidR="00FB2507">
          <w:t xml:space="preserve"> or that performance was already optimized </w:t>
        </w:r>
        <w:r w:rsidR="00F32A70">
          <w:t xml:space="preserve">to find hemocytes </w:t>
        </w:r>
        <w:r w:rsidR="00FB2507">
          <w:t>based on the data we provided</w:t>
        </w:r>
      </w:ins>
      <w:r w:rsidR="00845CDC" w:rsidRPr="73F76B51">
        <w:t xml:space="preserve">. </w:t>
      </w:r>
      <w:r w:rsidR="2857AF54" w:rsidRPr="73F76B51">
        <w:t xml:space="preserve">It is possible </w:t>
      </w:r>
      <w:ins w:id="377" w:author="Nathaniel Haulk" w:date="2023-05-11T12:43:00Z">
        <w:r w:rsidR="00677CC8">
          <w:t>training requires</w:t>
        </w:r>
      </w:ins>
      <w:del w:id="378" w:author="Nathaniel Haulk" w:date="2023-05-11T12:43:00Z">
        <w:r w:rsidR="2857AF54" w:rsidRPr="73F76B51" w:rsidDel="00677CC8">
          <w:delText>that</w:delText>
        </w:r>
      </w:del>
      <w:r w:rsidR="2857AF54" w:rsidRPr="73F76B51">
        <w:t xml:space="preserve"> </w:t>
      </w:r>
      <w:r w:rsidR="709D92A8" w:rsidRPr="73F76B51">
        <w:t>m</w:t>
      </w:r>
      <w:r w:rsidR="00845CDC" w:rsidRPr="73F76B51">
        <w:t xml:space="preserve">ore </w:t>
      </w:r>
      <w:r w:rsidR="4D4164C8" w:rsidRPr="73F76B51">
        <w:t xml:space="preserve">extensive </w:t>
      </w:r>
      <w:r w:rsidR="00845CDC" w:rsidRPr="73F76B51">
        <w:t xml:space="preserve">augmentation </w:t>
      </w:r>
      <w:r w:rsidR="769FEF01" w:rsidRPr="73F76B51">
        <w:t xml:space="preserve">techniques </w:t>
      </w:r>
      <w:r w:rsidR="7399A217" w:rsidRPr="73F76B51">
        <w:t>beyond</w:t>
      </w:r>
      <w:r w:rsidR="00845CDC" w:rsidRPr="73F76B51">
        <w:t xml:space="preserve"> changing contrast and flipping photos horizontally </w:t>
      </w:r>
      <w:del w:id="379" w:author="Nathaniel Haulk" w:date="2023-05-08T10:48:00Z">
        <w:r w:rsidR="00845CDC" w:rsidRPr="73F76B51" w:rsidDel="00481D13">
          <w:delText>may be</w:delText>
        </w:r>
      </w:del>
      <w:del w:id="380" w:author="Nathaniel Haulk" w:date="2023-05-11T12:43:00Z">
        <w:r w:rsidR="00845CDC" w:rsidRPr="73F76B51" w:rsidDel="00677CC8">
          <w:delText xml:space="preserve"> required </w:delText>
        </w:r>
        <w:r w:rsidR="006960AA" w:rsidRPr="73F76B51" w:rsidDel="00677CC8">
          <w:delText xml:space="preserve">to see </w:delText>
        </w:r>
        <w:r w:rsidR="082E540F" w:rsidRPr="73F76B51" w:rsidDel="00677CC8">
          <w:delText>more</w:delText>
        </w:r>
      </w:del>
      <w:ins w:id="381" w:author="Nathaniel Haulk" w:date="2023-05-11T12:43:00Z">
        <w:r w:rsidR="00677CC8">
          <w:t xml:space="preserve"> before seeing</w:t>
        </w:r>
      </w:ins>
      <w:r w:rsidR="082E540F" w:rsidRPr="73F76B51">
        <w:t xml:space="preserve"> substantial improvements</w:t>
      </w:r>
      <w:r w:rsidR="006960AA" w:rsidRPr="73F76B51">
        <w:t>. Additionally, reducing brightness may have led</w:t>
      </w:r>
      <w:r w:rsidR="00A05BEB">
        <w:t xml:space="preserve"> to</w:t>
      </w:r>
      <w:r w:rsidR="006960AA" w:rsidRPr="73F76B51">
        <w:t xml:space="preserve"> </w:t>
      </w:r>
      <w:r w:rsidR="73C9C14D" w:rsidRPr="73F76B51">
        <w:t>loss of features in the photos</w:t>
      </w:r>
      <w:r w:rsidR="006960AA" w:rsidRPr="73F76B51">
        <w:t xml:space="preserve">, making it </w:t>
      </w:r>
      <w:del w:id="382" w:author="Nathaniel Haulk" w:date="2023-05-08T10:48:00Z">
        <w:r w:rsidR="006960AA" w:rsidRPr="73F76B51" w:rsidDel="00FB2507">
          <w:delText xml:space="preserve">harder </w:delText>
        </w:r>
      </w:del>
      <w:ins w:id="383" w:author="Nathaniel Haulk" w:date="2023-05-08T10:48:00Z">
        <w:r w:rsidR="00FB2507">
          <w:t>difficult</w:t>
        </w:r>
        <w:r w:rsidR="00FB2507" w:rsidRPr="73F76B51">
          <w:t xml:space="preserve"> </w:t>
        </w:r>
      </w:ins>
      <w:r w:rsidR="006960AA" w:rsidRPr="73F76B51">
        <w:t>for the machine to accurately predict the location of hemocytes within the photos.</w:t>
      </w:r>
      <w:ins w:id="384" w:author="Nathaniel Haulk" w:date="2023-04-24T14:21:00Z">
        <w:r w:rsidR="00024979">
          <w:t xml:space="preserve"> </w:t>
        </w:r>
      </w:ins>
    </w:p>
    <w:p w14:paraId="19BCD4A3" w14:textId="46A39C3A" w:rsidR="00F326B1" w:rsidRDefault="008C0DCD" w:rsidP="00F326B1">
      <w:pPr>
        <w:spacing w:line="240" w:lineRule="auto"/>
        <w:ind w:firstLine="720"/>
      </w:pPr>
      <w:r>
        <w:t xml:space="preserve">Uncropped photos </w:t>
      </w:r>
      <w:r w:rsidR="00461F5C">
        <w:t>grouped</w:t>
      </w:r>
      <w:r>
        <w:t xml:space="preserve"> </w:t>
      </w:r>
      <w:r w:rsidR="00461F5C">
        <w:t xml:space="preserve">by </w:t>
      </w:r>
      <w:r>
        <w:t xml:space="preserve">temperature treatments showed a </w:t>
      </w:r>
      <w:r w:rsidR="00461F5C">
        <w:t xml:space="preserve">low significance indicating that caterpillars in the 26 </w:t>
      </w:r>
      <w:r w:rsidR="00461F5C" w:rsidRPr="73F76B51">
        <w:rPr>
          <w:color w:val="000000" w:themeColor="text1"/>
          <w:shd w:val="clear" w:color="auto" w:fill="FFFFFF"/>
        </w:rPr>
        <w:t xml:space="preserve">°C treatment showed </w:t>
      </w:r>
      <w:r w:rsidR="00A05BEB">
        <w:rPr>
          <w:color w:val="000000" w:themeColor="text1"/>
          <w:shd w:val="clear" w:color="auto" w:fill="FFFFFF"/>
        </w:rPr>
        <w:t>higher hemocyte count</w:t>
      </w:r>
      <w:r w:rsidR="00461F5C" w:rsidRPr="73F76B51">
        <w:rPr>
          <w:color w:val="000000" w:themeColor="text1"/>
          <w:shd w:val="clear" w:color="auto" w:fill="FFFFFF"/>
        </w:rPr>
        <w:t xml:space="preserve"> compared to the 31 °C</w:t>
      </w:r>
      <w:ins w:id="385" w:author="Nathaniel Haulk" w:date="2023-04-24T14:22:00Z">
        <w:r w:rsidR="00FA7054">
          <w:rPr>
            <w:color w:val="000000" w:themeColor="text1"/>
            <w:shd w:val="clear" w:color="auto" w:fill="FFFFFF"/>
          </w:rPr>
          <w:t xml:space="preserve"> (Fig</w:t>
        </w:r>
      </w:ins>
      <w:ins w:id="386" w:author="Nathaniel Haulk" w:date="2023-04-24T14:23:00Z">
        <w:r w:rsidR="00FA7054">
          <w:rPr>
            <w:color w:val="000000" w:themeColor="text1"/>
            <w:shd w:val="clear" w:color="auto" w:fill="FFFFFF"/>
          </w:rPr>
          <w:t>ure 3)</w:t>
        </w:r>
      </w:ins>
      <w:r w:rsidR="00461F5C" w:rsidRPr="73F76B51">
        <w:rPr>
          <w:color w:val="000000" w:themeColor="text1"/>
          <w:shd w:val="clear" w:color="auto" w:fill="FFFFFF"/>
        </w:rPr>
        <w:t xml:space="preserve">. </w:t>
      </w:r>
      <w:r w:rsidR="00E95A9D" w:rsidRPr="73F76B51">
        <w:rPr>
          <w:color w:val="000000" w:themeColor="text1"/>
          <w:shd w:val="clear" w:color="auto" w:fill="FFFFFF"/>
        </w:rPr>
        <w:t xml:space="preserve">While previous studies have shown infected insects tend to prefer hotter temperatures, this could mean that caterpillars raised at the 31°C treatment </w:t>
      </w:r>
      <w:r w:rsidR="602304EB" w:rsidRPr="73F76B51">
        <w:rPr>
          <w:color w:val="000000" w:themeColor="text1"/>
          <w:shd w:val="clear" w:color="auto" w:fill="FFFFFF"/>
        </w:rPr>
        <w:t>may be expending</w:t>
      </w:r>
      <w:r w:rsidR="00E95A9D" w:rsidRPr="73F76B51">
        <w:rPr>
          <w:color w:val="000000" w:themeColor="text1"/>
          <w:shd w:val="clear" w:color="auto" w:fill="FFFFFF"/>
        </w:rPr>
        <w:t xml:space="preserve"> more energy </w:t>
      </w:r>
      <w:r w:rsidR="4F50F9CD" w:rsidRPr="73F76B51">
        <w:rPr>
          <w:color w:val="000000" w:themeColor="text1"/>
          <w:shd w:val="clear" w:color="auto" w:fill="FFFFFF"/>
        </w:rPr>
        <w:t xml:space="preserve">on </w:t>
      </w:r>
      <w:r w:rsidR="00E95A9D" w:rsidRPr="73F76B51">
        <w:rPr>
          <w:color w:val="000000" w:themeColor="text1"/>
          <w:shd w:val="clear" w:color="auto" w:fill="FFFFFF"/>
        </w:rPr>
        <w:t>temperature</w:t>
      </w:r>
      <w:r w:rsidR="24AA4E5F" w:rsidRPr="73F76B51">
        <w:rPr>
          <w:color w:val="000000" w:themeColor="text1"/>
          <w:shd w:val="clear" w:color="auto" w:fill="FFFFFF"/>
        </w:rPr>
        <w:t xml:space="preserve"> </w:t>
      </w:r>
      <w:r w:rsidR="00A05BEB" w:rsidRPr="73F76B51">
        <w:rPr>
          <w:color w:val="000000" w:themeColor="text1"/>
          <w:shd w:val="clear" w:color="auto" w:fill="FFFFFF"/>
        </w:rPr>
        <w:t>regulation</w:t>
      </w:r>
      <w:r w:rsidR="24AA4E5F" w:rsidRPr="73F76B51">
        <w:rPr>
          <w:color w:val="000000" w:themeColor="text1"/>
          <w:shd w:val="clear" w:color="auto" w:fill="FFFFFF"/>
        </w:rPr>
        <w:t xml:space="preserve"> rather than</w:t>
      </w:r>
      <w:r w:rsidR="00A05BEB">
        <w:rPr>
          <w:color w:val="000000" w:themeColor="text1"/>
          <w:shd w:val="clear" w:color="auto" w:fill="FFFFFF"/>
        </w:rPr>
        <w:t xml:space="preserve"> </w:t>
      </w:r>
      <w:r w:rsidR="00E95A9D" w:rsidRPr="73F76B51">
        <w:rPr>
          <w:color w:val="000000" w:themeColor="text1"/>
          <w:shd w:val="clear" w:color="auto" w:fill="FFFFFF"/>
        </w:rPr>
        <w:t xml:space="preserve">mounting an immune response </w:t>
      </w:r>
      <w:r w:rsidR="00E95A9D">
        <w:t>(</w:t>
      </w:r>
      <w:proofErr w:type="spellStart"/>
      <w:r w:rsidR="00E95A9D">
        <w:t>Catalán</w:t>
      </w:r>
      <w:proofErr w:type="spellEnd"/>
      <w:r w:rsidR="00E95A9D">
        <w:t xml:space="preserve"> et al., 2012)</w:t>
      </w:r>
      <w:r w:rsidR="00A05BEB">
        <w:t>.</w:t>
      </w:r>
      <w:r w:rsidR="0010534D">
        <w:t xml:space="preserve"> </w:t>
      </w:r>
      <w:r w:rsidR="3C3B0FC5">
        <w:t xml:space="preserve">In contrast, </w:t>
      </w:r>
      <w:r w:rsidR="1B7D3C61">
        <w:t>p</w:t>
      </w:r>
      <w:r w:rsidR="00C14B1A">
        <w:t>hotos cropped to the hemocytometer squares</w:t>
      </w:r>
      <w:r w:rsidR="0010534D">
        <w:t xml:space="preserve"> showed no significan</w:t>
      </w:r>
      <w:r w:rsidR="520CB8D5">
        <w:t>t</w:t>
      </w:r>
      <w:r w:rsidR="0010534D">
        <w:t xml:space="preserve"> </w:t>
      </w:r>
      <w:r w:rsidR="74A99A94">
        <w:t xml:space="preserve">differences </w:t>
      </w:r>
      <w:r w:rsidR="0010534D">
        <w:t>between temperature treatments</w:t>
      </w:r>
      <w:ins w:id="387" w:author="Nathaniel Haulk" w:date="2023-04-24T14:23:00Z">
        <w:r w:rsidR="00FA7054">
          <w:t xml:space="preserve"> (Figure 4)</w:t>
        </w:r>
      </w:ins>
      <w:r w:rsidR="0010534D">
        <w:t xml:space="preserve">. </w:t>
      </w:r>
      <w:r w:rsidR="7837F873">
        <w:t>This suggests that</w:t>
      </w:r>
      <w:r w:rsidR="6C3FE1F9">
        <w:t xml:space="preserve"> </w:t>
      </w:r>
      <w:r w:rsidR="7093ECAD">
        <w:t>c</w:t>
      </w:r>
      <w:r w:rsidR="00C14B1A">
        <w:t>ropping to the hemocytometer squares help</w:t>
      </w:r>
      <w:r w:rsidR="30764741">
        <w:t>ed</w:t>
      </w:r>
      <w:r w:rsidR="00C14B1A">
        <w:t xml:space="preserve"> eliminate bias from camera zoom meaning that the significance found on uncropped photos could be an error due to the irregular area captured. </w:t>
      </w:r>
    </w:p>
    <w:p w14:paraId="40ADD7E8" w14:textId="4AA8142C" w:rsidR="00C57CFE" w:rsidRDefault="00C57CFE" w:rsidP="00F326B1">
      <w:pPr>
        <w:spacing w:line="240" w:lineRule="auto"/>
        <w:ind w:firstLine="720"/>
        <w:rPr>
          <w:ins w:id="388" w:author="Nathaniel Haulk" w:date="2023-04-24T14:41:00Z"/>
        </w:rPr>
      </w:pPr>
      <w:r>
        <w:t xml:space="preserve">Splitting each temperature treatment into control vs infected and coevolved colonies vs no coevolution colonies yielded different results.  </w:t>
      </w:r>
      <w:r w:rsidR="00221322">
        <w:t xml:space="preserve">All infected populations showed significantly more hemocytes than their uninfected counterparts. This is due to the need to </w:t>
      </w:r>
      <w:r w:rsidR="2DC011A4">
        <w:t xml:space="preserve">mount </w:t>
      </w:r>
      <w:r w:rsidR="50554ACA">
        <w:t>a strong</w:t>
      </w:r>
      <w:r w:rsidR="00221322">
        <w:t xml:space="preserve"> immune response inside the caterpillar to </w:t>
      </w:r>
      <w:r w:rsidR="70BB6061">
        <w:t>combat the</w:t>
      </w:r>
      <w:r w:rsidR="00221322">
        <w:t xml:space="preserve"> infection. </w:t>
      </w:r>
      <w:r w:rsidR="3426A808">
        <w:t xml:space="preserve">When </w:t>
      </w:r>
      <w:r w:rsidR="7B5127C6">
        <w:t>c</w:t>
      </w:r>
      <w:r w:rsidR="00623F70">
        <w:t>omparing across temperatures, the 26</w:t>
      </w:r>
      <w:r w:rsidR="001A3B5B" w:rsidRPr="73F76B51">
        <w:rPr>
          <w:color w:val="000000" w:themeColor="text1"/>
          <w:shd w:val="clear" w:color="auto" w:fill="FFFFFF"/>
        </w:rPr>
        <w:t>°C</w:t>
      </w:r>
      <w:r w:rsidR="00623F70">
        <w:t xml:space="preserve"> and 31 </w:t>
      </w:r>
      <w:r w:rsidR="001A3B5B" w:rsidRPr="73F76B51">
        <w:rPr>
          <w:color w:val="000000" w:themeColor="text1"/>
          <w:shd w:val="clear" w:color="auto" w:fill="FFFFFF"/>
        </w:rPr>
        <w:t xml:space="preserve">°C </w:t>
      </w:r>
      <w:r w:rsidR="00623F70">
        <w:t xml:space="preserve">infected coevolved showed no significant difference between treatments. This </w:t>
      </w:r>
      <w:r w:rsidR="004A2925">
        <w:t xml:space="preserve">may </w:t>
      </w:r>
      <w:r w:rsidR="4550D30A">
        <w:t xml:space="preserve">suggest </w:t>
      </w:r>
      <w:r w:rsidR="00623F70">
        <w:t xml:space="preserve">that populations of fall armyworms that coevolve with their virus are able to </w:t>
      </w:r>
      <w:r w:rsidR="008F1555">
        <w:t>p</w:t>
      </w:r>
      <w:r w:rsidR="3F6E6EC8">
        <w:t>roduce</w:t>
      </w:r>
      <w:r w:rsidR="008F1555">
        <w:t xml:space="preserve"> similar immune responses</w:t>
      </w:r>
      <w:r w:rsidR="00623F70">
        <w:t xml:space="preserve"> regardless of </w:t>
      </w:r>
      <w:r w:rsidR="008F1555">
        <w:t xml:space="preserve">the temperature they are </w:t>
      </w:r>
      <w:r w:rsidR="521DFFD2">
        <w:t>in</w:t>
      </w:r>
      <w:r w:rsidR="008F1555">
        <w:t xml:space="preserve">. </w:t>
      </w:r>
      <w:r w:rsidR="008268F5">
        <w:t xml:space="preserve">Other studies have shown insects raised at different temperatures </w:t>
      </w:r>
      <w:r w:rsidR="42D9CAAD">
        <w:t xml:space="preserve">exhibit </w:t>
      </w:r>
      <w:r w:rsidR="008268F5">
        <w:t xml:space="preserve">varying susceptibilities to pathogens, but a wider spread of temperatures </w:t>
      </w:r>
      <w:r w:rsidR="7E1353F9">
        <w:t>is</w:t>
      </w:r>
      <w:r w:rsidR="008268F5">
        <w:t xml:space="preserve"> often </w:t>
      </w:r>
      <w:r w:rsidR="00A05BEB">
        <w:t>used,</w:t>
      </w:r>
      <w:r w:rsidR="008268F5">
        <w:t xml:space="preserve"> and results vary between hosts and viruses (</w:t>
      </w:r>
      <w:proofErr w:type="spellStart"/>
      <w:r w:rsidR="008268F5">
        <w:t>Mastore</w:t>
      </w:r>
      <w:proofErr w:type="spellEnd"/>
      <w:r w:rsidR="008268F5">
        <w:t xml:space="preserve"> et al., 2019). The uninfected coevolved showed higher hemocyte counts in the 26</w:t>
      </w:r>
      <w:r w:rsidR="001A3B5B" w:rsidRPr="73F76B51">
        <w:rPr>
          <w:color w:val="000000" w:themeColor="text1"/>
          <w:shd w:val="clear" w:color="auto" w:fill="FFFFFF"/>
        </w:rPr>
        <w:t>°C</w:t>
      </w:r>
      <w:r w:rsidR="008268F5">
        <w:t xml:space="preserve"> populations, </w:t>
      </w:r>
      <w:r w:rsidR="3079F341">
        <w:t xml:space="preserve">indicating </w:t>
      </w:r>
      <w:r w:rsidR="004F1822">
        <w:t xml:space="preserve">that coevolved caterpillars at colder temperatures </w:t>
      </w:r>
      <w:r w:rsidR="75013CB4">
        <w:t>may be</w:t>
      </w:r>
      <w:r w:rsidR="004F1822">
        <w:t xml:space="preserve"> </w:t>
      </w:r>
      <w:r w:rsidR="00A05BEB">
        <w:t>better</w:t>
      </w:r>
      <w:r w:rsidR="10A9DF88">
        <w:t xml:space="preserve"> equipped</w:t>
      </w:r>
      <w:r w:rsidR="004F1822">
        <w:t xml:space="preserve"> at a given point to </w:t>
      </w:r>
      <w:r w:rsidR="001A3B5B">
        <w:t>defend</w:t>
      </w:r>
      <w:r w:rsidR="004F1822">
        <w:t xml:space="preserve"> against pathogens.</w:t>
      </w:r>
      <w:r w:rsidR="001A3B5B">
        <w:t xml:space="preserve"> The control population showed higher hemocyte counts in the 31</w:t>
      </w:r>
      <w:r w:rsidR="001A3B5B" w:rsidRPr="73F76B51">
        <w:rPr>
          <w:color w:val="000000" w:themeColor="text1"/>
          <w:shd w:val="clear" w:color="auto" w:fill="FFFFFF"/>
        </w:rPr>
        <w:t>°C</w:t>
      </w:r>
      <w:r w:rsidR="001A3B5B">
        <w:t xml:space="preserve"> uninfected control, but the 26</w:t>
      </w:r>
      <w:r w:rsidR="001A3B5B" w:rsidRPr="73F76B51">
        <w:rPr>
          <w:color w:val="000000" w:themeColor="text1"/>
          <w:shd w:val="clear" w:color="auto" w:fill="FFFFFF"/>
        </w:rPr>
        <w:t>°C</w:t>
      </w:r>
      <w:r w:rsidR="001A3B5B">
        <w:t xml:space="preserve"> treatment showed higher hemocytes in the 26</w:t>
      </w:r>
      <w:r w:rsidR="001A3B5B" w:rsidRPr="73F76B51">
        <w:rPr>
          <w:color w:val="000000" w:themeColor="text1"/>
          <w:shd w:val="clear" w:color="auto" w:fill="FFFFFF"/>
        </w:rPr>
        <w:t>°C</w:t>
      </w:r>
      <w:r w:rsidR="001A3B5B">
        <w:t xml:space="preserve"> infected control. Additionally, these contrasting results may be </w:t>
      </w:r>
      <w:r w:rsidR="534E2339">
        <w:t xml:space="preserve">attributed </w:t>
      </w:r>
      <w:r w:rsidR="001A3B5B">
        <w:t xml:space="preserve">to </w:t>
      </w:r>
      <w:r w:rsidR="462414F7">
        <w:t>the small</w:t>
      </w:r>
      <w:r w:rsidR="001A3B5B">
        <w:t xml:space="preserve"> sample</w:t>
      </w:r>
      <w:r w:rsidR="5AFA3543">
        <w:t xml:space="preserve"> size</w:t>
      </w:r>
      <w:r w:rsidR="001A3B5B">
        <w:t xml:space="preserve"> for the control treatments, or to errors when collecting hemocytes. </w:t>
      </w:r>
    </w:p>
    <w:p w14:paraId="0DB736CC" w14:textId="5F249775" w:rsidR="00AF7266" w:rsidRDefault="00C53CAE" w:rsidP="004D7E4F">
      <w:pPr>
        <w:spacing w:line="240" w:lineRule="auto"/>
        <w:ind w:firstLine="720"/>
        <w:rPr>
          <w:ins w:id="389" w:author="Nathaniel Haulk" w:date="2023-04-25T19:40:00Z"/>
        </w:rPr>
      </w:pPr>
      <w:ins w:id="390" w:author="Nathaniel Haulk" w:date="2023-04-24T14:43:00Z">
        <w:r>
          <w:t>Hemocyte collection may have been skewed by excess cutting</w:t>
        </w:r>
      </w:ins>
      <w:ins w:id="391" w:author="Nathaniel Haulk" w:date="2023-04-24T14:46:00Z">
        <w:r>
          <w:t xml:space="preserve"> during </w:t>
        </w:r>
      </w:ins>
      <w:ins w:id="392" w:author="Nathaniel Haulk" w:date="2023-04-24T14:47:00Z">
        <w:r>
          <w:t>extraction</w:t>
        </w:r>
      </w:ins>
      <w:ins w:id="393" w:author="Nathaniel Haulk" w:date="2023-04-24T14:43:00Z">
        <w:r>
          <w:t xml:space="preserve">. If </w:t>
        </w:r>
      </w:ins>
      <w:ins w:id="394" w:author="Nathaniel Haulk" w:date="2023-04-24T14:44:00Z">
        <w:r>
          <w:t xml:space="preserve">the stomach </w:t>
        </w:r>
      </w:ins>
      <w:ins w:id="395" w:author="Nathaniel Haulk" w:date="2023-04-24T14:45:00Z">
        <w:r>
          <w:t xml:space="preserve">of </w:t>
        </w:r>
      </w:ins>
      <w:ins w:id="396" w:author="Nathaniel Haulk" w:date="2023-04-26T12:18:00Z">
        <w:r w:rsidR="002B68B2">
          <w:t xml:space="preserve">a </w:t>
        </w:r>
      </w:ins>
      <w:ins w:id="397" w:author="Nathaniel Haulk" w:date="2023-04-24T14:45:00Z">
        <w:r>
          <w:t>larva</w:t>
        </w:r>
      </w:ins>
      <w:ins w:id="398" w:author="Nathaniel Haulk" w:date="2023-04-24T14:46:00Z">
        <w:r>
          <w:t xml:space="preserve"> was </w:t>
        </w:r>
      </w:ins>
      <w:ins w:id="399" w:author="Nathaniel Haulk" w:date="2023-04-25T11:19:00Z">
        <w:r w:rsidR="00572540">
          <w:t>ruptured</w:t>
        </w:r>
      </w:ins>
      <w:ins w:id="400" w:author="Nathaniel Haulk" w:date="2023-04-24T14:44:00Z">
        <w:r>
          <w:t xml:space="preserve">, </w:t>
        </w:r>
      </w:ins>
      <w:ins w:id="401" w:author="Nathaniel Haulk" w:date="2023-05-11T12:30:00Z">
        <w:r w:rsidR="00ED5CDC">
          <w:t xml:space="preserve">the hemolymph could have been </w:t>
        </w:r>
      </w:ins>
      <w:ins w:id="402" w:author="Nathaniel Haulk" w:date="2023-05-11T12:31:00Z">
        <w:r w:rsidR="00ED5CDC">
          <w:t>diluted,</w:t>
        </w:r>
      </w:ins>
      <w:ins w:id="403" w:author="Nathaniel Haulk" w:date="2023-05-11T12:30:00Z">
        <w:r w:rsidR="00ED5CDC">
          <w:t xml:space="preserve"> </w:t>
        </w:r>
      </w:ins>
      <w:ins w:id="404" w:author="Nathaniel Haulk" w:date="2023-05-11T12:31:00Z">
        <w:r w:rsidR="00ED5CDC">
          <w:t xml:space="preserve">decreasing the presence of hemocytes on the hemocytometer. Additionally, </w:t>
        </w:r>
      </w:ins>
      <w:ins w:id="405" w:author="Nathaniel Haulk" w:date="2023-04-24T14:44:00Z">
        <w:r>
          <w:t>foreign cells</w:t>
        </w:r>
      </w:ins>
      <w:ins w:id="406" w:author="Nathaniel Haulk" w:date="2023-05-11T12:31:00Z">
        <w:r w:rsidR="00ED5CDC">
          <w:t xml:space="preserve"> from the gut may</w:t>
        </w:r>
      </w:ins>
      <w:ins w:id="407" w:author="Nathaniel Haulk" w:date="2023-04-24T14:46:00Z">
        <w:r>
          <w:t xml:space="preserve"> have </w:t>
        </w:r>
      </w:ins>
      <w:ins w:id="408" w:author="Nathaniel Haulk" w:date="2023-04-24T14:47:00Z">
        <w:r>
          <w:t>entered</w:t>
        </w:r>
      </w:ins>
      <w:ins w:id="409" w:author="Nathaniel Haulk" w:date="2023-04-24T14:46:00Z">
        <w:r>
          <w:t xml:space="preserve"> the solution</w:t>
        </w:r>
      </w:ins>
      <w:ins w:id="410" w:author="Nathaniel Haulk" w:date="2023-04-24T14:47:00Z">
        <w:r>
          <w:t xml:space="preserve"> that had similar appearance</w:t>
        </w:r>
      </w:ins>
      <w:ins w:id="411" w:author="Nathaniel Haulk" w:date="2023-04-27T12:02:00Z">
        <w:r w:rsidR="008B017D">
          <w:t>s</w:t>
        </w:r>
      </w:ins>
      <w:ins w:id="412" w:author="Nathaniel Haulk" w:date="2023-04-24T14:47:00Z">
        <w:r>
          <w:t xml:space="preserve"> to hemocytes. </w:t>
        </w:r>
      </w:ins>
      <w:ins w:id="413" w:author="Nathaniel Haulk" w:date="2023-04-25T19:38:00Z">
        <w:r w:rsidR="00AF7266">
          <w:t xml:space="preserve">While </w:t>
        </w:r>
      </w:ins>
      <w:ins w:id="414" w:author="Nathaniel Haulk" w:date="2023-04-26T12:18:00Z">
        <w:r w:rsidR="00376F6B">
          <w:t xml:space="preserve">we took </w:t>
        </w:r>
      </w:ins>
      <w:ins w:id="415" w:author="Nathaniel Haulk" w:date="2023-04-25T19:38:00Z">
        <w:r w:rsidR="00AF7266">
          <w:t xml:space="preserve">photos </w:t>
        </w:r>
      </w:ins>
      <w:ins w:id="416" w:author="Nathaniel Haulk" w:date="2023-04-26T12:18:00Z">
        <w:r w:rsidR="00376F6B">
          <w:t>directly</w:t>
        </w:r>
      </w:ins>
      <w:ins w:id="417" w:author="Nathaniel Haulk" w:date="2023-04-25T19:38:00Z">
        <w:r w:rsidR="00AF7266">
          <w:t xml:space="preserve"> after extraction</w:t>
        </w:r>
      </w:ins>
      <w:ins w:id="418" w:author="Nathaniel Haulk" w:date="2023-04-24T14:49:00Z">
        <w:r>
          <w:t xml:space="preserve">, </w:t>
        </w:r>
      </w:ins>
      <w:ins w:id="419" w:author="Nathaniel Haulk" w:date="2023-05-08T11:26:00Z">
        <w:r w:rsidR="008F0037">
          <w:t>cells</w:t>
        </w:r>
      </w:ins>
      <w:ins w:id="420" w:author="Nathaniel Haulk" w:date="2023-04-24T14:50:00Z">
        <w:r>
          <w:t xml:space="preserve"> </w:t>
        </w:r>
      </w:ins>
      <w:ins w:id="421" w:author="Nathaniel Haulk" w:date="2023-05-08T11:26:00Z">
        <w:r w:rsidR="008F0037">
          <w:t xml:space="preserve">may </w:t>
        </w:r>
      </w:ins>
      <w:ins w:id="422" w:author="Nathaniel Haulk" w:date="2023-04-24T14:50:00Z">
        <w:r>
          <w:t>coagulate before photos were taken</w:t>
        </w:r>
      </w:ins>
      <w:ins w:id="423" w:author="Nathaniel Haulk" w:date="2023-04-25T19:38:00Z">
        <w:r w:rsidR="00AF7266">
          <w:t>,</w:t>
        </w:r>
      </w:ins>
      <w:ins w:id="424" w:author="Nathaniel Haulk" w:date="2023-04-24T14:50:00Z">
        <w:r>
          <w:t xml:space="preserve"> skewing the amount of hemocytes in each photo</w:t>
        </w:r>
      </w:ins>
      <w:ins w:id="425" w:author="Nathaniel Haulk" w:date="2023-04-25T19:33:00Z">
        <w:r w:rsidR="00EE2A87">
          <w:t xml:space="preserve">. </w:t>
        </w:r>
      </w:ins>
      <w:ins w:id="426" w:author="Nathaniel Haulk" w:date="2023-05-08T13:48:00Z">
        <w:r w:rsidR="00A4344C">
          <w:t xml:space="preserve">The random assortment of photos may have also affected the training of the model. </w:t>
        </w:r>
      </w:ins>
      <w:ins w:id="427" w:author="Nathaniel Haulk" w:date="2023-05-08T13:49:00Z">
        <w:r w:rsidR="00A4344C">
          <w:t>For example, i</w:t>
        </w:r>
      </w:ins>
      <w:ins w:id="428" w:author="Nathaniel Haulk" w:date="2023-05-08T13:48:00Z">
        <w:r w:rsidR="00A4344C">
          <w:t xml:space="preserve">f underrepresented types of hemocytes were </w:t>
        </w:r>
      </w:ins>
      <w:ins w:id="429" w:author="Nathaniel Haulk" w:date="2023-05-08T13:49:00Z">
        <w:r w:rsidR="00A4344C">
          <w:t>separated into the testing set</w:t>
        </w:r>
      </w:ins>
      <w:ins w:id="430" w:author="Nathaniel Haulk" w:date="2023-05-08T13:48:00Z">
        <w:r w:rsidR="00A4344C">
          <w:t xml:space="preserve"> </w:t>
        </w:r>
      </w:ins>
      <w:ins w:id="431" w:author="Nathaniel Haulk" w:date="2023-05-08T13:49:00Z">
        <w:r w:rsidR="00A4344C">
          <w:t xml:space="preserve">during class separation, </w:t>
        </w:r>
      </w:ins>
      <w:ins w:id="432" w:author="Nathaniel Haulk" w:date="2023-05-08T13:51:00Z">
        <w:r w:rsidR="00A4344C">
          <w:t xml:space="preserve">detection may have struggled to correctly detect similarly shaped hemocytes. </w:t>
        </w:r>
      </w:ins>
      <w:ins w:id="433" w:author="Nathaniel Haulk" w:date="2023-05-08T13:13:00Z">
        <w:r w:rsidR="00FD5753">
          <w:t>While incubators were set to consistent temperature</w:t>
        </w:r>
      </w:ins>
      <w:ins w:id="434" w:author="Nathaniel Haulk" w:date="2023-05-08T13:15:00Z">
        <w:r w:rsidR="006A371E">
          <w:t>s</w:t>
        </w:r>
      </w:ins>
      <w:ins w:id="435" w:author="Nathaniel Haulk" w:date="2023-05-08T13:13:00Z">
        <w:r w:rsidR="00FD5753">
          <w:t xml:space="preserve">, </w:t>
        </w:r>
      </w:ins>
      <w:ins w:id="436" w:author="Nathaniel Haulk" w:date="2023-05-08T13:15:00Z">
        <w:r w:rsidR="006A371E">
          <w:t>fluctuatio</w:t>
        </w:r>
      </w:ins>
      <w:ins w:id="437" w:author="Nathaniel Haulk" w:date="2023-05-08T13:16:00Z">
        <w:r w:rsidR="006A371E">
          <w:t>ns may have occurred due to power outages</w:t>
        </w:r>
      </w:ins>
      <w:ins w:id="438" w:author="Nathaniel Haulk" w:date="2023-05-08T13:47:00Z">
        <w:r w:rsidR="008A0066">
          <w:t xml:space="preserve"> and </w:t>
        </w:r>
      </w:ins>
      <w:ins w:id="439" w:author="Nathaniel Haulk" w:date="2023-05-11T12:32:00Z">
        <w:r w:rsidR="00ED5CDC">
          <w:t>when opening the incubator</w:t>
        </w:r>
      </w:ins>
      <w:ins w:id="440" w:author="Nathaniel Haulk" w:date="2023-05-08T13:16:00Z">
        <w:r w:rsidR="006A371E">
          <w:t>.</w:t>
        </w:r>
      </w:ins>
      <w:ins w:id="441" w:author="Nathaniel Haulk" w:date="2023-05-11T12:32:00Z">
        <w:r w:rsidR="00ED5CDC">
          <w:t xml:space="preserve"> These changes should have been </w:t>
        </w:r>
        <w:proofErr w:type="gramStart"/>
        <w:r w:rsidR="00ED5CDC">
          <w:t>minor, but</w:t>
        </w:r>
        <w:proofErr w:type="gramEnd"/>
        <w:r w:rsidR="00ED5CDC">
          <w:t xml:space="preserve"> may have influenced the growth rate and fecundity if exposed for long periods of time</w:t>
        </w:r>
      </w:ins>
      <w:ins w:id="442" w:author="Nathaniel Haulk" w:date="2023-05-08T13:16:00Z">
        <w:r w:rsidR="006A371E">
          <w:t xml:space="preserve"> </w:t>
        </w:r>
      </w:ins>
      <w:ins w:id="443" w:author="Nathaniel Haulk" w:date="2023-05-08T13:52:00Z">
        <w:r w:rsidR="00DE5BAA">
          <w:t xml:space="preserve">Additionally, while incubators were kept sterile, the presence of other </w:t>
        </w:r>
      </w:ins>
      <w:ins w:id="444" w:author="Nathaniel Haulk" w:date="2023-05-11T12:32:00Z">
        <w:r w:rsidR="00ED5CDC">
          <w:t>pathogens</w:t>
        </w:r>
      </w:ins>
      <w:ins w:id="445" w:author="Nathaniel Haulk" w:date="2023-05-08T13:52:00Z">
        <w:r w:rsidR="00DE5BAA">
          <w:t xml:space="preserve"> may have entered causing a higher immune response th</w:t>
        </w:r>
      </w:ins>
      <w:ins w:id="446" w:author="Nathaniel Haulk" w:date="2023-05-08T13:53:00Z">
        <w:r w:rsidR="00DE5BAA">
          <w:t>an we would expect.</w:t>
        </w:r>
      </w:ins>
    </w:p>
    <w:p w14:paraId="2BFCA17C" w14:textId="0D15B581" w:rsidR="002B7F9C" w:rsidRDefault="00083FA5" w:rsidP="00F326B1">
      <w:pPr>
        <w:spacing w:line="240" w:lineRule="auto"/>
        <w:ind w:firstLine="720"/>
      </w:pPr>
      <w:ins w:id="447" w:author="Nathaniel Haulk" w:date="2023-04-25T21:38:00Z">
        <w:r>
          <w:t xml:space="preserve">Large amounts of training data </w:t>
        </w:r>
      </w:ins>
      <w:ins w:id="448" w:author="Nathaniel Haulk" w:date="2023-05-08T11:42:00Z">
        <w:r w:rsidR="007E0167">
          <w:t>are</w:t>
        </w:r>
      </w:ins>
      <w:ins w:id="449" w:author="Nathaniel Haulk" w:date="2023-04-25T21:38:00Z">
        <w:r>
          <w:t xml:space="preserve"> required </w:t>
        </w:r>
      </w:ins>
      <w:ins w:id="450" w:author="Nathaniel Haulk" w:date="2023-04-25T22:17:00Z">
        <w:r w:rsidR="00235AD4">
          <w:t xml:space="preserve">for machine learning to </w:t>
        </w:r>
      </w:ins>
      <w:ins w:id="451" w:author="Nathaniel Haulk" w:date="2023-05-08T11:42:00Z">
        <w:r w:rsidR="007E0167">
          <w:t>i</w:t>
        </w:r>
      </w:ins>
      <w:ins w:id="452" w:author="Nathaniel Haulk" w:date="2023-05-08T11:43:00Z">
        <w:r w:rsidR="007E0167">
          <w:t xml:space="preserve">ncrease accuracy in </w:t>
        </w:r>
      </w:ins>
      <w:ins w:id="453" w:author="Nathaniel Haulk" w:date="2023-05-08T11:42:00Z">
        <w:r w:rsidR="007E0167">
          <w:t>detect</w:t>
        </w:r>
      </w:ins>
      <w:ins w:id="454" w:author="Nathaniel Haulk" w:date="2023-05-08T11:43:00Z">
        <w:r w:rsidR="007E0167">
          <w:t>ion of</w:t>
        </w:r>
      </w:ins>
      <w:ins w:id="455" w:author="Nathaniel Haulk" w:date="2023-04-25T22:17:00Z">
        <w:r w:rsidR="00235AD4">
          <w:t xml:space="preserve"> all objects. Further</w:t>
        </w:r>
      </w:ins>
      <w:ins w:id="456" w:author="Nathaniel Haulk" w:date="2023-05-11T12:34:00Z">
        <w:r w:rsidR="0026519F">
          <w:t xml:space="preserve"> </w:t>
        </w:r>
      </w:ins>
      <w:ins w:id="457" w:author="Nathaniel Haulk" w:date="2023-05-11T12:33:00Z">
        <w:r w:rsidR="0026519F">
          <w:t>increasing the number</w:t>
        </w:r>
      </w:ins>
      <w:ins w:id="458" w:author="Nathaniel Haulk" w:date="2023-04-25T19:33:00Z">
        <w:r w:rsidR="00EE2A87">
          <w:t xml:space="preserve"> of </w:t>
        </w:r>
      </w:ins>
      <w:ins w:id="459" w:author="Nathaniel Haulk" w:date="2023-05-11T12:33:00Z">
        <w:r w:rsidR="0026519F">
          <w:t xml:space="preserve">photos to train </w:t>
        </w:r>
      </w:ins>
      <w:ins w:id="460" w:author="Nathaniel Haulk" w:date="2023-05-11T12:34:00Z">
        <w:r w:rsidR="0026519F">
          <w:t>on</w:t>
        </w:r>
      </w:ins>
      <w:ins w:id="461" w:author="Nathaniel Haulk" w:date="2023-04-26T12:49:00Z">
        <w:r w:rsidR="00763229">
          <w:t xml:space="preserve"> would</w:t>
        </w:r>
      </w:ins>
      <w:ins w:id="462" w:author="Nathaniel Haulk" w:date="2023-04-25T19:33:00Z">
        <w:r w:rsidR="00EE2A87">
          <w:t xml:space="preserve"> allow for better predictions and </w:t>
        </w:r>
      </w:ins>
      <w:ins w:id="463" w:author="Nathaniel Haulk" w:date="2023-04-25T22:17:00Z">
        <w:r w:rsidR="00235AD4">
          <w:t>account</w:t>
        </w:r>
      </w:ins>
      <w:ins w:id="464" w:author="Nathaniel Haulk" w:date="2023-05-11T12:34:00Z">
        <w:r w:rsidR="0026519F">
          <w:t xml:space="preserve"> more</w:t>
        </w:r>
      </w:ins>
      <w:ins w:id="465" w:author="Nathaniel Haulk" w:date="2023-04-25T19:33:00Z">
        <w:r w:rsidR="00EE2A87">
          <w:t xml:space="preserve"> for underrepresented </w:t>
        </w:r>
      </w:ins>
      <w:ins w:id="466" w:author="Nathaniel Haulk" w:date="2023-04-25T19:37:00Z">
        <w:r w:rsidR="00AF7266">
          <w:t xml:space="preserve">hemocyte </w:t>
        </w:r>
      </w:ins>
      <w:ins w:id="467" w:author="Nathaniel Haulk" w:date="2023-04-25T19:33:00Z">
        <w:r w:rsidR="00EE2A87">
          <w:t>shapes.</w:t>
        </w:r>
      </w:ins>
      <w:ins w:id="468" w:author="Nathaniel Haulk" w:date="2023-04-25T19:47:00Z">
        <w:r w:rsidR="00DA2427">
          <w:t xml:space="preserve"> Additionally, </w:t>
        </w:r>
      </w:ins>
      <w:ins w:id="469" w:author="Nathaniel Haulk" w:date="2023-04-25T19:48:00Z">
        <w:r w:rsidR="00DA2427">
          <w:t xml:space="preserve">the </w:t>
        </w:r>
      </w:ins>
      <w:ins w:id="470" w:author="Nathaniel Haulk" w:date="2023-04-25T19:47:00Z">
        <w:r w:rsidR="00DA2427">
          <w:t xml:space="preserve">models </w:t>
        </w:r>
      </w:ins>
      <w:ins w:id="471" w:author="Nathaniel Haulk" w:date="2023-04-25T19:48:00Z">
        <w:r w:rsidR="00DA2427">
          <w:t xml:space="preserve">tested here are primarily used for detection </w:t>
        </w:r>
      </w:ins>
      <w:ins w:id="472" w:author="Nathaniel Haulk" w:date="2023-05-08T11:44:00Z">
        <w:r w:rsidR="007E0167">
          <w:t>using</w:t>
        </w:r>
      </w:ins>
      <w:ins w:id="473" w:author="Nathaniel Haulk" w:date="2023-04-25T19:48:00Z">
        <w:r w:rsidR="00DA2427">
          <w:t xml:space="preserve"> high powered </w:t>
        </w:r>
      </w:ins>
      <w:ins w:id="474" w:author="Nathaniel Haulk" w:date="2023-05-08T11:44:00Z">
        <w:r w:rsidR="007E0167">
          <w:t>graphics cards</w:t>
        </w:r>
      </w:ins>
      <w:ins w:id="475" w:author="Nathaniel Haulk" w:date="2023-04-25T19:48:00Z">
        <w:r w:rsidR="00DA2427">
          <w:t xml:space="preserve">. </w:t>
        </w:r>
      </w:ins>
      <w:ins w:id="476" w:author="Nathaniel Haulk" w:date="2023-04-26T13:38:00Z">
        <w:r w:rsidR="00AE1762">
          <w:t>Training</w:t>
        </w:r>
      </w:ins>
      <w:ins w:id="477" w:author="Nathaniel Haulk" w:date="2023-04-25T19:48:00Z">
        <w:r w:rsidR="00DA2427">
          <w:t xml:space="preserve"> models</w:t>
        </w:r>
      </w:ins>
      <w:ins w:id="478" w:author="Nathaniel Haulk" w:date="2023-04-25T22:15:00Z">
        <w:r w:rsidR="00223A66">
          <w:t xml:space="preserve"> specialized</w:t>
        </w:r>
      </w:ins>
      <w:ins w:id="479" w:author="Nathaniel Haulk" w:date="2023-04-26T11:49:00Z">
        <w:r w:rsidR="00736016">
          <w:t xml:space="preserve"> for</w:t>
        </w:r>
      </w:ins>
      <w:ins w:id="480" w:author="Nathaniel Haulk" w:date="2023-04-25T19:48:00Z">
        <w:r w:rsidR="00DA2427">
          <w:t xml:space="preserve"> </w:t>
        </w:r>
      </w:ins>
      <w:ins w:id="481" w:author="Nathaniel Haulk" w:date="2023-05-11T12:34:00Z">
        <w:r w:rsidR="0026519F">
          <w:t>low-powered computers</w:t>
        </w:r>
      </w:ins>
      <w:ins w:id="482" w:author="Nathaniel Haulk" w:date="2023-05-08T11:44:00Z">
        <w:r w:rsidR="007E0167">
          <w:t xml:space="preserve"> and</w:t>
        </w:r>
      </w:ins>
      <w:ins w:id="483" w:author="Nathaniel Haulk" w:date="2023-04-25T19:48:00Z">
        <w:r w:rsidR="00DA2427">
          <w:t xml:space="preserve"> mobile devices</w:t>
        </w:r>
      </w:ins>
      <w:ins w:id="484" w:author="Nathaniel Haulk" w:date="2023-04-26T11:49:00Z">
        <w:r w:rsidR="00736016">
          <w:t xml:space="preserve"> would</w:t>
        </w:r>
      </w:ins>
      <w:ins w:id="485" w:author="Nathaniel Haulk" w:date="2023-04-25T19:48:00Z">
        <w:r w:rsidR="00DA2427">
          <w:t xml:space="preserve"> </w:t>
        </w:r>
      </w:ins>
      <w:ins w:id="486" w:author="Nathaniel Haulk" w:date="2023-04-25T22:15:00Z">
        <w:r w:rsidR="00223A66">
          <w:t>allow</w:t>
        </w:r>
      </w:ins>
      <w:ins w:id="487" w:author="Nathaniel Haulk" w:date="2023-04-26T11:49:00Z">
        <w:r w:rsidR="00736016">
          <w:t xml:space="preserve"> for</w:t>
        </w:r>
      </w:ins>
      <w:ins w:id="488" w:author="Nathaniel Haulk" w:date="2023-04-25T22:15:00Z">
        <w:r w:rsidR="00223A66">
          <w:t xml:space="preserve"> further </w:t>
        </w:r>
      </w:ins>
      <w:ins w:id="489" w:author="Nathaniel Haulk" w:date="2023-04-26T11:49:00Z">
        <w:r w:rsidR="00736016">
          <w:t xml:space="preserve">work to be </w:t>
        </w:r>
      </w:ins>
      <w:ins w:id="490" w:author="Nathaniel Haulk" w:date="2023-04-26T13:37:00Z">
        <w:r w:rsidR="005D5266">
          <w:t>performed</w:t>
        </w:r>
      </w:ins>
      <w:ins w:id="491" w:author="Nathaniel Haulk" w:date="2023-04-26T11:49:00Z">
        <w:r w:rsidR="00736016">
          <w:t xml:space="preserve"> </w:t>
        </w:r>
      </w:ins>
      <w:ins w:id="492" w:author="Nathaniel Haulk" w:date="2023-05-08T11:45:00Z">
        <w:r w:rsidR="007E0167">
          <w:t>with cheaper computers or even mobile devices</w:t>
        </w:r>
      </w:ins>
      <w:ins w:id="493" w:author="Nathaniel Haulk" w:date="2023-04-26T11:49:00Z">
        <w:r w:rsidR="00736016">
          <w:t>.</w:t>
        </w:r>
      </w:ins>
      <w:ins w:id="494" w:author="Nathaniel Haulk" w:date="2023-04-26T13:02:00Z">
        <w:r w:rsidR="00C95525">
          <w:t xml:space="preserve"> </w:t>
        </w:r>
      </w:ins>
      <w:ins w:id="495" w:author="Nathaniel Haulk" w:date="2023-05-11T12:34:00Z">
        <w:r w:rsidR="0026519F">
          <w:t xml:space="preserve">Additionally, </w:t>
        </w:r>
      </w:ins>
      <w:ins w:id="496" w:author="Nathaniel Haulk" w:date="2023-05-11T12:42:00Z">
        <w:r w:rsidR="00D66A5B">
          <w:t xml:space="preserve">using our training data, </w:t>
        </w:r>
      </w:ins>
      <w:ins w:id="497" w:author="Nathaniel Haulk" w:date="2023-05-11T12:34:00Z">
        <w:r w:rsidR="0026519F">
          <w:t>programs can be made to detect and count hemocytes</w:t>
        </w:r>
      </w:ins>
      <w:ins w:id="498" w:author="Nathaniel Haulk" w:date="2023-05-11T12:41:00Z">
        <w:r w:rsidR="00D66A5B">
          <w:t xml:space="preserve"> without the need for taking </w:t>
        </w:r>
      </w:ins>
      <w:ins w:id="499" w:author="Nathaniel Haulk" w:date="2023-05-11T15:31:00Z">
        <w:r w:rsidR="000E0A08">
          <w:t>photos</w:t>
        </w:r>
      </w:ins>
      <w:ins w:id="500" w:author="Nathaniel Haulk" w:date="2023-05-11T12:41:00Z">
        <w:r w:rsidR="00D66A5B">
          <w:t>. Additional</w:t>
        </w:r>
      </w:ins>
      <w:ins w:id="501" w:author="Nathaniel Haulk" w:date="2023-04-26T13:02:00Z">
        <w:r w:rsidR="00C95525">
          <w:t xml:space="preserve"> wo</w:t>
        </w:r>
      </w:ins>
      <w:ins w:id="502" w:author="Nathaniel Haulk" w:date="2023-04-26T13:38:00Z">
        <w:r w:rsidR="00AE1762">
          <w:t>rk should be performed with caterpillars at different temperatures</w:t>
        </w:r>
      </w:ins>
      <w:ins w:id="503" w:author="Nathaniel Haulk" w:date="2023-04-26T13:39:00Z">
        <w:r w:rsidR="00AE1762">
          <w:t xml:space="preserve"> to obtain a better understanding </w:t>
        </w:r>
      </w:ins>
      <w:ins w:id="504" w:author="Nathaniel Haulk" w:date="2023-04-26T13:41:00Z">
        <w:r w:rsidR="00AE1762">
          <w:t xml:space="preserve">of how changes in climate affect host-pathogen dynamics. </w:t>
        </w:r>
      </w:ins>
      <w:ins w:id="505" w:author="Nathaniel Haulk" w:date="2023-04-26T13:54:00Z">
        <w:r w:rsidR="00844944">
          <w:t xml:space="preserve">Generational experiments could also be run past generation 15 </w:t>
        </w:r>
      </w:ins>
      <w:ins w:id="506" w:author="Nathaniel Haulk" w:date="2023-04-26T13:55:00Z">
        <w:r w:rsidR="00D8494D">
          <w:t>allowing for more coevolution to occur</w:t>
        </w:r>
      </w:ins>
      <w:ins w:id="507" w:author="Nathaniel Haulk" w:date="2023-04-26T13:54:00Z">
        <w:r w:rsidR="00844944">
          <w:t>.</w:t>
        </w:r>
      </w:ins>
      <w:ins w:id="508" w:author="Nathaniel Haulk" w:date="2023-04-26T13:55:00Z">
        <w:r w:rsidR="00D8494D">
          <w:t xml:space="preserve"> </w:t>
        </w:r>
      </w:ins>
      <w:ins w:id="509" w:author="Nathaniel Haulk" w:date="2023-04-26T14:03:00Z">
        <w:r w:rsidR="008A335F">
          <w:t>C</w:t>
        </w:r>
      </w:ins>
      <w:ins w:id="510" w:author="Nathaniel Haulk" w:date="2023-04-26T13:55:00Z">
        <w:r w:rsidR="00D8494D">
          <w:t>ollection</w:t>
        </w:r>
      </w:ins>
      <w:ins w:id="511" w:author="Nathaniel Haulk" w:date="2023-04-26T14:03:00Z">
        <w:r w:rsidR="008A335F">
          <w:t xml:space="preserve"> of hemocytes</w:t>
        </w:r>
      </w:ins>
      <w:ins w:id="512" w:author="Nathaniel Haulk" w:date="2023-04-26T13:55:00Z">
        <w:r w:rsidR="00D8494D">
          <w:t xml:space="preserve"> in </w:t>
        </w:r>
      </w:ins>
      <w:ins w:id="513" w:author="Nathaniel Haulk" w:date="2023-04-26T14:01:00Z">
        <w:r w:rsidR="009A2C20">
          <w:t>every generation</w:t>
        </w:r>
      </w:ins>
      <w:ins w:id="514" w:author="Nathaniel Haulk" w:date="2023-04-26T13:55:00Z">
        <w:r w:rsidR="00D8494D">
          <w:t xml:space="preserve"> would also allow fo</w:t>
        </w:r>
      </w:ins>
      <w:ins w:id="515" w:author="Nathaniel Haulk" w:date="2023-04-26T13:59:00Z">
        <w:r w:rsidR="00ED0A02">
          <w:t xml:space="preserve">r </w:t>
        </w:r>
      </w:ins>
      <w:ins w:id="516" w:author="Nathaniel Haulk" w:date="2023-04-26T14:00:00Z">
        <w:r w:rsidR="001C7535">
          <w:t xml:space="preserve">a better idea of how hemocyte </w:t>
        </w:r>
      </w:ins>
      <w:ins w:id="517" w:author="Nathaniel Haulk" w:date="2023-04-26T14:01:00Z">
        <w:r w:rsidR="009A2C20">
          <w:t xml:space="preserve">counts change and show more information on changes between temperature treatments. </w:t>
        </w:r>
      </w:ins>
    </w:p>
    <w:p w14:paraId="57703F11" w14:textId="526A6A84" w:rsidR="001A3B5B" w:rsidRDefault="10289D3C" w:rsidP="00F326B1">
      <w:pPr>
        <w:spacing w:line="240" w:lineRule="auto"/>
        <w:ind w:firstLine="720"/>
      </w:pPr>
      <w:r>
        <w:t xml:space="preserve">Overall, </w:t>
      </w:r>
      <w:del w:id="518" w:author="Nathaniel Haulk" w:date="2023-05-11T15:31:00Z">
        <w:r w:rsidR="00691512" w:rsidDel="00D32432">
          <w:delText>we successfully</w:delText>
        </w:r>
      </w:del>
      <w:ins w:id="519" w:author="Nathaniel Haulk" w:date="2023-05-11T15:31:00Z">
        <w:r w:rsidR="00D32432">
          <w:t>here we</w:t>
        </w:r>
      </w:ins>
      <w:r w:rsidR="00691512">
        <w:t xml:space="preserve"> </w:t>
      </w:r>
      <w:del w:id="520" w:author="Nathaniel Haulk" w:date="2023-04-25T18:54:00Z">
        <w:r w:rsidR="00691512" w:rsidDel="00C84232">
          <w:delText>have</w:delText>
        </w:r>
      </w:del>
      <w:r w:rsidR="00691512">
        <w:t xml:space="preserve"> used machine learning to count </w:t>
      </w:r>
      <w:r w:rsidR="168F33A0">
        <w:t xml:space="preserve">hemocytes </w:t>
      </w:r>
      <w:r w:rsidR="00691512">
        <w:t xml:space="preserve">and estimate immune response in fall armyworms. While </w:t>
      </w:r>
      <w:r w:rsidR="230AA225">
        <w:t xml:space="preserve">the </w:t>
      </w:r>
      <w:r w:rsidR="00691512">
        <w:t xml:space="preserve">YOLOv8 </w:t>
      </w:r>
      <w:r w:rsidR="4CFFA15A">
        <w:t xml:space="preserve">model </w:t>
      </w:r>
      <w:r w:rsidR="00691512">
        <w:t>was the most successful, all models tested are viable options for detecting hemocytes and should be chosen based on needs and hardware available. Counts made by machine learning algorithms were mostly accurate and followed a 1:1 trend. Understanding how fall ar</w:t>
      </w:r>
      <w:r w:rsidR="00104E4A">
        <w:t xml:space="preserve">myworms respond to and coevolve with their pathogens will allow us to better predict </w:t>
      </w:r>
      <w:r w:rsidR="0017600E">
        <w:t>how biocontrol</w:t>
      </w:r>
      <w:r w:rsidR="00104E4A">
        <w:t xml:space="preserve"> agents</w:t>
      </w:r>
      <w:r w:rsidR="794E81D6">
        <w:t xml:space="preserve"> will act</w:t>
      </w:r>
      <w:r w:rsidR="00104E4A">
        <w:t xml:space="preserve">, and potentially save farmers from </w:t>
      </w:r>
      <w:r w:rsidR="304388FF">
        <w:t>significant crop</w:t>
      </w:r>
      <w:r w:rsidR="00104E4A">
        <w:t xml:space="preserve"> damage. </w:t>
      </w:r>
    </w:p>
    <w:p w14:paraId="37EC50C2" w14:textId="77777777" w:rsidR="00F326B1" w:rsidRDefault="00F326B1" w:rsidP="00F326B1">
      <w:pPr>
        <w:spacing w:line="240" w:lineRule="auto"/>
        <w:ind w:firstLine="720"/>
      </w:pPr>
    </w:p>
    <w:p w14:paraId="2D7D63D2" w14:textId="38A6F48D" w:rsidR="003C68EA" w:rsidRPr="00FE1EB1" w:rsidRDefault="00D41316" w:rsidP="003C68EA">
      <w:pPr>
        <w:tabs>
          <w:tab w:val="left" w:pos="2095"/>
        </w:tabs>
        <w:spacing w:line="240" w:lineRule="auto"/>
        <w:rPr>
          <w:b/>
          <w:bCs/>
          <w:sz w:val="28"/>
          <w:szCs w:val="28"/>
        </w:rPr>
      </w:pPr>
      <w:r w:rsidRPr="00FE1EB1">
        <w:rPr>
          <w:b/>
          <w:bCs/>
          <w:sz w:val="28"/>
          <w:szCs w:val="28"/>
        </w:rPr>
        <w:t>Fig</w:t>
      </w:r>
      <w:r w:rsidR="00310B43">
        <w:rPr>
          <w:b/>
          <w:bCs/>
          <w:sz w:val="28"/>
          <w:szCs w:val="28"/>
        </w:rPr>
        <w:t>ure</w:t>
      </w:r>
      <w:r w:rsidRPr="00FE1EB1">
        <w:rPr>
          <w:b/>
          <w:bCs/>
          <w:sz w:val="28"/>
          <w:szCs w:val="28"/>
        </w:rPr>
        <w:t>s:</w:t>
      </w:r>
      <w:ins w:id="521" w:author="Nathaniel Haulk" w:date="2023-05-08T13:47:00Z">
        <w:r w:rsidR="008A0066">
          <w:rPr>
            <w:b/>
            <w:bCs/>
            <w:sz w:val="28"/>
            <w:szCs w:val="28"/>
          </w:rPr>
          <w:t xml:space="preserve"> </w:t>
        </w:r>
      </w:ins>
    </w:p>
    <w:p w14:paraId="796EF3FB" w14:textId="6E058D95" w:rsidR="002346AD" w:rsidRDefault="00000000" w:rsidP="003C68EA">
      <w:pPr>
        <w:tabs>
          <w:tab w:val="left" w:pos="2095"/>
        </w:tabs>
        <w:spacing w:line="240" w:lineRule="auto"/>
      </w:pPr>
      <w:r>
        <w:rPr>
          <w:noProof/>
        </w:rPr>
        <w:pict w14:anchorId="6615902D">
          <v:shapetype id="_x0000_t32" coordsize="21600,21600" o:spt="32" o:oned="t" path="m,l21600,21600e" filled="f">
            <v:path arrowok="t" fillok="f" o:connecttype="none"/>
            <o:lock v:ext="edit" shapetype="t"/>
          </v:shapetype>
          <v:shape id="_x0000_s1026" type="#_x0000_t32" style="position:absolute;margin-left:264pt;margin-top:83.35pt;width:0;height:29.4pt;z-index:251658240" o:connectortype="straight" strokecolor="white [3212]">
            <v:stroke endarrow="block"/>
          </v:shape>
        </w:pict>
      </w:r>
      <w:r w:rsidR="004A015A">
        <w:rPr>
          <w:noProof/>
        </w:rPr>
        <w:drawing>
          <wp:inline distT="0" distB="0" distL="0" distR="0" wp14:anchorId="680D9FDA" wp14:editId="7CCDCE1C">
            <wp:extent cx="2032000" cy="2026285"/>
            <wp:effectExtent l="0" t="0" r="0" b="0"/>
            <wp:docPr id="3" name="Picture 3" descr="A picture containing bl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black&#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32000" cy="2026285"/>
                    </a:xfrm>
                    <a:prstGeom prst="rect">
                      <a:avLst/>
                    </a:prstGeom>
                    <a:noFill/>
                    <a:ln>
                      <a:noFill/>
                    </a:ln>
                  </pic:spPr>
                </pic:pic>
              </a:graphicData>
            </a:graphic>
          </wp:inline>
        </w:drawing>
      </w:r>
      <w:r w:rsidR="004A015A">
        <w:t xml:space="preserve">    </w:t>
      </w:r>
      <w:r w:rsidR="004A015A">
        <w:rPr>
          <w:noProof/>
        </w:rPr>
        <w:drawing>
          <wp:inline distT="0" distB="0" distL="0" distR="0" wp14:anchorId="566C80DA" wp14:editId="6A2F0CBF">
            <wp:extent cx="2697480" cy="202253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47582" cy="2060100"/>
                    </a:xfrm>
                    <a:prstGeom prst="rect">
                      <a:avLst/>
                    </a:prstGeom>
                    <a:noFill/>
                    <a:ln>
                      <a:noFill/>
                    </a:ln>
                  </pic:spPr>
                </pic:pic>
              </a:graphicData>
            </a:graphic>
          </wp:inline>
        </w:drawing>
      </w:r>
    </w:p>
    <w:p w14:paraId="029E9681" w14:textId="7A936CD5" w:rsidR="004A015A" w:rsidRDefault="004A015A" w:rsidP="003C68EA">
      <w:pPr>
        <w:tabs>
          <w:tab w:val="left" w:pos="2095"/>
        </w:tabs>
        <w:spacing w:line="240" w:lineRule="auto"/>
      </w:pPr>
    </w:p>
    <w:p w14:paraId="5B134155" w14:textId="58A45741" w:rsidR="002C7212" w:rsidRDefault="002346AD" w:rsidP="003C68EA">
      <w:pPr>
        <w:tabs>
          <w:tab w:val="left" w:pos="2095"/>
        </w:tabs>
        <w:spacing w:line="240" w:lineRule="auto"/>
      </w:pPr>
      <w:r w:rsidRPr="73F76B51">
        <w:rPr>
          <w:b/>
          <w:bCs/>
        </w:rPr>
        <w:t>Figure 1.</w:t>
      </w:r>
      <w:r>
        <w:t xml:space="preserve"> Two examples of hemocytes placed on hemocytometer grids at different levels of brightness and saturation. </w:t>
      </w:r>
      <w:r w:rsidR="007F7DC7">
        <w:t>A shows hemocytes on one square of the</w:t>
      </w:r>
      <w:ins w:id="522" w:author="Nathaniel Haulk" w:date="2023-04-25T19:21:00Z">
        <w:r w:rsidR="00D9017B">
          <w:t xml:space="preserve"> 5 x 5 square</w:t>
        </w:r>
      </w:ins>
      <w:r w:rsidR="007F7DC7">
        <w:t xml:space="preserve"> </w:t>
      </w:r>
      <w:proofErr w:type="spellStart"/>
      <w:r w:rsidR="007F7DC7">
        <w:t>hemocytometer</w:t>
      </w:r>
      <w:del w:id="523" w:author="Nathaniel Haulk" w:date="2023-04-25T19:21:00Z">
        <w:r w:rsidR="007F7DC7" w:rsidDel="00D9017B">
          <w:delText xml:space="preserve"> </w:delText>
        </w:r>
      </w:del>
      <w:r w:rsidR="007F7DC7">
        <w:t>grid</w:t>
      </w:r>
      <w:proofErr w:type="spellEnd"/>
      <w:r w:rsidR="007F7DC7">
        <w:t xml:space="preserve">. B shows </w:t>
      </w:r>
      <w:r w:rsidR="005A39A4">
        <w:t>uniquely shaped hemocytes</w:t>
      </w:r>
      <w:ins w:id="524" w:author="Nathaniel Haulk" w:date="2023-04-26T15:29:00Z">
        <w:r w:rsidR="00FB61E4">
          <w:t xml:space="preserve"> with an arrow pointing to it</w:t>
        </w:r>
      </w:ins>
      <w:r w:rsidR="37F36708">
        <w:t>.</w:t>
      </w:r>
      <w:r w:rsidR="005A39A4">
        <w:t xml:space="preserve"> </w:t>
      </w:r>
    </w:p>
    <w:p w14:paraId="0A9CDE6C" w14:textId="77777777" w:rsidR="002346AD" w:rsidRDefault="002346AD" w:rsidP="003C68EA">
      <w:pPr>
        <w:tabs>
          <w:tab w:val="left" w:pos="2095"/>
        </w:tabs>
        <w:spacing w:line="240" w:lineRule="auto"/>
      </w:pPr>
    </w:p>
    <w:p w14:paraId="0269ECE6" w14:textId="7D820959" w:rsidR="00D41316" w:rsidRDefault="00A9614C" w:rsidP="003C68EA">
      <w:pPr>
        <w:tabs>
          <w:tab w:val="left" w:pos="2095"/>
        </w:tabs>
        <w:spacing w:line="240" w:lineRule="auto"/>
      </w:pPr>
      <w:r>
        <w:rPr>
          <w:noProof/>
        </w:rPr>
        <w:drawing>
          <wp:inline distT="0" distB="0" distL="0" distR="0" wp14:anchorId="577EDCCF" wp14:editId="2BF1468A">
            <wp:extent cx="3182966" cy="2143797"/>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5"/>
                    <a:stretch>
                      <a:fillRect/>
                    </a:stretch>
                  </pic:blipFill>
                  <pic:spPr>
                    <a:xfrm>
                      <a:off x="0" y="0"/>
                      <a:ext cx="3197191" cy="2153378"/>
                    </a:xfrm>
                    <a:prstGeom prst="rect">
                      <a:avLst/>
                    </a:prstGeom>
                  </pic:spPr>
                </pic:pic>
              </a:graphicData>
            </a:graphic>
          </wp:inline>
        </w:drawing>
      </w:r>
    </w:p>
    <w:p w14:paraId="00ADA73A" w14:textId="7C42EF49" w:rsidR="00A9614C" w:rsidRDefault="00A9614C" w:rsidP="003C68EA">
      <w:pPr>
        <w:tabs>
          <w:tab w:val="left" w:pos="2095"/>
        </w:tabs>
        <w:spacing w:line="240" w:lineRule="auto"/>
      </w:pPr>
      <w:r w:rsidRPr="006D2146">
        <w:rPr>
          <w:b/>
          <w:bCs/>
        </w:rPr>
        <w:t xml:space="preserve">Figure </w:t>
      </w:r>
      <w:r w:rsidR="00270D72">
        <w:rPr>
          <w:b/>
          <w:bCs/>
        </w:rPr>
        <w:t>2</w:t>
      </w:r>
      <w:r w:rsidRPr="006D2146">
        <w:rPr>
          <w:b/>
          <w:bCs/>
        </w:rPr>
        <w:t>.</w:t>
      </w:r>
      <w:r>
        <w:t xml:space="preserve"> The comparison between the hemocyte counts obtained by hand and the hemocyte counts as per Yolo</w:t>
      </w:r>
      <w:r w:rsidR="0017600E">
        <w:t>v</w:t>
      </w:r>
      <w:r>
        <w:t>8</w:t>
      </w:r>
      <w:r w:rsidR="00417CFB">
        <w:t xml:space="preserve">. The solid line </w:t>
      </w:r>
      <w:ins w:id="525" w:author="Nathaniel Haulk" w:date="2023-04-25T19:18:00Z">
        <w:r w:rsidR="00EC694A">
          <w:t xml:space="preserve">is a 1:1 line and </w:t>
        </w:r>
      </w:ins>
      <w:r w:rsidR="00417CFB">
        <w:t>represents a perfect count.</w:t>
      </w:r>
    </w:p>
    <w:p w14:paraId="623A5484" w14:textId="34CFCD87" w:rsidR="002C2AAC" w:rsidRPr="004035CD" w:rsidRDefault="00D423B2" w:rsidP="003C68EA">
      <w:pPr>
        <w:tabs>
          <w:tab w:val="left" w:pos="2095"/>
        </w:tabs>
        <w:spacing w:line="240" w:lineRule="auto"/>
      </w:pPr>
      <w:r w:rsidRPr="00F125D6">
        <w:rPr>
          <w:b/>
          <w:bCs/>
        </w:rPr>
        <w:t>Table 1</w:t>
      </w:r>
      <w:r w:rsidR="00F125D6">
        <w:rPr>
          <w:b/>
          <w:bCs/>
        </w:rPr>
        <w:t>.</w:t>
      </w:r>
      <w:r w:rsidR="00F8670E">
        <w:rPr>
          <w:b/>
          <w:bCs/>
        </w:rPr>
        <w:t xml:space="preserve"> </w:t>
      </w:r>
      <w:r w:rsidR="00F8670E" w:rsidRPr="00F8670E">
        <w:t>Machine learning algorithms and information on the average precision, speed of training</w:t>
      </w:r>
      <w:r w:rsidR="00225C41">
        <w:t xml:space="preserve"> </w:t>
      </w:r>
      <w:r w:rsidR="007E5284">
        <w:t xml:space="preserve">using the </w:t>
      </w:r>
      <w:r w:rsidR="00225C41">
        <w:t>training set</w:t>
      </w:r>
      <w:r w:rsidR="00F8670E" w:rsidRPr="00F8670E">
        <w:t>, and detection times</w:t>
      </w:r>
      <w:r w:rsidR="00A53A5B">
        <w:t xml:space="preserve"> without data augmentation.</w:t>
      </w:r>
    </w:p>
    <w:tbl>
      <w:tblPr>
        <w:tblStyle w:val="TableGrid"/>
        <w:tblW w:w="9958" w:type="dxa"/>
        <w:tblLook w:val="04A0" w:firstRow="1" w:lastRow="0" w:firstColumn="1" w:lastColumn="0" w:noHBand="0" w:noVBand="1"/>
      </w:tblPr>
      <w:tblGrid>
        <w:gridCol w:w="1514"/>
        <w:gridCol w:w="1368"/>
        <w:gridCol w:w="1368"/>
        <w:gridCol w:w="1368"/>
        <w:gridCol w:w="1587"/>
        <w:gridCol w:w="1310"/>
        <w:gridCol w:w="1443"/>
      </w:tblGrid>
      <w:tr w:rsidR="00B12DBB" w14:paraId="21BE07B8" w14:textId="2D5EFA82" w:rsidTr="00B12DBB">
        <w:tc>
          <w:tcPr>
            <w:tcW w:w="1514" w:type="dxa"/>
          </w:tcPr>
          <w:p w14:paraId="7C944F10" w14:textId="1EA6B044" w:rsidR="00B12DBB" w:rsidRDefault="00B12DBB" w:rsidP="00B12DBB">
            <w:pPr>
              <w:tabs>
                <w:tab w:val="left" w:pos="2095"/>
              </w:tabs>
            </w:pPr>
            <w:r>
              <w:t>Architecture</w:t>
            </w:r>
          </w:p>
        </w:tc>
        <w:tc>
          <w:tcPr>
            <w:tcW w:w="1368" w:type="dxa"/>
          </w:tcPr>
          <w:p w14:paraId="15CE6E96" w14:textId="3D7403BB" w:rsidR="00B12DBB" w:rsidRDefault="00B12DBB" w:rsidP="00B12DBB">
            <w:pPr>
              <w:tabs>
                <w:tab w:val="left" w:pos="2095"/>
              </w:tabs>
            </w:pPr>
            <w:r>
              <w:t>Precision</w:t>
            </w:r>
          </w:p>
        </w:tc>
        <w:tc>
          <w:tcPr>
            <w:tcW w:w="1368" w:type="dxa"/>
          </w:tcPr>
          <w:p w14:paraId="2B752432" w14:textId="26C0010A" w:rsidR="00B12DBB" w:rsidRDefault="00B12DBB" w:rsidP="00B12DBB">
            <w:pPr>
              <w:tabs>
                <w:tab w:val="left" w:pos="2095"/>
              </w:tabs>
            </w:pPr>
            <w:r>
              <w:t>Recall</w:t>
            </w:r>
          </w:p>
        </w:tc>
        <w:tc>
          <w:tcPr>
            <w:tcW w:w="1368" w:type="dxa"/>
          </w:tcPr>
          <w:p w14:paraId="60AA1724" w14:textId="5002C863" w:rsidR="00B12DBB" w:rsidRDefault="00B12DBB" w:rsidP="00B12DBB">
            <w:pPr>
              <w:tabs>
                <w:tab w:val="left" w:pos="2095"/>
              </w:tabs>
            </w:pPr>
            <w:r>
              <w:t>Map50</w:t>
            </w:r>
          </w:p>
        </w:tc>
        <w:tc>
          <w:tcPr>
            <w:tcW w:w="1587" w:type="dxa"/>
          </w:tcPr>
          <w:p w14:paraId="7846A381" w14:textId="42CCB835" w:rsidR="00B12DBB" w:rsidRDefault="00B12DBB" w:rsidP="00B12DBB">
            <w:pPr>
              <w:tabs>
                <w:tab w:val="left" w:pos="2095"/>
              </w:tabs>
            </w:pPr>
            <w:r>
              <w:t xml:space="preserve">Map50-95 </w:t>
            </w:r>
          </w:p>
        </w:tc>
        <w:tc>
          <w:tcPr>
            <w:tcW w:w="1310" w:type="dxa"/>
          </w:tcPr>
          <w:p w14:paraId="48FB8D7D" w14:textId="7A097904" w:rsidR="00B12DBB" w:rsidRDefault="00B12DBB" w:rsidP="00B12DBB">
            <w:pPr>
              <w:tabs>
                <w:tab w:val="left" w:pos="2095"/>
              </w:tabs>
            </w:pPr>
            <w:r>
              <w:t>Time to train</w:t>
            </w:r>
          </w:p>
        </w:tc>
        <w:tc>
          <w:tcPr>
            <w:tcW w:w="1443" w:type="dxa"/>
          </w:tcPr>
          <w:p w14:paraId="2FBD2169" w14:textId="0136D218" w:rsidR="00B12DBB" w:rsidRDefault="00B12DBB" w:rsidP="00B12DBB">
            <w:pPr>
              <w:tabs>
                <w:tab w:val="left" w:pos="2095"/>
              </w:tabs>
            </w:pPr>
            <w:r>
              <w:t>Detection time</w:t>
            </w:r>
          </w:p>
        </w:tc>
      </w:tr>
      <w:tr w:rsidR="00C340CA" w14:paraId="29826EB9" w14:textId="05B7829E" w:rsidTr="00B12DBB">
        <w:tc>
          <w:tcPr>
            <w:tcW w:w="1514" w:type="dxa"/>
          </w:tcPr>
          <w:p w14:paraId="123ADBBD" w14:textId="33890743" w:rsidR="00C340CA" w:rsidRDefault="00C340CA" w:rsidP="00C340CA">
            <w:pPr>
              <w:tabs>
                <w:tab w:val="left" w:pos="2095"/>
              </w:tabs>
            </w:pPr>
            <w:r>
              <w:t>Y</w:t>
            </w:r>
            <w:r w:rsidR="00EB0D79">
              <w:t>OLO</w:t>
            </w:r>
            <w:r>
              <w:t>v5</w:t>
            </w:r>
          </w:p>
        </w:tc>
        <w:tc>
          <w:tcPr>
            <w:tcW w:w="1368" w:type="dxa"/>
          </w:tcPr>
          <w:p w14:paraId="69372043" w14:textId="482B2547" w:rsidR="00C340CA" w:rsidRDefault="00C340CA" w:rsidP="00C340CA">
            <w:pPr>
              <w:tabs>
                <w:tab w:val="left" w:pos="2095"/>
              </w:tabs>
            </w:pPr>
            <w:r>
              <w:t>0.964</w:t>
            </w:r>
          </w:p>
        </w:tc>
        <w:tc>
          <w:tcPr>
            <w:tcW w:w="1368" w:type="dxa"/>
          </w:tcPr>
          <w:p w14:paraId="02DDA00E" w14:textId="3A41E232" w:rsidR="00C340CA" w:rsidRDefault="00C340CA" w:rsidP="00C340CA">
            <w:pPr>
              <w:tabs>
                <w:tab w:val="left" w:pos="2095"/>
              </w:tabs>
            </w:pPr>
            <w:r>
              <w:t>0.958</w:t>
            </w:r>
          </w:p>
        </w:tc>
        <w:tc>
          <w:tcPr>
            <w:tcW w:w="1368" w:type="dxa"/>
          </w:tcPr>
          <w:p w14:paraId="770C967B" w14:textId="72C1A966" w:rsidR="00C340CA" w:rsidRDefault="00C340CA" w:rsidP="00C340CA">
            <w:pPr>
              <w:tabs>
                <w:tab w:val="left" w:pos="2095"/>
              </w:tabs>
            </w:pPr>
            <w:r>
              <w:t>0.981</w:t>
            </w:r>
          </w:p>
        </w:tc>
        <w:tc>
          <w:tcPr>
            <w:tcW w:w="1587" w:type="dxa"/>
          </w:tcPr>
          <w:p w14:paraId="38F5EF0F" w14:textId="0A8C9B9A" w:rsidR="00C340CA" w:rsidRDefault="00C340CA" w:rsidP="00C340CA">
            <w:pPr>
              <w:tabs>
                <w:tab w:val="left" w:pos="2095"/>
              </w:tabs>
            </w:pPr>
            <w:r>
              <w:t>0.773</w:t>
            </w:r>
          </w:p>
        </w:tc>
        <w:tc>
          <w:tcPr>
            <w:tcW w:w="1310" w:type="dxa"/>
          </w:tcPr>
          <w:p w14:paraId="4DE0EE63" w14:textId="741C6F2D" w:rsidR="00C340CA" w:rsidRDefault="00F6423F" w:rsidP="00C340CA">
            <w:pPr>
              <w:tabs>
                <w:tab w:val="left" w:pos="2095"/>
              </w:tabs>
            </w:pPr>
            <w:r>
              <w:t>1.9</w:t>
            </w:r>
            <w:r w:rsidR="00157CDF">
              <w:t xml:space="preserve"> </w:t>
            </w:r>
            <w:r>
              <w:t>Hours</w:t>
            </w:r>
          </w:p>
        </w:tc>
        <w:tc>
          <w:tcPr>
            <w:tcW w:w="1443" w:type="dxa"/>
          </w:tcPr>
          <w:p w14:paraId="6C1A8B79" w14:textId="3851C066" w:rsidR="00C340CA" w:rsidRDefault="00C340CA" w:rsidP="00C340CA">
            <w:pPr>
              <w:tabs>
                <w:tab w:val="left" w:pos="2095"/>
              </w:tabs>
            </w:pPr>
          </w:p>
        </w:tc>
      </w:tr>
      <w:tr w:rsidR="00C340CA" w14:paraId="4D087FA3" w14:textId="51659F9F" w:rsidTr="00B12DBB">
        <w:tc>
          <w:tcPr>
            <w:tcW w:w="1514" w:type="dxa"/>
          </w:tcPr>
          <w:p w14:paraId="0BDE8B73" w14:textId="5C3EADCE" w:rsidR="00C340CA" w:rsidRDefault="00C340CA" w:rsidP="00C340CA">
            <w:pPr>
              <w:tabs>
                <w:tab w:val="left" w:pos="2095"/>
              </w:tabs>
            </w:pPr>
            <w:r>
              <w:t>Y</w:t>
            </w:r>
            <w:r w:rsidR="00EB0D79">
              <w:t>OLO</w:t>
            </w:r>
            <w:r>
              <w:t xml:space="preserve">v8 </w:t>
            </w:r>
          </w:p>
        </w:tc>
        <w:tc>
          <w:tcPr>
            <w:tcW w:w="1368" w:type="dxa"/>
          </w:tcPr>
          <w:p w14:paraId="62FB2A51" w14:textId="59796367" w:rsidR="00C340CA" w:rsidRDefault="00C340CA" w:rsidP="00C340CA">
            <w:pPr>
              <w:tabs>
                <w:tab w:val="left" w:pos="2095"/>
              </w:tabs>
            </w:pPr>
            <w:r>
              <w:t>0.954</w:t>
            </w:r>
          </w:p>
        </w:tc>
        <w:tc>
          <w:tcPr>
            <w:tcW w:w="1368" w:type="dxa"/>
          </w:tcPr>
          <w:p w14:paraId="589362EC" w14:textId="20E747C1" w:rsidR="00C340CA" w:rsidRDefault="00C340CA" w:rsidP="00C340CA">
            <w:pPr>
              <w:tabs>
                <w:tab w:val="left" w:pos="2095"/>
              </w:tabs>
            </w:pPr>
            <w:r>
              <w:t>0.963</w:t>
            </w:r>
          </w:p>
        </w:tc>
        <w:tc>
          <w:tcPr>
            <w:tcW w:w="1368" w:type="dxa"/>
          </w:tcPr>
          <w:p w14:paraId="73985EE4" w14:textId="63B868B7" w:rsidR="00C340CA" w:rsidRDefault="00C340CA" w:rsidP="00C340CA">
            <w:pPr>
              <w:tabs>
                <w:tab w:val="left" w:pos="2095"/>
              </w:tabs>
            </w:pPr>
            <w:r>
              <w:t>0.985</w:t>
            </w:r>
          </w:p>
        </w:tc>
        <w:tc>
          <w:tcPr>
            <w:tcW w:w="1587" w:type="dxa"/>
          </w:tcPr>
          <w:p w14:paraId="377D3FCC" w14:textId="349617C3" w:rsidR="00C340CA" w:rsidRDefault="00C340CA" w:rsidP="00C340CA">
            <w:pPr>
              <w:tabs>
                <w:tab w:val="left" w:pos="2095"/>
              </w:tabs>
            </w:pPr>
            <w:r>
              <w:t>0.785</w:t>
            </w:r>
          </w:p>
        </w:tc>
        <w:tc>
          <w:tcPr>
            <w:tcW w:w="1310" w:type="dxa"/>
          </w:tcPr>
          <w:p w14:paraId="5B054F66" w14:textId="7D1A612A" w:rsidR="00C340CA" w:rsidRDefault="00C340CA" w:rsidP="00C340CA">
            <w:pPr>
              <w:tabs>
                <w:tab w:val="left" w:pos="2095"/>
              </w:tabs>
            </w:pPr>
            <w:r>
              <w:t>1.14 Hours</w:t>
            </w:r>
          </w:p>
        </w:tc>
        <w:tc>
          <w:tcPr>
            <w:tcW w:w="1443" w:type="dxa"/>
          </w:tcPr>
          <w:p w14:paraId="42A98655" w14:textId="4D06C0C1" w:rsidR="00C340CA" w:rsidRDefault="00C340CA" w:rsidP="00C340CA">
            <w:pPr>
              <w:tabs>
                <w:tab w:val="left" w:pos="2095"/>
              </w:tabs>
            </w:pPr>
          </w:p>
        </w:tc>
      </w:tr>
      <w:tr w:rsidR="00C340CA" w14:paraId="1D56A66B" w14:textId="7C93301C" w:rsidTr="00B12DBB">
        <w:tc>
          <w:tcPr>
            <w:tcW w:w="1514" w:type="dxa"/>
          </w:tcPr>
          <w:p w14:paraId="43514607" w14:textId="64661E4A" w:rsidR="00C340CA" w:rsidRDefault="00C340CA" w:rsidP="00C340CA">
            <w:pPr>
              <w:tabs>
                <w:tab w:val="left" w:pos="2095"/>
              </w:tabs>
            </w:pPr>
            <w:r>
              <w:t>Faster R-CNN</w:t>
            </w:r>
          </w:p>
        </w:tc>
        <w:tc>
          <w:tcPr>
            <w:tcW w:w="1368" w:type="dxa"/>
          </w:tcPr>
          <w:p w14:paraId="1C057009" w14:textId="2EF9617E" w:rsidR="00C340CA" w:rsidRDefault="00251271" w:rsidP="00C340CA">
            <w:pPr>
              <w:tabs>
                <w:tab w:val="left" w:pos="2095"/>
              </w:tabs>
            </w:pPr>
            <w:r>
              <w:t>X</w:t>
            </w:r>
          </w:p>
        </w:tc>
        <w:tc>
          <w:tcPr>
            <w:tcW w:w="1368" w:type="dxa"/>
          </w:tcPr>
          <w:p w14:paraId="17A7C6B7" w14:textId="301DE821" w:rsidR="00C340CA" w:rsidRDefault="00251271" w:rsidP="00C340CA">
            <w:pPr>
              <w:tabs>
                <w:tab w:val="left" w:pos="2095"/>
              </w:tabs>
            </w:pPr>
            <w:r>
              <w:t>X</w:t>
            </w:r>
          </w:p>
        </w:tc>
        <w:tc>
          <w:tcPr>
            <w:tcW w:w="1368" w:type="dxa"/>
          </w:tcPr>
          <w:p w14:paraId="1FF84639" w14:textId="5910D780" w:rsidR="00C340CA" w:rsidRDefault="00C340CA" w:rsidP="00C340CA">
            <w:pPr>
              <w:tabs>
                <w:tab w:val="left" w:pos="2095"/>
              </w:tabs>
            </w:pPr>
            <w:r>
              <w:t>0.9</w:t>
            </w:r>
            <w:r w:rsidR="00A9185F">
              <w:t>76</w:t>
            </w:r>
          </w:p>
        </w:tc>
        <w:tc>
          <w:tcPr>
            <w:tcW w:w="1587" w:type="dxa"/>
          </w:tcPr>
          <w:p w14:paraId="12AABDB8" w14:textId="043BAD20" w:rsidR="00C340CA" w:rsidRDefault="00C340CA" w:rsidP="00C340CA">
            <w:pPr>
              <w:tabs>
                <w:tab w:val="left" w:pos="2095"/>
              </w:tabs>
            </w:pPr>
            <w:r>
              <w:t xml:space="preserve"> </w:t>
            </w:r>
            <w:r w:rsidR="00251271">
              <w:t>0</w:t>
            </w:r>
            <w:r w:rsidR="00A9185F">
              <w:t>.764</w:t>
            </w:r>
          </w:p>
        </w:tc>
        <w:tc>
          <w:tcPr>
            <w:tcW w:w="1310" w:type="dxa"/>
          </w:tcPr>
          <w:p w14:paraId="3B3CFA7C" w14:textId="6A0A62BB" w:rsidR="00C340CA" w:rsidRDefault="00BA1A6C" w:rsidP="00C340CA">
            <w:pPr>
              <w:tabs>
                <w:tab w:val="left" w:pos="2095"/>
              </w:tabs>
            </w:pPr>
            <w:r>
              <w:t>2.</w:t>
            </w:r>
            <w:r w:rsidR="00A9185F">
              <w:t>024</w:t>
            </w:r>
            <w:r w:rsidR="00C340CA">
              <w:t xml:space="preserve"> Hours</w:t>
            </w:r>
          </w:p>
        </w:tc>
        <w:tc>
          <w:tcPr>
            <w:tcW w:w="1443" w:type="dxa"/>
          </w:tcPr>
          <w:p w14:paraId="35A99C15" w14:textId="77777777" w:rsidR="00C340CA" w:rsidRDefault="00C340CA" w:rsidP="00C340CA">
            <w:pPr>
              <w:tabs>
                <w:tab w:val="left" w:pos="2095"/>
              </w:tabs>
            </w:pPr>
          </w:p>
        </w:tc>
      </w:tr>
      <w:tr w:rsidR="00C340CA" w14:paraId="41C9099C" w14:textId="46D5997C" w:rsidTr="00B12DBB">
        <w:tc>
          <w:tcPr>
            <w:tcW w:w="1514" w:type="dxa"/>
          </w:tcPr>
          <w:p w14:paraId="6A010747" w14:textId="71E5A6C6" w:rsidR="00C340CA" w:rsidRDefault="00927DBE" w:rsidP="00C340CA">
            <w:pPr>
              <w:tabs>
                <w:tab w:val="left" w:pos="2095"/>
              </w:tabs>
            </w:pPr>
            <w:r>
              <w:t>SSD</w:t>
            </w:r>
          </w:p>
        </w:tc>
        <w:tc>
          <w:tcPr>
            <w:tcW w:w="1368" w:type="dxa"/>
          </w:tcPr>
          <w:p w14:paraId="16F6C54D" w14:textId="49D10F50" w:rsidR="00C340CA" w:rsidRDefault="00927DBE" w:rsidP="00C340CA">
            <w:pPr>
              <w:tabs>
                <w:tab w:val="left" w:pos="2095"/>
              </w:tabs>
            </w:pPr>
            <w:r>
              <w:t>X</w:t>
            </w:r>
          </w:p>
        </w:tc>
        <w:tc>
          <w:tcPr>
            <w:tcW w:w="1368" w:type="dxa"/>
          </w:tcPr>
          <w:p w14:paraId="13FBCE4D" w14:textId="23645B3E" w:rsidR="00C340CA" w:rsidRDefault="00927DBE" w:rsidP="00C340CA">
            <w:pPr>
              <w:tabs>
                <w:tab w:val="left" w:pos="2095"/>
              </w:tabs>
            </w:pPr>
            <w:r>
              <w:t>X</w:t>
            </w:r>
          </w:p>
        </w:tc>
        <w:tc>
          <w:tcPr>
            <w:tcW w:w="1368" w:type="dxa"/>
          </w:tcPr>
          <w:p w14:paraId="44812F5F" w14:textId="24D85BA4" w:rsidR="00C340CA" w:rsidRDefault="00927DBE" w:rsidP="00C340CA">
            <w:pPr>
              <w:tabs>
                <w:tab w:val="left" w:pos="2095"/>
              </w:tabs>
            </w:pPr>
            <w:r>
              <w:t>0.978</w:t>
            </w:r>
          </w:p>
        </w:tc>
        <w:tc>
          <w:tcPr>
            <w:tcW w:w="1587" w:type="dxa"/>
          </w:tcPr>
          <w:p w14:paraId="2B031DAA" w14:textId="7C3481D6" w:rsidR="00C340CA" w:rsidRPr="00927DBE" w:rsidRDefault="00927DBE" w:rsidP="00C340CA">
            <w:pPr>
              <w:tabs>
                <w:tab w:val="left" w:pos="2095"/>
              </w:tabs>
              <w:rPr>
                <w:color w:val="000000" w:themeColor="text1"/>
              </w:rPr>
            </w:pPr>
            <w:r w:rsidRPr="00927DBE">
              <w:rPr>
                <w:color w:val="000000" w:themeColor="text1"/>
              </w:rPr>
              <w:t>0.761</w:t>
            </w:r>
          </w:p>
        </w:tc>
        <w:tc>
          <w:tcPr>
            <w:tcW w:w="1310" w:type="dxa"/>
          </w:tcPr>
          <w:p w14:paraId="3195C78B" w14:textId="12A7D6F0" w:rsidR="00C340CA" w:rsidRDefault="00D0170B" w:rsidP="00C340CA">
            <w:pPr>
              <w:tabs>
                <w:tab w:val="left" w:pos="2095"/>
              </w:tabs>
            </w:pPr>
            <w:commentRangeStart w:id="526"/>
            <w:r>
              <w:t>0.25 Hours</w:t>
            </w:r>
            <w:commentRangeEnd w:id="526"/>
            <w:r>
              <w:rPr>
                <w:rStyle w:val="CommentReference"/>
              </w:rPr>
              <w:commentReference w:id="526"/>
            </w:r>
          </w:p>
        </w:tc>
        <w:tc>
          <w:tcPr>
            <w:tcW w:w="1443" w:type="dxa"/>
          </w:tcPr>
          <w:p w14:paraId="0B6E0B4F" w14:textId="77777777" w:rsidR="00C340CA" w:rsidRDefault="00C340CA" w:rsidP="00C340CA">
            <w:pPr>
              <w:tabs>
                <w:tab w:val="left" w:pos="2095"/>
              </w:tabs>
            </w:pPr>
          </w:p>
        </w:tc>
      </w:tr>
    </w:tbl>
    <w:p w14:paraId="6E2C5D97" w14:textId="1386946F" w:rsidR="002C2AAC" w:rsidRDefault="002C2AAC" w:rsidP="003C68EA">
      <w:pPr>
        <w:tabs>
          <w:tab w:val="left" w:pos="2095"/>
        </w:tabs>
        <w:spacing w:line="240" w:lineRule="auto"/>
      </w:pPr>
    </w:p>
    <w:p w14:paraId="2DD443B2" w14:textId="3C6A55EE" w:rsidR="00A53A5B" w:rsidRPr="004035CD" w:rsidRDefault="00A53A5B" w:rsidP="00A53A5B">
      <w:pPr>
        <w:tabs>
          <w:tab w:val="left" w:pos="2095"/>
        </w:tabs>
        <w:spacing w:line="240" w:lineRule="auto"/>
      </w:pPr>
      <w:r w:rsidRPr="00F125D6">
        <w:rPr>
          <w:b/>
          <w:bCs/>
        </w:rPr>
        <w:t xml:space="preserve">Table </w:t>
      </w:r>
      <w:r>
        <w:rPr>
          <w:b/>
          <w:bCs/>
        </w:rPr>
        <w:t xml:space="preserve">2. </w:t>
      </w:r>
      <w:r w:rsidRPr="00F8670E">
        <w:t>Machine learning algorithms and information on the average precision, speed of training</w:t>
      </w:r>
      <w:r>
        <w:t xml:space="preserve"> </w:t>
      </w:r>
      <w:r w:rsidR="007E5284">
        <w:t xml:space="preserve">using the </w:t>
      </w:r>
      <w:r>
        <w:t>training set</w:t>
      </w:r>
      <w:r w:rsidRPr="00F8670E">
        <w:t>, and detection times</w:t>
      </w:r>
      <w:r>
        <w:t xml:space="preserve"> with </w:t>
      </w:r>
      <w:commentRangeStart w:id="527"/>
      <w:commentRangeStart w:id="528"/>
      <w:r>
        <w:t>data augmentation.</w:t>
      </w:r>
      <w:commentRangeEnd w:id="527"/>
      <w:r>
        <w:rPr>
          <w:rStyle w:val="CommentReference"/>
        </w:rPr>
        <w:commentReference w:id="527"/>
      </w:r>
      <w:commentRangeEnd w:id="528"/>
      <w:r w:rsidR="00881439">
        <w:rPr>
          <w:rStyle w:val="CommentReference"/>
        </w:rPr>
        <w:commentReference w:id="528"/>
      </w:r>
      <w:r>
        <w:t xml:space="preserve"> The training size increased to </w:t>
      </w:r>
      <w:r w:rsidR="007E5284">
        <w:t>1</w:t>
      </w:r>
      <w:r w:rsidR="0017600E">
        <w:t>,</w:t>
      </w:r>
      <w:r w:rsidR="007E5284">
        <w:t xml:space="preserve">371 after </w:t>
      </w:r>
      <w:ins w:id="529" w:author="Nathaniel Haulk" w:date="2023-05-08T10:54:00Z">
        <w:r w:rsidR="00F32A70">
          <w:t xml:space="preserve">the addition of </w:t>
        </w:r>
      </w:ins>
      <w:r w:rsidR="00881439">
        <w:t>augmented photos</w:t>
      </w:r>
      <w:ins w:id="530" w:author="Nathaniel Haulk" w:date="2023-05-08T10:54:00Z">
        <w:r w:rsidR="00F32A70">
          <w:t>.</w:t>
        </w:r>
      </w:ins>
      <w:del w:id="531" w:author="Nathaniel Haulk" w:date="2023-05-08T10:54:00Z">
        <w:r w:rsidR="00881439" w:rsidDel="00F32A70">
          <w:delText xml:space="preserve"> were </w:delText>
        </w:r>
        <w:r w:rsidR="00A6120B" w:rsidDel="00F32A70">
          <w:delText>added.</w:delText>
        </w:r>
      </w:del>
    </w:p>
    <w:tbl>
      <w:tblPr>
        <w:tblStyle w:val="TableGrid"/>
        <w:tblW w:w="0" w:type="auto"/>
        <w:tblLook w:val="04A0" w:firstRow="1" w:lastRow="0" w:firstColumn="1" w:lastColumn="0" w:noHBand="0" w:noVBand="1"/>
      </w:tblPr>
      <w:tblGrid>
        <w:gridCol w:w="1498"/>
        <w:gridCol w:w="1270"/>
        <w:gridCol w:w="1270"/>
        <w:gridCol w:w="1324"/>
        <w:gridCol w:w="1530"/>
        <w:gridCol w:w="1271"/>
        <w:gridCol w:w="1413"/>
      </w:tblGrid>
      <w:tr w:rsidR="00881439" w14:paraId="526F555F" w14:textId="77777777" w:rsidTr="00881439">
        <w:tc>
          <w:tcPr>
            <w:tcW w:w="1498" w:type="dxa"/>
          </w:tcPr>
          <w:p w14:paraId="56F62E7D" w14:textId="77777777" w:rsidR="00881439" w:rsidRDefault="00881439" w:rsidP="008E0CF9">
            <w:pPr>
              <w:tabs>
                <w:tab w:val="left" w:pos="2095"/>
              </w:tabs>
            </w:pPr>
            <w:r>
              <w:t>Architecture</w:t>
            </w:r>
          </w:p>
        </w:tc>
        <w:tc>
          <w:tcPr>
            <w:tcW w:w="1270" w:type="dxa"/>
          </w:tcPr>
          <w:p w14:paraId="2ACDDA0D" w14:textId="55108917" w:rsidR="00881439" w:rsidRDefault="00881439" w:rsidP="008E0CF9">
            <w:pPr>
              <w:tabs>
                <w:tab w:val="left" w:pos="2095"/>
              </w:tabs>
            </w:pPr>
            <w:r>
              <w:t>Precision</w:t>
            </w:r>
          </w:p>
        </w:tc>
        <w:tc>
          <w:tcPr>
            <w:tcW w:w="1270" w:type="dxa"/>
          </w:tcPr>
          <w:p w14:paraId="3A3D88D8" w14:textId="2E270AC3" w:rsidR="00881439" w:rsidRDefault="00881439" w:rsidP="008E0CF9">
            <w:pPr>
              <w:tabs>
                <w:tab w:val="left" w:pos="2095"/>
              </w:tabs>
            </w:pPr>
            <w:r>
              <w:t>Recall</w:t>
            </w:r>
          </w:p>
        </w:tc>
        <w:tc>
          <w:tcPr>
            <w:tcW w:w="1324" w:type="dxa"/>
          </w:tcPr>
          <w:p w14:paraId="3D6266C0" w14:textId="6A6B8797" w:rsidR="00881439" w:rsidRDefault="00881439" w:rsidP="008E0CF9">
            <w:pPr>
              <w:tabs>
                <w:tab w:val="left" w:pos="2095"/>
              </w:tabs>
            </w:pPr>
            <w:r>
              <w:t>Map50</w:t>
            </w:r>
          </w:p>
        </w:tc>
        <w:tc>
          <w:tcPr>
            <w:tcW w:w="1530" w:type="dxa"/>
          </w:tcPr>
          <w:p w14:paraId="030C9877" w14:textId="77777777" w:rsidR="00881439" w:rsidRDefault="00881439" w:rsidP="008E0CF9">
            <w:pPr>
              <w:tabs>
                <w:tab w:val="left" w:pos="2095"/>
              </w:tabs>
            </w:pPr>
            <w:r>
              <w:t xml:space="preserve">Map50-95 </w:t>
            </w:r>
          </w:p>
        </w:tc>
        <w:tc>
          <w:tcPr>
            <w:tcW w:w="1271" w:type="dxa"/>
          </w:tcPr>
          <w:p w14:paraId="1541B000" w14:textId="77777777" w:rsidR="00881439" w:rsidRDefault="00881439" w:rsidP="008E0CF9">
            <w:pPr>
              <w:tabs>
                <w:tab w:val="left" w:pos="2095"/>
              </w:tabs>
            </w:pPr>
            <w:r>
              <w:t>Time to train</w:t>
            </w:r>
          </w:p>
        </w:tc>
        <w:tc>
          <w:tcPr>
            <w:tcW w:w="1413" w:type="dxa"/>
          </w:tcPr>
          <w:p w14:paraId="1409AE45" w14:textId="77777777" w:rsidR="00881439" w:rsidRDefault="00881439" w:rsidP="008E0CF9">
            <w:pPr>
              <w:tabs>
                <w:tab w:val="left" w:pos="2095"/>
              </w:tabs>
            </w:pPr>
            <w:r>
              <w:t>Detection time</w:t>
            </w:r>
          </w:p>
        </w:tc>
      </w:tr>
      <w:tr w:rsidR="00881439" w14:paraId="11E0F0C3" w14:textId="77777777" w:rsidTr="00881439">
        <w:tc>
          <w:tcPr>
            <w:tcW w:w="1498" w:type="dxa"/>
          </w:tcPr>
          <w:p w14:paraId="142B0238" w14:textId="77E87B89" w:rsidR="00881439" w:rsidRDefault="00881439" w:rsidP="008E0CF9">
            <w:pPr>
              <w:tabs>
                <w:tab w:val="left" w:pos="2095"/>
              </w:tabs>
            </w:pPr>
            <w:r>
              <w:t>Y</w:t>
            </w:r>
            <w:r w:rsidR="00EB0D79">
              <w:t>OLO</w:t>
            </w:r>
            <w:r>
              <w:t>v5</w:t>
            </w:r>
          </w:p>
        </w:tc>
        <w:tc>
          <w:tcPr>
            <w:tcW w:w="1270" w:type="dxa"/>
          </w:tcPr>
          <w:p w14:paraId="59185D21" w14:textId="107E73C0" w:rsidR="00881439" w:rsidRDefault="0045627E" w:rsidP="008E0CF9">
            <w:pPr>
              <w:tabs>
                <w:tab w:val="left" w:pos="2095"/>
              </w:tabs>
            </w:pPr>
            <w:r>
              <w:t>0</w:t>
            </w:r>
            <w:r w:rsidR="00104E4A">
              <w:t>.968</w:t>
            </w:r>
          </w:p>
        </w:tc>
        <w:tc>
          <w:tcPr>
            <w:tcW w:w="1270" w:type="dxa"/>
          </w:tcPr>
          <w:p w14:paraId="4D324F0A" w14:textId="121855A6" w:rsidR="00881439" w:rsidRDefault="00104E4A" w:rsidP="008E0CF9">
            <w:pPr>
              <w:tabs>
                <w:tab w:val="left" w:pos="2095"/>
              </w:tabs>
            </w:pPr>
            <w:r>
              <w:t>0.95</w:t>
            </w:r>
          </w:p>
        </w:tc>
        <w:tc>
          <w:tcPr>
            <w:tcW w:w="1324" w:type="dxa"/>
          </w:tcPr>
          <w:p w14:paraId="5100D69D" w14:textId="55851841" w:rsidR="00881439" w:rsidRDefault="00104E4A" w:rsidP="008E0CF9">
            <w:pPr>
              <w:tabs>
                <w:tab w:val="left" w:pos="2095"/>
              </w:tabs>
            </w:pPr>
            <w:r>
              <w:t>0.982</w:t>
            </w:r>
          </w:p>
        </w:tc>
        <w:tc>
          <w:tcPr>
            <w:tcW w:w="1530" w:type="dxa"/>
          </w:tcPr>
          <w:p w14:paraId="28362EB0" w14:textId="6DE58014" w:rsidR="00881439" w:rsidRDefault="00104E4A" w:rsidP="008E0CF9">
            <w:pPr>
              <w:tabs>
                <w:tab w:val="left" w:pos="2095"/>
              </w:tabs>
            </w:pPr>
            <w:r>
              <w:t>0.768</w:t>
            </w:r>
          </w:p>
        </w:tc>
        <w:tc>
          <w:tcPr>
            <w:tcW w:w="1271" w:type="dxa"/>
          </w:tcPr>
          <w:p w14:paraId="41A9CDC2" w14:textId="70F7F91B" w:rsidR="00881439" w:rsidRDefault="00157CDF" w:rsidP="008E0CF9">
            <w:pPr>
              <w:tabs>
                <w:tab w:val="left" w:pos="2095"/>
              </w:tabs>
            </w:pPr>
            <w:r>
              <w:t>5.75 hours</w:t>
            </w:r>
          </w:p>
        </w:tc>
        <w:tc>
          <w:tcPr>
            <w:tcW w:w="1413" w:type="dxa"/>
          </w:tcPr>
          <w:p w14:paraId="2A4771AE" w14:textId="6A50FEF5" w:rsidR="00881439" w:rsidRDefault="00881439" w:rsidP="008E0CF9">
            <w:pPr>
              <w:tabs>
                <w:tab w:val="left" w:pos="2095"/>
              </w:tabs>
            </w:pPr>
          </w:p>
        </w:tc>
      </w:tr>
      <w:tr w:rsidR="00881439" w14:paraId="5FF64090" w14:textId="77777777" w:rsidTr="00881439">
        <w:tc>
          <w:tcPr>
            <w:tcW w:w="1498" w:type="dxa"/>
          </w:tcPr>
          <w:p w14:paraId="7D81266D" w14:textId="1C53C2E0" w:rsidR="00881439" w:rsidRDefault="00881439" w:rsidP="008E0CF9">
            <w:pPr>
              <w:tabs>
                <w:tab w:val="left" w:pos="2095"/>
              </w:tabs>
            </w:pPr>
            <w:r>
              <w:t>Y</w:t>
            </w:r>
            <w:r w:rsidR="00EB0D79">
              <w:t>OLO</w:t>
            </w:r>
            <w:r>
              <w:t xml:space="preserve">v8 </w:t>
            </w:r>
          </w:p>
        </w:tc>
        <w:tc>
          <w:tcPr>
            <w:tcW w:w="1270" w:type="dxa"/>
          </w:tcPr>
          <w:p w14:paraId="6775A75C" w14:textId="5E2B4791" w:rsidR="00881439" w:rsidRDefault="0045627E" w:rsidP="008E0CF9">
            <w:pPr>
              <w:tabs>
                <w:tab w:val="left" w:pos="2095"/>
              </w:tabs>
            </w:pPr>
            <w:r>
              <w:t>0</w:t>
            </w:r>
            <w:r w:rsidR="00881439">
              <w:t>.96</w:t>
            </w:r>
          </w:p>
        </w:tc>
        <w:tc>
          <w:tcPr>
            <w:tcW w:w="1270" w:type="dxa"/>
          </w:tcPr>
          <w:p w14:paraId="42FC6884" w14:textId="0D097793" w:rsidR="00881439" w:rsidRDefault="0045627E" w:rsidP="008E0CF9">
            <w:pPr>
              <w:tabs>
                <w:tab w:val="left" w:pos="2095"/>
              </w:tabs>
            </w:pPr>
            <w:r>
              <w:t>0</w:t>
            </w:r>
            <w:r w:rsidR="00881439">
              <w:t>.953</w:t>
            </w:r>
          </w:p>
        </w:tc>
        <w:tc>
          <w:tcPr>
            <w:tcW w:w="1324" w:type="dxa"/>
          </w:tcPr>
          <w:p w14:paraId="5EAC2FA3" w14:textId="1E0F1098" w:rsidR="00881439" w:rsidRDefault="00881439" w:rsidP="008E0CF9">
            <w:pPr>
              <w:tabs>
                <w:tab w:val="left" w:pos="2095"/>
              </w:tabs>
            </w:pPr>
            <w:r>
              <w:t>0.986</w:t>
            </w:r>
          </w:p>
        </w:tc>
        <w:tc>
          <w:tcPr>
            <w:tcW w:w="1530" w:type="dxa"/>
          </w:tcPr>
          <w:p w14:paraId="0EAC6CCA" w14:textId="7B42B9C7" w:rsidR="00881439" w:rsidRDefault="00881439" w:rsidP="008E0CF9">
            <w:pPr>
              <w:tabs>
                <w:tab w:val="left" w:pos="2095"/>
              </w:tabs>
            </w:pPr>
            <w:r>
              <w:t>0.77</w:t>
            </w:r>
          </w:p>
        </w:tc>
        <w:tc>
          <w:tcPr>
            <w:tcW w:w="1271" w:type="dxa"/>
          </w:tcPr>
          <w:p w14:paraId="07D63C6E" w14:textId="3082AF02" w:rsidR="00881439" w:rsidRDefault="00881439" w:rsidP="008E0CF9">
            <w:pPr>
              <w:tabs>
                <w:tab w:val="left" w:pos="2095"/>
              </w:tabs>
            </w:pPr>
            <w:r>
              <w:t>1.7</w:t>
            </w:r>
            <w:r w:rsidR="00F7739E">
              <w:t>0</w:t>
            </w:r>
            <w:r>
              <w:t xml:space="preserve"> Hours</w:t>
            </w:r>
          </w:p>
        </w:tc>
        <w:tc>
          <w:tcPr>
            <w:tcW w:w="1413" w:type="dxa"/>
          </w:tcPr>
          <w:p w14:paraId="40D90088" w14:textId="33C39986" w:rsidR="00881439" w:rsidRDefault="00881439" w:rsidP="008E0CF9">
            <w:pPr>
              <w:tabs>
                <w:tab w:val="left" w:pos="2095"/>
              </w:tabs>
            </w:pPr>
          </w:p>
        </w:tc>
      </w:tr>
      <w:tr w:rsidR="00881439" w14:paraId="27C4B642" w14:textId="77777777" w:rsidTr="00881439">
        <w:tc>
          <w:tcPr>
            <w:tcW w:w="1498" w:type="dxa"/>
          </w:tcPr>
          <w:p w14:paraId="0517C861" w14:textId="642B564B" w:rsidR="00881439" w:rsidRDefault="00881439" w:rsidP="008E0CF9">
            <w:pPr>
              <w:tabs>
                <w:tab w:val="left" w:pos="2095"/>
              </w:tabs>
            </w:pPr>
            <w:r>
              <w:t>Faster</w:t>
            </w:r>
            <w:r w:rsidR="00B12DBB">
              <w:t xml:space="preserve"> R-CNN</w:t>
            </w:r>
          </w:p>
        </w:tc>
        <w:tc>
          <w:tcPr>
            <w:tcW w:w="1270" w:type="dxa"/>
          </w:tcPr>
          <w:p w14:paraId="1B980FDF" w14:textId="692CE241" w:rsidR="00881439" w:rsidRDefault="00251271" w:rsidP="008E0CF9">
            <w:pPr>
              <w:tabs>
                <w:tab w:val="left" w:pos="2095"/>
              </w:tabs>
            </w:pPr>
            <w:r>
              <w:t>X</w:t>
            </w:r>
          </w:p>
        </w:tc>
        <w:tc>
          <w:tcPr>
            <w:tcW w:w="1270" w:type="dxa"/>
          </w:tcPr>
          <w:p w14:paraId="57573D1D" w14:textId="79F0C920" w:rsidR="00881439" w:rsidRDefault="00251271" w:rsidP="008E0CF9">
            <w:pPr>
              <w:tabs>
                <w:tab w:val="left" w:pos="2095"/>
              </w:tabs>
            </w:pPr>
            <w:r>
              <w:t>X</w:t>
            </w:r>
          </w:p>
        </w:tc>
        <w:tc>
          <w:tcPr>
            <w:tcW w:w="1324" w:type="dxa"/>
          </w:tcPr>
          <w:p w14:paraId="7C6EF293" w14:textId="2AF06D39" w:rsidR="00881439" w:rsidRDefault="00104E4A" w:rsidP="008E0CF9">
            <w:pPr>
              <w:tabs>
                <w:tab w:val="left" w:pos="2095"/>
              </w:tabs>
            </w:pPr>
            <w:r>
              <w:t>0</w:t>
            </w:r>
            <w:r w:rsidR="00881439">
              <w:t>.981</w:t>
            </w:r>
          </w:p>
        </w:tc>
        <w:tc>
          <w:tcPr>
            <w:tcW w:w="1530" w:type="dxa"/>
          </w:tcPr>
          <w:p w14:paraId="475CDA3A" w14:textId="77777777" w:rsidR="00881439" w:rsidRDefault="00881439" w:rsidP="008E0CF9">
            <w:pPr>
              <w:tabs>
                <w:tab w:val="left" w:pos="2095"/>
              </w:tabs>
            </w:pPr>
            <w:r>
              <w:t xml:space="preserve"> </w:t>
            </w:r>
          </w:p>
        </w:tc>
        <w:tc>
          <w:tcPr>
            <w:tcW w:w="1271" w:type="dxa"/>
          </w:tcPr>
          <w:p w14:paraId="502CC168" w14:textId="5AC33190" w:rsidR="00881439" w:rsidRDefault="00881439" w:rsidP="008E0CF9">
            <w:pPr>
              <w:tabs>
                <w:tab w:val="left" w:pos="2095"/>
              </w:tabs>
            </w:pPr>
            <w:r>
              <w:t xml:space="preserve"> Hours</w:t>
            </w:r>
          </w:p>
        </w:tc>
        <w:tc>
          <w:tcPr>
            <w:tcW w:w="1413" w:type="dxa"/>
          </w:tcPr>
          <w:p w14:paraId="6004808E" w14:textId="77777777" w:rsidR="00881439" w:rsidRDefault="00881439" w:rsidP="008E0CF9">
            <w:pPr>
              <w:tabs>
                <w:tab w:val="left" w:pos="2095"/>
              </w:tabs>
            </w:pPr>
          </w:p>
        </w:tc>
      </w:tr>
      <w:tr w:rsidR="00881439" w14:paraId="335BE6B3" w14:textId="77777777" w:rsidTr="00881439">
        <w:tc>
          <w:tcPr>
            <w:tcW w:w="1498" w:type="dxa"/>
          </w:tcPr>
          <w:p w14:paraId="4090C051" w14:textId="77777777" w:rsidR="00881439" w:rsidRDefault="00881439" w:rsidP="008E0CF9">
            <w:pPr>
              <w:tabs>
                <w:tab w:val="left" w:pos="2095"/>
              </w:tabs>
            </w:pPr>
          </w:p>
        </w:tc>
        <w:tc>
          <w:tcPr>
            <w:tcW w:w="1270" w:type="dxa"/>
          </w:tcPr>
          <w:p w14:paraId="7568D070" w14:textId="77777777" w:rsidR="00881439" w:rsidRDefault="00881439" w:rsidP="008E0CF9">
            <w:pPr>
              <w:tabs>
                <w:tab w:val="left" w:pos="2095"/>
              </w:tabs>
            </w:pPr>
          </w:p>
        </w:tc>
        <w:tc>
          <w:tcPr>
            <w:tcW w:w="1270" w:type="dxa"/>
          </w:tcPr>
          <w:p w14:paraId="7FA9BCE0" w14:textId="33A5A99E" w:rsidR="00881439" w:rsidRDefault="00881439" w:rsidP="008E0CF9">
            <w:pPr>
              <w:tabs>
                <w:tab w:val="left" w:pos="2095"/>
              </w:tabs>
            </w:pPr>
          </w:p>
        </w:tc>
        <w:tc>
          <w:tcPr>
            <w:tcW w:w="1324" w:type="dxa"/>
          </w:tcPr>
          <w:p w14:paraId="0C2EC210" w14:textId="48D071C7" w:rsidR="00881439" w:rsidRDefault="00881439" w:rsidP="008E0CF9">
            <w:pPr>
              <w:tabs>
                <w:tab w:val="left" w:pos="2095"/>
              </w:tabs>
            </w:pPr>
          </w:p>
        </w:tc>
        <w:tc>
          <w:tcPr>
            <w:tcW w:w="1530" w:type="dxa"/>
          </w:tcPr>
          <w:p w14:paraId="78D7A318" w14:textId="77777777" w:rsidR="00881439" w:rsidRPr="004E292F" w:rsidRDefault="00881439" w:rsidP="008E0CF9">
            <w:pPr>
              <w:tabs>
                <w:tab w:val="left" w:pos="2095"/>
              </w:tabs>
              <w:rPr>
                <w:color w:val="FF0000"/>
              </w:rPr>
            </w:pPr>
          </w:p>
        </w:tc>
        <w:tc>
          <w:tcPr>
            <w:tcW w:w="1271" w:type="dxa"/>
          </w:tcPr>
          <w:p w14:paraId="0398D445" w14:textId="77777777" w:rsidR="00881439" w:rsidRDefault="00881439" w:rsidP="008E0CF9">
            <w:pPr>
              <w:tabs>
                <w:tab w:val="left" w:pos="2095"/>
              </w:tabs>
            </w:pPr>
          </w:p>
        </w:tc>
        <w:tc>
          <w:tcPr>
            <w:tcW w:w="1413" w:type="dxa"/>
          </w:tcPr>
          <w:p w14:paraId="19141AFC" w14:textId="77777777" w:rsidR="00881439" w:rsidRDefault="00881439" w:rsidP="008E0CF9">
            <w:pPr>
              <w:tabs>
                <w:tab w:val="left" w:pos="2095"/>
              </w:tabs>
            </w:pPr>
          </w:p>
        </w:tc>
      </w:tr>
    </w:tbl>
    <w:p w14:paraId="2CF919F4" w14:textId="6BB94F14" w:rsidR="00D11274" w:rsidRDefault="00D11274" w:rsidP="003C68EA">
      <w:pPr>
        <w:tabs>
          <w:tab w:val="left" w:pos="2095"/>
        </w:tabs>
        <w:spacing w:line="240" w:lineRule="auto"/>
      </w:pPr>
    </w:p>
    <w:p w14:paraId="3F1BAD39" w14:textId="3B647F1E" w:rsidR="00D11274" w:rsidRDefault="00412650" w:rsidP="003C68EA">
      <w:pPr>
        <w:tabs>
          <w:tab w:val="left" w:pos="2095"/>
        </w:tabs>
        <w:spacing w:line="240" w:lineRule="auto"/>
      </w:pPr>
      <w:r>
        <w:rPr>
          <w:noProof/>
        </w:rPr>
        <w:drawing>
          <wp:inline distT="0" distB="0" distL="0" distR="0" wp14:anchorId="71EB9475" wp14:editId="75AB3267">
            <wp:extent cx="4761905" cy="3149206"/>
            <wp:effectExtent l="0" t="0" r="635" b="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16"/>
                    <a:stretch>
                      <a:fillRect/>
                    </a:stretch>
                  </pic:blipFill>
                  <pic:spPr>
                    <a:xfrm>
                      <a:off x="0" y="0"/>
                      <a:ext cx="4761905" cy="3149206"/>
                    </a:xfrm>
                    <a:prstGeom prst="rect">
                      <a:avLst/>
                    </a:prstGeom>
                  </pic:spPr>
                </pic:pic>
              </a:graphicData>
            </a:graphic>
          </wp:inline>
        </w:drawing>
      </w:r>
      <w:r w:rsidR="006B2CDD">
        <w:rPr>
          <w:noProof/>
        </w:rPr>
        <w:t xml:space="preserve"> </w:t>
      </w:r>
    </w:p>
    <w:p w14:paraId="50A9F342" w14:textId="024A741E" w:rsidR="00776922" w:rsidRDefault="00776922" w:rsidP="003C68EA">
      <w:pPr>
        <w:tabs>
          <w:tab w:val="left" w:pos="2095"/>
        </w:tabs>
        <w:spacing w:line="240" w:lineRule="auto"/>
      </w:pPr>
      <w:r>
        <w:t xml:space="preserve">Fig </w:t>
      </w:r>
      <w:r w:rsidR="00270D72">
        <w:t>3</w:t>
      </w:r>
      <w:r w:rsidR="00B9222F">
        <w:t>.</w:t>
      </w:r>
      <w:r w:rsidR="006B2CDD">
        <w:t xml:space="preserve"> Average number of hemocytes in uncropped photos (1 is 26</w:t>
      </w:r>
      <w:r w:rsidR="0017600E">
        <w:t xml:space="preserve"> </w:t>
      </w:r>
      <w:r w:rsidR="0017600E" w:rsidRPr="73F76B51">
        <w:rPr>
          <w:color w:val="000000" w:themeColor="text1"/>
          <w:shd w:val="clear" w:color="auto" w:fill="FFFFFF"/>
        </w:rPr>
        <w:t>°C</w:t>
      </w:r>
      <w:r w:rsidR="006B2CDD">
        <w:t>, 2 is 31</w:t>
      </w:r>
      <w:r w:rsidR="0017600E">
        <w:t xml:space="preserve"> </w:t>
      </w:r>
      <w:r w:rsidR="0017600E" w:rsidRPr="73F76B51">
        <w:rPr>
          <w:color w:val="000000" w:themeColor="text1"/>
          <w:shd w:val="clear" w:color="auto" w:fill="FFFFFF"/>
        </w:rPr>
        <w:t>°C</w:t>
      </w:r>
      <w:r w:rsidR="006B2CDD">
        <w:t>)</w:t>
      </w:r>
      <w:r w:rsidR="0017600E">
        <w:t>.</w:t>
      </w:r>
    </w:p>
    <w:p w14:paraId="340DA637" w14:textId="54B74DC2" w:rsidR="00776922" w:rsidRDefault="00776922" w:rsidP="003C68EA">
      <w:pPr>
        <w:tabs>
          <w:tab w:val="left" w:pos="2095"/>
        </w:tabs>
        <w:spacing w:line="240" w:lineRule="auto"/>
      </w:pPr>
      <w:r>
        <w:rPr>
          <w:noProof/>
        </w:rPr>
        <w:drawing>
          <wp:inline distT="0" distB="0" distL="0" distR="0" wp14:anchorId="172EDF2D" wp14:editId="7C3470B3">
            <wp:extent cx="4761905" cy="3149206"/>
            <wp:effectExtent l="0" t="0" r="635"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pic:nvPicPr>
                  <pic:blipFill>
                    <a:blip r:embed="rId17"/>
                    <a:stretch>
                      <a:fillRect/>
                    </a:stretch>
                  </pic:blipFill>
                  <pic:spPr>
                    <a:xfrm>
                      <a:off x="0" y="0"/>
                      <a:ext cx="4761905" cy="3149206"/>
                    </a:xfrm>
                    <a:prstGeom prst="rect">
                      <a:avLst/>
                    </a:prstGeom>
                  </pic:spPr>
                </pic:pic>
              </a:graphicData>
            </a:graphic>
          </wp:inline>
        </w:drawing>
      </w:r>
    </w:p>
    <w:p w14:paraId="7A3A287C" w14:textId="024506E2" w:rsidR="00776922" w:rsidRDefault="00776922" w:rsidP="003C68EA">
      <w:pPr>
        <w:tabs>
          <w:tab w:val="left" w:pos="2095"/>
        </w:tabs>
        <w:spacing w:line="240" w:lineRule="auto"/>
      </w:pPr>
      <w:r>
        <w:t xml:space="preserve">Figure </w:t>
      </w:r>
      <w:r w:rsidR="00270D72">
        <w:t>4</w:t>
      </w:r>
      <w:r>
        <w:t xml:space="preserve">. The average number of hemocytes when focusing on one square </w:t>
      </w:r>
      <w:r w:rsidR="00B9222F">
        <w:t>of the</w:t>
      </w:r>
      <w:r>
        <w:t xml:space="preserve"> hemocytometer. </w:t>
      </w:r>
      <w:r w:rsidR="00B9222F">
        <w:t>(1 is 26</w:t>
      </w:r>
      <w:r w:rsidR="00F925DD">
        <w:t xml:space="preserve"> </w:t>
      </w:r>
      <w:r w:rsidR="00F925DD" w:rsidRPr="73F76B51">
        <w:rPr>
          <w:color w:val="000000" w:themeColor="text1"/>
          <w:shd w:val="clear" w:color="auto" w:fill="FFFFFF"/>
        </w:rPr>
        <w:t>°C</w:t>
      </w:r>
      <w:r w:rsidR="00B9222F">
        <w:t>, 2 is 31</w:t>
      </w:r>
      <w:r w:rsidR="00F925DD">
        <w:t xml:space="preserve"> </w:t>
      </w:r>
      <w:r w:rsidR="00F925DD" w:rsidRPr="73F76B51">
        <w:rPr>
          <w:color w:val="000000" w:themeColor="text1"/>
          <w:shd w:val="clear" w:color="auto" w:fill="FFFFFF"/>
        </w:rPr>
        <w:t>°C</w:t>
      </w:r>
      <w:r w:rsidR="00B9222F">
        <w:t>)</w:t>
      </w:r>
    </w:p>
    <w:p w14:paraId="126B179E" w14:textId="7F490D7C" w:rsidR="00270D72" w:rsidRDefault="00412650" w:rsidP="003C68EA">
      <w:pPr>
        <w:tabs>
          <w:tab w:val="left" w:pos="2095"/>
        </w:tabs>
        <w:spacing w:line="240" w:lineRule="auto"/>
      </w:pPr>
      <w:r>
        <w:rPr>
          <w:noProof/>
        </w:rPr>
        <w:drawing>
          <wp:inline distT="0" distB="0" distL="0" distR="0" wp14:anchorId="3097518C" wp14:editId="3820394F">
            <wp:extent cx="4761905" cy="4076190"/>
            <wp:effectExtent l="0" t="0" r="635" b="635"/>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8"/>
                    <a:stretch>
                      <a:fillRect/>
                    </a:stretch>
                  </pic:blipFill>
                  <pic:spPr>
                    <a:xfrm>
                      <a:off x="0" y="0"/>
                      <a:ext cx="4761905" cy="4076190"/>
                    </a:xfrm>
                    <a:prstGeom prst="rect">
                      <a:avLst/>
                    </a:prstGeom>
                  </pic:spPr>
                </pic:pic>
              </a:graphicData>
            </a:graphic>
          </wp:inline>
        </w:drawing>
      </w:r>
    </w:p>
    <w:p w14:paraId="59043094" w14:textId="5597AD60" w:rsidR="005961E5" w:rsidRDefault="00270D72" w:rsidP="005961E5">
      <w:pPr>
        <w:tabs>
          <w:tab w:val="left" w:pos="2095"/>
        </w:tabs>
        <w:spacing w:line="240" w:lineRule="auto"/>
        <w:rPr>
          <w:ins w:id="532" w:author="Nathaniel Haulk" w:date="2023-04-27T10:44:00Z"/>
        </w:rPr>
      </w:pPr>
      <w:r>
        <w:t xml:space="preserve">Figure 5. </w:t>
      </w:r>
      <w:r w:rsidR="00A12A58">
        <w:t>Hemocyte count</w:t>
      </w:r>
      <w:r w:rsidR="004035CD">
        <w:t xml:space="preserve">s at each temperature across treatments. </w:t>
      </w:r>
    </w:p>
    <w:p w14:paraId="16628721" w14:textId="77777777" w:rsidR="001761D3" w:rsidRDefault="001761D3" w:rsidP="005961E5">
      <w:pPr>
        <w:tabs>
          <w:tab w:val="left" w:pos="2095"/>
        </w:tabs>
        <w:spacing w:line="240" w:lineRule="auto"/>
        <w:rPr>
          <w:ins w:id="533" w:author="Nathaniel Haulk" w:date="2023-04-27T10:44:00Z"/>
        </w:rPr>
      </w:pPr>
    </w:p>
    <w:p w14:paraId="603D5551" w14:textId="68F80CF1" w:rsidR="001761D3" w:rsidRPr="005961E5" w:rsidRDefault="001761D3" w:rsidP="005961E5">
      <w:pPr>
        <w:tabs>
          <w:tab w:val="left" w:pos="2095"/>
        </w:tabs>
        <w:spacing w:line="240" w:lineRule="auto"/>
      </w:pPr>
      <w:ins w:id="534" w:author="Nathaniel Haulk" w:date="2023-04-27T10:44:00Z">
        <w:r w:rsidRPr="001761D3">
          <w:rPr>
            <w:noProof/>
          </w:rPr>
          <w:drawing>
            <wp:inline distT="0" distB="0" distL="0" distR="0" wp14:anchorId="0F15612E" wp14:editId="423DDD34">
              <wp:extent cx="5380186" cy="1661304"/>
              <wp:effectExtent l="0" t="0" r="0" b="0"/>
              <wp:docPr id="4" name="Picture 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a:blip r:embed="rId19"/>
                      <a:stretch>
                        <a:fillRect/>
                      </a:stretch>
                    </pic:blipFill>
                    <pic:spPr>
                      <a:xfrm>
                        <a:off x="0" y="0"/>
                        <a:ext cx="5380186" cy="1661304"/>
                      </a:xfrm>
                      <a:prstGeom prst="rect">
                        <a:avLst/>
                      </a:prstGeom>
                    </pic:spPr>
                  </pic:pic>
                </a:graphicData>
              </a:graphic>
            </wp:inline>
          </w:drawing>
        </w:r>
      </w:ins>
      <w:commentRangeStart w:id="535"/>
      <w:commentRangeEnd w:id="535"/>
      <w:ins w:id="536" w:author="Nathaniel Haulk" w:date="2023-04-27T10:45:00Z">
        <w:r>
          <w:rPr>
            <w:rStyle w:val="CommentReference"/>
          </w:rPr>
          <w:commentReference w:id="535"/>
        </w:r>
      </w:ins>
    </w:p>
    <w:p w14:paraId="16643C95" w14:textId="059EF81A" w:rsidR="008D4627" w:rsidRPr="005961E5" w:rsidRDefault="008D4627" w:rsidP="008D4627">
      <w:pPr>
        <w:spacing w:line="240" w:lineRule="auto"/>
        <w:ind w:left="446" w:hanging="446"/>
        <w:rPr>
          <w:b/>
          <w:bCs/>
        </w:rPr>
      </w:pPr>
      <w:r w:rsidRPr="005961E5">
        <w:rPr>
          <w:b/>
          <w:bCs/>
        </w:rPr>
        <w:t>Acknowledgements</w:t>
      </w:r>
      <w:r w:rsidR="005961E5" w:rsidRPr="005961E5">
        <w:rPr>
          <w:b/>
          <w:bCs/>
        </w:rPr>
        <w:t>:</w:t>
      </w:r>
    </w:p>
    <w:p w14:paraId="2B85662C" w14:textId="440761E1" w:rsidR="005961E5" w:rsidRPr="005961E5" w:rsidRDefault="005961E5" w:rsidP="005961E5">
      <w:pPr>
        <w:spacing w:line="240" w:lineRule="auto"/>
      </w:pPr>
      <w:r>
        <w:t xml:space="preserve">We </w:t>
      </w:r>
      <w:r w:rsidR="0017600E">
        <w:t xml:space="preserve">would like to </w:t>
      </w:r>
      <w:r>
        <w:t xml:space="preserve">thank Kale Costanza and Scott </w:t>
      </w:r>
      <w:proofErr w:type="spellStart"/>
      <w:r>
        <w:t>Grimmell</w:t>
      </w:r>
      <w:proofErr w:type="spellEnd"/>
      <w:r>
        <w:t xml:space="preserve"> for </w:t>
      </w:r>
      <w:r w:rsidR="00845CDC">
        <w:t xml:space="preserve">assisting </w:t>
      </w:r>
      <w:r>
        <w:t>in data collection. This study was funded by (Funding Source)</w:t>
      </w:r>
    </w:p>
    <w:p w14:paraId="1A9F77E0" w14:textId="007113FA" w:rsidR="008D4627" w:rsidRPr="005961E5" w:rsidRDefault="008D4627" w:rsidP="008D4627">
      <w:pPr>
        <w:spacing w:line="240" w:lineRule="auto"/>
        <w:ind w:left="446" w:hanging="446"/>
        <w:rPr>
          <w:b/>
          <w:bCs/>
        </w:rPr>
      </w:pPr>
      <w:r w:rsidRPr="005961E5">
        <w:rPr>
          <w:b/>
          <w:bCs/>
        </w:rPr>
        <w:t>Author Contributions:</w:t>
      </w:r>
    </w:p>
    <w:p w14:paraId="7566D1B5" w14:textId="7AB8B913" w:rsidR="008D4627" w:rsidRDefault="008D4627" w:rsidP="005961E5">
      <w:pPr>
        <w:spacing w:line="240" w:lineRule="auto"/>
      </w:pPr>
      <w:r>
        <w:t xml:space="preserve">Nathaniel Haulk and Bret </w:t>
      </w:r>
      <w:proofErr w:type="spellStart"/>
      <w:r>
        <w:t>Elderd</w:t>
      </w:r>
      <w:proofErr w:type="spellEnd"/>
      <w:r>
        <w:t xml:space="preserve"> </w:t>
      </w:r>
      <w:r w:rsidR="005961E5">
        <w:t>d</w:t>
      </w:r>
      <w:r>
        <w:t xml:space="preserve">esigned the </w:t>
      </w:r>
      <w:r w:rsidR="005961E5">
        <w:t xml:space="preserve">ideas and experiments. Nathaniel Haulk collected data and ran analysis. Nathaniel Haulk and Bret </w:t>
      </w:r>
      <w:proofErr w:type="spellStart"/>
      <w:r w:rsidR="005961E5">
        <w:t>Elderd</w:t>
      </w:r>
      <w:proofErr w:type="spellEnd"/>
      <w:r w:rsidR="005961E5">
        <w:t xml:space="preserve"> wrote the </w:t>
      </w:r>
      <w:r w:rsidR="00845CDC">
        <w:t>manuscript.</w:t>
      </w:r>
      <w:r>
        <w:t xml:space="preserve"> </w:t>
      </w:r>
    </w:p>
    <w:p w14:paraId="47C92F30" w14:textId="07B33B38" w:rsidR="008D4627" w:rsidRPr="008D4627" w:rsidRDefault="008D4627" w:rsidP="008D4627">
      <w:pPr>
        <w:spacing w:line="240" w:lineRule="auto"/>
        <w:ind w:left="446" w:hanging="446"/>
        <w:rPr>
          <w:b/>
          <w:bCs/>
        </w:rPr>
      </w:pPr>
      <w:r w:rsidRPr="008D4627">
        <w:rPr>
          <w:b/>
          <w:bCs/>
        </w:rPr>
        <w:t xml:space="preserve">Conflict of Interest Statement: </w:t>
      </w:r>
    </w:p>
    <w:p w14:paraId="484344D6" w14:textId="4EAE075F" w:rsidR="008D4627" w:rsidRDefault="008D4627" w:rsidP="008D4627">
      <w:pPr>
        <w:spacing w:line="240" w:lineRule="auto"/>
        <w:ind w:left="446" w:hanging="446"/>
      </w:pPr>
      <w:r>
        <w:t xml:space="preserve">The authors have no conflicts of interest. </w:t>
      </w:r>
    </w:p>
    <w:p w14:paraId="2C72AF6D" w14:textId="66C6D46D" w:rsidR="008D4627" w:rsidRPr="008D4627" w:rsidRDefault="008D4627" w:rsidP="008D4627">
      <w:pPr>
        <w:spacing w:line="240" w:lineRule="auto"/>
        <w:ind w:left="446" w:hanging="446"/>
        <w:rPr>
          <w:b/>
          <w:bCs/>
        </w:rPr>
      </w:pPr>
      <w:r w:rsidRPr="008D4627">
        <w:rPr>
          <w:b/>
          <w:bCs/>
        </w:rPr>
        <w:t>Data Availability Statement:</w:t>
      </w:r>
    </w:p>
    <w:p w14:paraId="793ACFA5" w14:textId="1A21481D" w:rsidR="005961E5" w:rsidRDefault="008D4627" w:rsidP="005961E5">
      <w:pPr>
        <w:spacing w:line="240" w:lineRule="auto"/>
        <w:ind w:left="446" w:hanging="446"/>
        <w:rPr>
          <w:color w:val="FF0000"/>
        </w:rPr>
      </w:pPr>
      <w:r>
        <w:t xml:space="preserve">Photos and all code used are made available at </w:t>
      </w:r>
      <w:hyperlink r:id="rId20" w:history="1">
        <w:r w:rsidR="005961E5" w:rsidRPr="005961E5">
          <w:rPr>
            <w:rStyle w:val="Hyperlink"/>
            <w:color w:val="FF0000"/>
          </w:rPr>
          <w:t>https://github.com/natom24/Machine-Learning</w:t>
        </w:r>
      </w:hyperlink>
    </w:p>
    <w:p w14:paraId="59213684" w14:textId="77777777" w:rsidR="005961E5" w:rsidRDefault="005961E5" w:rsidP="005961E5">
      <w:pPr>
        <w:spacing w:line="240" w:lineRule="auto"/>
        <w:rPr>
          <w:b/>
          <w:bCs/>
        </w:rPr>
      </w:pPr>
      <w:r w:rsidRPr="006F023B">
        <w:rPr>
          <w:b/>
          <w:bCs/>
        </w:rPr>
        <w:t>References:</w:t>
      </w:r>
    </w:p>
    <w:p w14:paraId="25CA959C" w14:textId="18B66F18" w:rsidR="005961E5" w:rsidRDefault="005961E5" w:rsidP="002360CC">
      <w:pPr>
        <w:spacing w:line="240" w:lineRule="auto"/>
        <w:ind w:left="450" w:hanging="475"/>
      </w:pPr>
    </w:p>
    <w:sectPr w:rsidR="005961E5" w:rsidSect="00C50C65">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34" w:author="Nathaniel Haulk" w:date="2023-05-11T14:25:00Z" w:initials="NH">
    <w:p w14:paraId="10D51A41" w14:textId="77777777" w:rsidR="00F84DDC" w:rsidRDefault="00F84DDC" w:rsidP="00985488">
      <w:pPr>
        <w:pStyle w:val="CommentText"/>
      </w:pPr>
      <w:r>
        <w:rPr>
          <w:rStyle w:val="CommentReference"/>
        </w:rPr>
        <w:annotationRef/>
      </w:r>
      <w:r>
        <w:t>This needs to be rerun using a more accurate learning rate</w:t>
      </w:r>
    </w:p>
  </w:comment>
  <w:comment w:id="253" w:author="Nathaniel Haulk" w:date="2023-05-11T15:19:00Z" w:initials="NH">
    <w:p w14:paraId="41EDE941" w14:textId="77777777" w:rsidR="009E5DA3" w:rsidRDefault="00736A71" w:rsidP="00317B1A">
      <w:pPr>
        <w:pStyle w:val="CommentText"/>
      </w:pPr>
      <w:r>
        <w:rPr>
          <w:rStyle w:val="CommentReference"/>
        </w:rPr>
        <w:annotationRef/>
      </w:r>
      <w:r w:rsidR="009E5DA3">
        <w:t>I probably should add the f1 score. Also might need to change detection/training time to fps of detection. Training time doesn't particularly matter for classification of models.</w:t>
      </w:r>
    </w:p>
  </w:comment>
  <w:comment w:id="352" w:author="Nathaniel Haulk" w:date="2023-04-13T17:30:00Z" w:initials="NH">
    <w:p w14:paraId="2F6BA8C1" w14:textId="3AAEA366" w:rsidR="001455B4" w:rsidRDefault="00461F5C" w:rsidP="00CE1D7C">
      <w:pPr>
        <w:pStyle w:val="CommentText"/>
      </w:pPr>
      <w:r>
        <w:rPr>
          <w:rStyle w:val="CommentReference"/>
        </w:rPr>
        <w:annotationRef/>
      </w:r>
      <w:r w:rsidR="001455B4">
        <w:t>I don't know if we need this in, but I'm leaving it for now since its significant</w:t>
      </w:r>
    </w:p>
  </w:comment>
  <w:comment w:id="361" w:author="Nathaniel Haulk" w:date="2023-04-13T00:34:00Z" w:initials="NH">
    <w:p w14:paraId="74D26A60" w14:textId="0ECB557A" w:rsidR="001455B4" w:rsidRDefault="00862016" w:rsidP="001442BC">
      <w:pPr>
        <w:pStyle w:val="CommentText"/>
      </w:pPr>
      <w:r>
        <w:rPr>
          <w:rStyle w:val="CommentReference"/>
        </w:rPr>
        <w:annotationRef/>
      </w:r>
      <w:r w:rsidR="001455B4">
        <w:t>Results from a bunch of t-tests I ran since I ran out of time before I could figure out running an ANCOVA on the data in python. I may need to rewrite this section come time.</w:t>
      </w:r>
    </w:p>
  </w:comment>
  <w:comment w:id="526" w:author="Nathaniel Haulk" w:date="2023-04-24T10:50:00Z" w:initials="NH">
    <w:p w14:paraId="6D4A83CC" w14:textId="77777777" w:rsidR="00724179" w:rsidRDefault="00D0170B" w:rsidP="00074809">
      <w:pPr>
        <w:pStyle w:val="CommentText"/>
      </w:pPr>
      <w:r>
        <w:rPr>
          <w:rStyle w:val="CommentReference"/>
        </w:rPr>
        <w:annotationRef/>
      </w:r>
      <w:r w:rsidR="00724179">
        <w:t>This is scaled to be short term, will have to finetune this later. Shouldn't change things though</w:t>
      </w:r>
    </w:p>
  </w:comment>
  <w:comment w:id="527" w:author="Nathaniel Haulk" w:date="2023-04-12T10:28:00Z" w:initials="NH">
    <w:p w14:paraId="3B8B5920" w14:textId="38CBAF69" w:rsidR="00A53A5B" w:rsidRDefault="00A53A5B" w:rsidP="00CF505B">
      <w:pPr>
        <w:pStyle w:val="CommentText"/>
      </w:pPr>
      <w:r>
        <w:rPr>
          <w:rStyle w:val="CommentReference"/>
        </w:rPr>
        <w:annotationRef/>
      </w:r>
      <w:r>
        <w:t>I outsourced this to roboflow. Will need to write my own code for this after so chance that values will slightly change here.</w:t>
      </w:r>
    </w:p>
  </w:comment>
  <w:comment w:id="528" w:author="Nathaniel Haulk" w:date="2023-04-12T13:33:00Z" w:initials="NH">
    <w:p w14:paraId="078038C1" w14:textId="77777777" w:rsidR="00881439" w:rsidRDefault="00881439" w:rsidP="000D237D">
      <w:pPr>
        <w:pStyle w:val="CommentText"/>
      </w:pPr>
      <w:r>
        <w:rPr>
          <w:rStyle w:val="CommentReference"/>
        </w:rPr>
        <w:annotationRef/>
      </w:r>
      <w:r>
        <w:t>Ultimately doesn't look like data augmentation matters though</w:t>
      </w:r>
    </w:p>
  </w:comment>
  <w:comment w:id="535" w:author="Nathaniel Haulk" w:date="2023-04-27T10:45:00Z" w:initials="NH">
    <w:p w14:paraId="05543C6F" w14:textId="77777777" w:rsidR="001761D3" w:rsidRDefault="001761D3" w:rsidP="00196A27">
      <w:pPr>
        <w:pStyle w:val="CommentText"/>
      </w:pPr>
      <w:r>
        <w:rPr>
          <w:rStyle w:val="CommentReference"/>
        </w:rPr>
        <w:annotationRef/>
      </w:r>
      <w:r>
        <w:t>Here's just the raw sta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0D51A41" w15:done="0"/>
  <w15:commentEx w15:paraId="41EDE941" w15:done="0"/>
  <w15:commentEx w15:paraId="2F6BA8C1" w15:done="0"/>
  <w15:commentEx w15:paraId="74D26A60" w15:done="0"/>
  <w15:commentEx w15:paraId="6D4A83CC" w15:done="0"/>
  <w15:commentEx w15:paraId="3B8B5920" w15:done="0"/>
  <w15:commentEx w15:paraId="078038C1" w15:paraIdParent="3B8B5920" w15:done="0"/>
  <w15:commentEx w15:paraId="05543C6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77958" w16cex:dateUtc="2023-05-11T19:25:00Z"/>
  <w16cex:commentExtensible w16cex:durableId="28078612" w16cex:dateUtc="2023-05-11T20:19:00Z"/>
  <w16cex:commentExtensible w16cex:durableId="27E2BA9E" w16cex:dateUtc="2023-04-13T22:30:00Z"/>
  <w16cex:commentExtensible w16cex:durableId="27E1CCAE" w16cex:dateUtc="2023-04-13T05:34:00Z"/>
  <w16cex:commentExtensible w16cex:durableId="27F0DD7F" w16cex:dateUtc="2023-04-24T15:50:00Z"/>
  <w16cex:commentExtensible w16cex:durableId="27E10663" w16cex:dateUtc="2023-04-12T15:28:00Z"/>
  <w16cex:commentExtensible w16cex:durableId="27E131B6" w16cex:dateUtc="2023-04-12T18:33:00Z"/>
  <w16cex:commentExtensible w16cex:durableId="27F4D0C3" w16cex:dateUtc="2023-04-27T15: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D51A41" w16cid:durableId="28077958"/>
  <w16cid:commentId w16cid:paraId="41EDE941" w16cid:durableId="28078612"/>
  <w16cid:commentId w16cid:paraId="2F6BA8C1" w16cid:durableId="27E2BA9E"/>
  <w16cid:commentId w16cid:paraId="74D26A60" w16cid:durableId="27E1CCAE"/>
  <w16cid:commentId w16cid:paraId="6D4A83CC" w16cid:durableId="27F0DD7F"/>
  <w16cid:commentId w16cid:paraId="3B8B5920" w16cid:durableId="27E10663"/>
  <w16cid:commentId w16cid:paraId="078038C1" w16cid:durableId="27E131B6"/>
  <w16cid:commentId w16cid:paraId="05543C6F" w16cid:durableId="27F4D0C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81383F" w14:textId="77777777" w:rsidR="0038403F" w:rsidRDefault="0038403F" w:rsidP="00D604C1">
      <w:pPr>
        <w:spacing w:after="0" w:line="240" w:lineRule="auto"/>
      </w:pPr>
      <w:r>
        <w:separator/>
      </w:r>
    </w:p>
  </w:endnote>
  <w:endnote w:type="continuationSeparator" w:id="0">
    <w:p w14:paraId="58551C85" w14:textId="77777777" w:rsidR="0038403F" w:rsidRDefault="0038403F" w:rsidP="00D604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9672997"/>
      <w:docPartObj>
        <w:docPartGallery w:val="Page Numbers (Bottom of Page)"/>
        <w:docPartUnique/>
      </w:docPartObj>
    </w:sdtPr>
    <w:sdtEndPr>
      <w:rPr>
        <w:noProof/>
      </w:rPr>
    </w:sdtEndPr>
    <w:sdtContent>
      <w:p w14:paraId="07D92329" w14:textId="3239ACC5" w:rsidR="00D604C1" w:rsidRDefault="00D604C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545CC33" w14:textId="77777777" w:rsidR="00D604C1" w:rsidRDefault="00D604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DDAF99" w14:textId="77777777" w:rsidR="0038403F" w:rsidRDefault="0038403F" w:rsidP="00D604C1">
      <w:pPr>
        <w:spacing w:after="0" w:line="240" w:lineRule="auto"/>
      </w:pPr>
      <w:r>
        <w:separator/>
      </w:r>
    </w:p>
  </w:footnote>
  <w:footnote w:type="continuationSeparator" w:id="0">
    <w:p w14:paraId="6EE9E4BC" w14:textId="77777777" w:rsidR="0038403F" w:rsidRDefault="0038403F" w:rsidP="00D604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124503"/>
    <w:multiLevelType w:val="hybridMultilevel"/>
    <w:tmpl w:val="DFBCB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6B6C8E"/>
    <w:multiLevelType w:val="hybridMultilevel"/>
    <w:tmpl w:val="0E3091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1645B24"/>
    <w:multiLevelType w:val="hybridMultilevel"/>
    <w:tmpl w:val="D66684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93392871">
    <w:abstractNumId w:val="2"/>
  </w:num>
  <w:num w:numId="2" w16cid:durableId="525676407">
    <w:abstractNumId w:val="0"/>
  </w:num>
  <w:num w:numId="3" w16cid:durableId="185395457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thaniel Haulk">
    <w15:presenceInfo w15:providerId="AD" w15:userId="S::nhaulk1@lsu.edu::ec4616d6-daf7-4aef-b196-a9dc6451522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E62939"/>
    <w:rsid w:val="0000342C"/>
    <w:rsid w:val="00003ADD"/>
    <w:rsid w:val="00004D69"/>
    <w:rsid w:val="00006BFE"/>
    <w:rsid w:val="000200C0"/>
    <w:rsid w:val="000201AA"/>
    <w:rsid w:val="00020D59"/>
    <w:rsid w:val="000211E1"/>
    <w:rsid w:val="000227ED"/>
    <w:rsid w:val="00024979"/>
    <w:rsid w:val="00024CF9"/>
    <w:rsid w:val="000314DF"/>
    <w:rsid w:val="000321CA"/>
    <w:rsid w:val="000413FC"/>
    <w:rsid w:val="000465BB"/>
    <w:rsid w:val="00056952"/>
    <w:rsid w:val="0005716E"/>
    <w:rsid w:val="000601DA"/>
    <w:rsid w:val="00062AD9"/>
    <w:rsid w:val="00064042"/>
    <w:rsid w:val="000644DB"/>
    <w:rsid w:val="00066CC2"/>
    <w:rsid w:val="00066E63"/>
    <w:rsid w:val="00067D29"/>
    <w:rsid w:val="00072307"/>
    <w:rsid w:val="000749F5"/>
    <w:rsid w:val="00076D2C"/>
    <w:rsid w:val="000828AF"/>
    <w:rsid w:val="00083FA5"/>
    <w:rsid w:val="00084668"/>
    <w:rsid w:val="00091B46"/>
    <w:rsid w:val="000945E6"/>
    <w:rsid w:val="000A172D"/>
    <w:rsid w:val="000A3102"/>
    <w:rsid w:val="000A53FF"/>
    <w:rsid w:val="000A6767"/>
    <w:rsid w:val="000C11CD"/>
    <w:rsid w:val="000C179B"/>
    <w:rsid w:val="000C19BC"/>
    <w:rsid w:val="000C3AD5"/>
    <w:rsid w:val="000D1573"/>
    <w:rsid w:val="000D18D6"/>
    <w:rsid w:val="000D1E88"/>
    <w:rsid w:val="000D2F8A"/>
    <w:rsid w:val="000E0A08"/>
    <w:rsid w:val="000E298A"/>
    <w:rsid w:val="000F149D"/>
    <w:rsid w:val="000F254A"/>
    <w:rsid w:val="000F50CE"/>
    <w:rsid w:val="001022AF"/>
    <w:rsid w:val="00104E4A"/>
    <w:rsid w:val="0010534D"/>
    <w:rsid w:val="00105F14"/>
    <w:rsid w:val="001204D2"/>
    <w:rsid w:val="0012220E"/>
    <w:rsid w:val="00123AA1"/>
    <w:rsid w:val="00133E41"/>
    <w:rsid w:val="001455B4"/>
    <w:rsid w:val="001465F0"/>
    <w:rsid w:val="00150573"/>
    <w:rsid w:val="00155103"/>
    <w:rsid w:val="0015656F"/>
    <w:rsid w:val="00157702"/>
    <w:rsid w:val="00157CDF"/>
    <w:rsid w:val="00163663"/>
    <w:rsid w:val="00164C3C"/>
    <w:rsid w:val="0016667F"/>
    <w:rsid w:val="001754A6"/>
    <w:rsid w:val="00175D75"/>
    <w:rsid w:val="0017600E"/>
    <w:rsid w:val="001761D3"/>
    <w:rsid w:val="001804B3"/>
    <w:rsid w:val="00195D91"/>
    <w:rsid w:val="00195DBD"/>
    <w:rsid w:val="00196202"/>
    <w:rsid w:val="00196531"/>
    <w:rsid w:val="00197BDD"/>
    <w:rsid w:val="001A052C"/>
    <w:rsid w:val="001A0A75"/>
    <w:rsid w:val="001A35E0"/>
    <w:rsid w:val="001A3B5B"/>
    <w:rsid w:val="001A470A"/>
    <w:rsid w:val="001A56AC"/>
    <w:rsid w:val="001A57C3"/>
    <w:rsid w:val="001B6BCF"/>
    <w:rsid w:val="001B7E5C"/>
    <w:rsid w:val="001C4BAB"/>
    <w:rsid w:val="001C533A"/>
    <w:rsid w:val="001C5B09"/>
    <w:rsid w:val="001C6244"/>
    <w:rsid w:val="001C701E"/>
    <w:rsid w:val="001C7535"/>
    <w:rsid w:val="001D4257"/>
    <w:rsid w:val="001D4BC4"/>
    <w:rsid w:val="001D5749"/>
    <w:rsid w:val="001D598C"/>
    <w:rsid w:val="001E6889"/>
    <w:rsid w:val="001E7094"/>
    <w:rsid w:val="001F39C1"/>
    <w:rsid w:val="00200132"/>
    <w:rsid w:val="002024D3"/>
    <w:rsid w:val="00221322"/>
    <w:rsid w:val="00223850"/>
    <w:rsid w:val="00223A66"/>
    <w:rsid w:val="00225C41"/>
    <w:rsid w:val="00231736"/>
    <w:rsid w:val="002346AD"/>
    <w:rsid w:val="00235AD4"/>
    <w:rsid w:val="002360CC"/>
    <w:rsid w:val="002369F0"/>
    <w:rsid w:val="002505F5"/>
    <w:rsid w:val="00251271"/>
    <w:rsid w:val="002538E2"/>
    <w:rsid w:val="00253964"/>
    <w:rsid w:val="00253DA5"/>
    <w:rsid w:val="0025523B"/>
    <w:rsid w:val="00261B8B"/>
    <w:rsid w:val="0026519F"/>
    <w:rsid w:val="002664AF"/>
    <w:rsid w:val="00266D46"/>
    <w:rsid w:val="00267231"/>
    <w:rsid w:val="00270D72"/>
    <w:rsid w:val="0027209E"/>
    <w:rsid w:val="0027413C"/>
    <w:rsid w:val="00282B4E"/>
    <w:rsid w:val="00285C5C"/>
    <w:rsid w:val="00287332"/>
    <w:rsid w:val="00294592"/>
    <w:rsid w:val="00294C82"/>
    <w:rsid w:val="002976C5"/>
    <w:rsid w:val="00297EEF"/>
    <w:rsid w:val="002A0F1D"/>
    <w:rsid w:val="002A5E8B"/>
    <w:rsid w:val="002B33A9"/>
    <w:rsid w:val="002B6145"/>
    <w:rsid w:val="002B68B2"/>
    <w:rsid w:val="002B7F9C"/>
    <w:rsid w:val="002C06A8"/>
    <w:rsid w:val="002C1A08"/>
    <w:rsid w:val="002C2AAC"/>
    <w:rsid w:val="002C32F2"/>
    <w:rsid w:val="002C4E5E"/>
    <w:rsid w:val="002C7212"/>
    <w:rsid w:val="002C7F71"/>
    <w:rsid w:val="002D1AA9"/>
    <w:rsid w:val="002E1CC5"/>
    <w:rsid w:val="002E2D46"/>
    <w:rsid w:val="002E63CE"/>
    <w:rsid w:val="002E6B64"/>
    <w:rsid w:val="0030413B"/>
    <w:rsid w:val="003042DC"/>
    <w:rsid w:val="00304775"/>
    <w:rsid w:val="003108EE"/>
    <w:rsid w:val="00310B43"/>
    <w:rsid w:val="00311784"/>
    <w:rsid w:val="003122BE"/>
    <w:rsid w:val="00316C09"/>
    <w:rsid w:val="00322107"/>
    <w:rsid w:val="003246D0"/>
    <w:rsid w:val="00327E25"/>
    <w:rsid w:val="00331014"/>
    <w:rsid w:val="003356AD"/>
    <w:rsid w:val="00335746"/>
    <w:rsid w:val="00340C13"/>
    <w:rsid w:val="00341CA0"/>
    <w:rsid w:val="00341F15"/>
    <w:rsid w:val="00343DDC"/>
    <w:rsid w:val="0035202E"/>
    <w:rsid w:val="00353783"/>
    <w:rsid w:val="00355D61"/>
    <w:rsid w:val="003622B8"/>
    <w:rsid w:val="0036280D"/>
    <w:rsid w:val="003659B5"/>
    <w:rsid w:val="00376F6B"/>
    <w:rsid w:val="003812F0"/>
    <w:rsid w:val="003830EF"/>
    <w:rsid w:val="0038403F"/>
    <w:rsid w:val="00390143"/>
    <w:rsid w:val="00392A2B"/>
    <w:rsid w:val="003A0671"/>
    <w:rsid w:val="003A2DB4"/>
    <w:rsid w:val="003A3AFE"/>
    <w:rsid w:val="003B52AF"/>
    <w:rsid w:val="003C68EA"/>
    <w:rsid w:val="003D0404"/>
    <w:rsid w:val="003D17D4"/>
    <w:rsid w:val="003E0B1A"/>
    <w:rsid w:val="003E26CC"/>
    <w:rsid w:val="003E3496"/>
    <w:rsid w:val="003E4D44"/>
    <w:rsid w:val="003E4F81"/>
    <w:rsid w:val="003E5329"/>
    <w:rsid w:val="003E5F18"/>
    <w:rsid w:val="003E7F4A"/>
    <w:rsid w:val="003F0770"/>
    <w:rsid w:val="003F1444"/>
    <w:rsid w:val="003F21F6"/>
    <w:rsid w:val="0040109F"/>
    <w:rsid w:val="00401D7E"/>
    <w:rsid w:val="004035CD"/>
    <w:rsid w:val="00412650"/>
    <w:rsid w:val="004157E3"/>
    <w:rsid w:val="00416522"/>
    <w:rsid w:val="004166D2"/>
    <w:rsid w:val="00417CFB"/>
    <w:rsid w:val="004230FC"/>
    <w:rsid w:val="00426A98"/>
    <w:rsid w:val="00427A3E"/>
    <w:rsid w:val="004305BE"/>
    <w:rsid w:val="0043124A"/>
    <w:rsid w:val="004338E4"/>
    <w:rsid w:val="00435E6E"/>
    <w:rsid w:val="00435EA6"/>
    <w:rsid w:val="00436F8D"/>
    <w:rsid w:val="00442251"/>
    <w:rsid w:val="0045627E"/>
    <w:rsid w:val="004577C2"/>
    <w:rsid w:val="00461817"/>
    <w:rsid w:val="00461F5C"/>
    <w:rsid w:val="00463C1B"/>
    <w:rsid w:val="004647C2"/>
    <w:rsid w:val="004649D5"/>
    <w:rsid w:val="00473B43"/>
    <w:rsid w:val="0047717B"/>
    <w:rsid w:val="004808ED"/>
    <w:rsid w:val="00480E1D"/>
    <w:rsid w:val="00481D13"/>
    <w:rsid w:val="00482F07"/>
    <w:rsid w:val="00483F41"/>
    <w:rsid w:val="00486682"/>
    <w:rsid w:val="00486859"/>
    <w:rsid w:val="00486D5D"/>
    <w:rsid w:val="004871EB"/>
    <w:rsid w:val="004A015A"/>
    <w:rsid w:val="004A26BD"/>
    <w:rsid w:val="004A2925"/>
    <w:rsid w:val="004A355C"/>
    <w:rsid w:val="004A4ADA"/>
    <w:rsid w:val="004A67AC"/>
    <w:rsid w:val="004B12FB"/>
    <w:rsid w:val="004C26F4"/>
    <w:rsid w:val="004C31DA"/>
    <w:rsid w:val="004C4464"/>
    <w:rsid w:val="004C4876"/>
    <w:rsid w:val="004C560A"/>
    <w:rsid w:val="004D01E3"/>
    <w:rsid w:val="004D110C"/>
    <w:rsid w:val="004D1E99"/>
    <w:rsid w:val="004D7E4F"/>
    <w:rsid w:val="004E063D"/>
    <w:rsid w:val="004E1917"/>
    <w:rsid w:val="004E292F"/>
    <w:rsid w:val="004E635B"/>
    <w:rsid w:val="004E688D"/>
    <w:rsid w:val="004F1822"/>
    <w:rsid w:val="004F1B15"/>
    <w:rsid w:val="00502A51"/>
    <w:rsid w:val="00506B1D"/>
    <w:rsid w:val="005146DA"/>
    <w:rsid w:val="00515417"/>
    <w:rsid w:val="00517C70"/>
    <w:rsid w:val="005236F6"/>
    <w:rsid w:val="00524F74"/>
    <w:rsid w:val="00525E0C"/>
    <w:rsid w:val="00526F17"/>
    <w:rsid w:val="00527F8A"/>
    <w:rsid w:val="005336CD"/>
    <w:rsid w:val="00544A49"/>
    <w:rsid w:val="00545A92"/>
    <w:rsid w:val="005478E1"/>
    <w:rsid w:val="00553F78"/>
    <w:rsid w:val="00560FD5"/>
    <w:rsid w:val="00572540"/>
    <w:rsid w:val="0057304C"/>
    <w:rsid w:val="00581F0A"/>
    <w:rsid w:val="0058476A"/>
    <w:rsid w:val="00584873"/>
    <w:rsid w:val="0058634A"/>
    <w:rsid w:val="00587C91"/>
    <w:rsid w:val="005941F0"/>
    <w:rsid w:val="005961E5"/>
    <w:rsid w:val="00597110"/>
    <w:rsid w:val="005A2455"/>
    <w:rsid w:val="005A39A4"/>
    <w:rsid w:val="005B3E6B"/>
    <w:rsid w:val="005C1FFF"/>
    <w:rsid w:val="005C45F5"/>
    <w:rsid w:val="005C9BD0"/>
    <w:rsid w:val="005D0CD2"/>
    <w:rsid w:val="005D275E"/>
    <w:rsid w:val="005D5266"/>
    <w:rsid w:val="005D6823"/>
    <w:rsid w:val="00603EF8"/>
    <w:rsid w:val="00604958"/>
    <w:rsid w:val="00605C57"/>
    <w:rsid w:val="00605FAC"/>
    <w:rsid w:val="00606F81"/>
    <w:rsid w:val="00607D96"/>
    <w:rsid w:val="00607E10"/>
    <w:rsid w:val="00611CEA"/>
    <w:rsid w:val="00612B7B"/>
    <w:rsid w:val="00613AFE"/>
    <w:rsid w:val="00613B88"/>
    <w:rsid w:val="006213EA"/>
    <w:rsid w:val="00621B24"/>
    <w:rsid w:val="00622599"/>
    <w:rsid w:val="00622945"/>
    <w:rsid w:val="00623669"/>
    <w:rsid w:val="00623F70"/>
    <w:rsid w:val="00625DF5"/>
    <w:rsid w:val="00632D82"/>
    <w:rsid w:val="006331EB"/>
    <w:rsid w:val="006336CA"/>
    <w:rsid w:val="006347D3"/>
    <w:rsid w:val="00636ECF"/>
    <w:rsid w:val="00643722"/>
    <w:rsid w:val="006503DE"/>
    <w:rsid w:val="0065672D"/>
    <w:rsid w:val="00656AF6"/>
    <w:rsid w:val="00662731"/>
    <w:rsid w:val="006643EB"/>
    <w:rsid w:val="00670784"/>
    <w:rsid w:val="00677CC8"/>
    <w:rsid w:val="00680231"/>
    <w:rsid w:val="0068284F"/>
    <w:rsid w:val="006849A3"/>
    <w:rsid w:val="00684BDB"/>
    <w:rsid w:val="00690BD0"/>
    <w:rsid w:val="00691512"/>
    <w:rsid w:val="00692BE2"/>
    <w:rsid w:val="00692C10"/>
    <w:rsid w:val="00694866"/>
    <w:rsid w:val="00695F88"/>
    <w:rsid w:val="006960AA"/>
    <w:rsid w:val="006979C8"/>
    <w:rsid w:val="006A371E"/>
    <w:rsid w:val="006A7848"/>
    <w:rsid w:val="006B2CDD"/>
    <w:rsid w:val="006B4478"/>
    <w:rsid w:val="006B51C4"/>
    <w:rsid w:val="006B6B61"/>
    <w:rsid w:val="006B76E4"/>
    <w:rsid w:val="006B7BAA"/>
    <w:rsid w:val="006C1E31"/>
    <w:rsid w:val="006D2146"/>
    <w:rsid w:val="006D3E08"/>
    <w:rsid w:val="006D3FB9"/>
    <w:rsid w:val="006D4018"/>
    <w:rsid w:val="006F023B"/>
    <w:rsid w:val="00701804"/>
    <w:rsid w:val="00701A42"/>
    <w:rsid w:val="00702020"/>
    <w:rsid w:val="00703549"/>
    <w:rsid w:val="00710593"/>
    <w:rsid w:val="00710BF2"/>
    <w:rsid w:val="00712A32"/>
    <w:rsid w:val="00721187"/>
    <w:rsid w:val="00721E13"/>
    <w:rsid w:val="00724179"/>
    <w:rsid w:val="00724A17"/>
    <w:rsid w:val="00730EAC"/>
    <w:rsid w:val="00736016"/>
    <w:rsid w:val="00736A71"/>
    <w:rsid w:val="007422AE"/>
    <w:rsid w:val="00742674"/>
    <w:rsid w:val="0074295B"/>
    <w:rsid w:val="007476F3"/>
    <w:rsid w:val="00750D52"/>
    <w:rsid w:val="00753208"/>
    <w:rsid w:val="007613A2"/>
    <w:rsid w:val="0076169E"/>
    <w:rsid w:val="007622C6"/>
    <w:rsid w:val="00763229"/>
    <w:rsid w:val="00766E1E"/>
    <w:rsid w:val="00767878"/>
    <w:rsid w:val="007718F9"/>
    <w:rsid w:val="00773B41"/>
    <w:rsid w:val="00776922"/>
    <w:rsid w:val="0078397A"/>
    <w:rsid w:val="00783ED7"/>
    <w:rsid w:val="00786B59"/>
    <w:rsid w:val="0078701D"/>
    <w:rsid w:val="00792AEA"/>
    <w:rsid w:val="00793C77"/>
    <w:rsid w:val="0079785F"/>
    <w:rsid w:val="007A0CD7"/>
    <w:rsid w:val="007A3022"/>
    <w:rsid w:val="007A4174"/>
    <w:rsid w:val="007B0B9E"/>
    <w:rsid w:val="007B5A2E"/>
    <w:rsid w:val="007B6FB5"/>
    <w:rsid w:val="007C6B2F"/>
    <w:rsid w:val="007C7329"/>
    <w:rsid w:val="007D0E19"/>
    <w:rsid w:val="007D1D7C"/>
    <w:rsid w:val="007E0167"/>
    <w:rsid w:val="007E346C"/>
    <w:rsid w:val="007E5284"/>
    <w:rsid w:val="007E747C"/>
    <w:rsid w:val="007F03A3"/>
    <w:rsid w:val="007F7DC7"/>
    <w:rsid w:val="008000FF"/>
    <w:rsid w:val="008042C6"/>
    <w:rsid w:val="00805512"/>
    <w:rsid w:val="00805D19"/>
    <w:rsid w:val="008062E1"/>
    <w:rsid w:val="0080646A"/>
    <w:rsid w:val="00806811"/>
    <w:rsid w:val="00811239"/>
    <w:rsid w:val="00811F79"/>
    <w:rsid w:val="00812BA3"/>
    <w:rsid w:val="0081348C"/>
    <w:rsid w:val="008220B4"/>
    <w:rsid w:val="008237D4"/>
    <w:rsid w:val="00825742"/>
    <w:rsid w:val="00825F8F"/>
    <w:rsid w:val="008268F5"/>
    <w:rsid w:val="00827A60"/>
    <w:rsid w:val="00830E60"/>
    <w:rsid w:val="00844237"/>
    <w:rsid w:val="00844944"/>
    <w:rsid w:val="00845CDC"/>
    <w:rsid w:val="008522E0"/>
    <w:rsid w:val="00853FA0"/>
    <w:rsid w:val="00854BA3"/>
    <w:rsid w:val="00856715"/>
    <w:rsid w:val="00860B5A"/>
    <w:rsid w:val="00862016"/>
    <w:rsid w:val="00864969"/>
    <w:rsid w:val="00877F0D"/>
    <w:rsid w:val="00881439"/>
    <w:rsid w:val="008863C1"/>
    <w:rsid w:val="00890446"/>
    <w:rsid w:val="008913AE"/>
    <w:rsid w:val="00893CEC"/>
    <w:rsid w:val="008A0066"/>
    <w:rsid w:val="008A25AB"/>
    <w:rsid w:val="008A307B"/>
    <w:rsid w:val="008A335F"/>
    <w:rsid w:val="008A61BE"/>
    <w:rsid w:val="008A6E52"/>
    <w:rsid w:val="008A7091"/>
    <w:rsid w:val="008B017D"/>
    <w:rsid w:val="008B5164"/>
    <w:rsid w:val="008B5BE2"/>
    <w:rsid w:val="008C06E8"/>
    <w:rsid w:val="008C0B76"/>
    <w:rsid w:val="008C0DCD"/>
    <w:rsid w:val="008C3547"/>
    <w:rsid w:val="008C3874"/>
    <w:rsid w:val="008C53FB"/>
    <w:rsid w:val="008D4627"/>
    <w:rsid w:val="008D5325"/>
    <w:rsid w:val="008D5C15"/>
    <w:rsid w:val="008E3787"/>
    <w:rsid w:val="008E71ED"/>
    <w:rsid w:val="008F0037"/>
    <w:rsid w:val="008F1555"/>
    <w:rsid w:val="009005EA"/>
    <w:rsid w:val="00902589"/>
    <w:rsid w:val="009036AF"/>
    <w:rsid w:val="0090397C"/>
    <w:rsid w:val="00912B80"/>
    <w:rsid w:val="00915446"/>
    <w:rsid w:val="00920DE1"/>
    <w:rsid w:val="009214D0"/>
    <w:rsid w:val="009270C3"/>
    <w:rsid w:val="00927DBE"/>
    <w:rsid w:val="00931AE5"/>
    <w:rsid w:val="009329DD"/>
    <w:rsid w:val="009421AE"/>
    <w:rsid w:val="009458EC"/>
    <w:rsid w:val="00950F83"/>
    <w:rsid w:val="00951A15"/>
    <w:rsid w:val="00951D6F"/>
    <w:rsid w:val="00953980"/>
    <w:rsid w:val="00954C3B"/>
    <w:rsid w:val="009550A7"/>
    <w:rsid w:val="00957E17"/>
    <w:rsid w:val="00960800"/>
    <w:rsid w:val="00963929"/>
    <w:rsid w:val="00965709"/>
    <w:rsid w:val="00966FA5"/>
    <w:rsid w:val="00980948"/>
    <w:rsid w:val="0098123C"/>
    <w:rsid w:val="00985EE5"/>
    <w:rsid w:val="00987C86"/>
    <w:rsid w:val="009936DE"/>
    <w:rsid w:val="0099409C"/>
    <w:rsid w:val="00994CEF"/>
    <w:rsid w:val="00995430"/>
    <w:rsid w:val="00995DE2"/>
    <w:rsid w:val="009A2BCB"/>
    <w:rsid w:val="009A2C20"/>
    <w:rsid w:val="009B0360"/>
    <w:rsid w:val="009B0D12"/>
    <w:rsid w:val="009B3F76"/>
    <w:rsid w:val="009B5AAF"/>
    <w:rsid w:val="009B6D53"/>
    <w:rsid w:val="009C0002"/>
    <w:rsid w:val="009C5ECF"/>
    <w:rsid w:val="009D07BF"/>
    <w:rsid w:val="009D2737"/>
    <w:rsid w:val="009D3B94"/>
    <w:rsid w:val="009D5FAA"/>
    <w:rsid w:val="009D6E5C"/>
    <w:rsid w:val="009E00B2"/>
    <w:rsid w:val="009E1994"/>
    <w:rsid w:val="009E5DA3"/>
    <w:rsid w:val="009F11E0"/>
    <w:rsid w:val="00A03C25"/>
    <w:rsid w:val="00A03F29"/>
    <w:rsid w:val="00A04B6D"/>
    <w:rsid w:val="00A053D9"/>
    <w:rsid w:val="00A05BEB"/>
    <w:rsid w:val="00A11877"/>
    <w:rsid w:val="00A12A58"/>
    <w:rsid w:val="00A13685"/>
    <w:rsid w:val="00A16143"/>
    <w:rsid w:val="00A17649"/>
    <w:rsid w:val="00A22266"/>
    <w:rsid w:val="00A2342F"/>
    <w:rsid w:val="00A24643"/>
    <w:rsid w:val="00A25D51"/>
    <w:rsid w:val="00A26D37"/>
    <w:rsid w:val="00A270C3"/>
    <w:rsid w:val="00A33EB3"/>
    <w:rsid w:val="00A34FDD"/>
    <w:rsid w:val="00A35F1C"/>
    <w:rsid w:val="00A41ECC"/>
    <w:rsid w:val="00A4344C"/>
    <w:rsid w:val="00A43BE7"/>
    <w:rsid w:val="00A47F19"/>
    <w:rsid w:val="00A52BC9"/>
    <w:rsid w:val="00A53A5B"/>
    <w:rsid w:val="00A6120B"/>
    <w:rsid w:val="00A63527"/>
    <w:rsid w:val="00A703CD"/>
    <w:rsid w:val="00A71082"/>
    <w:rsid w:val="00A73E28"/>
    <w:rsid w:val="00A76982"/>
    <w:rsid w:val="00A804E8"/>
    <w:rsid w:val="00A854AF"/>
    <w:rsid w:val="00A857E1"/>
    <w:rsid w:val="00A86B17"/>
    <w:rsid w:val="00A879D5"/>
    <w:rsid w:val="00A87E34"/>
    <w:rsid w:val="00A9185F"/>
    <w:rsid w:val="00A9614C"/>
    <w:rsid w:val="00A97479"/>
    <w:rsid w:val="00AA0F84"/>
    <w:rsid w:val="00AA1AAD"/>
    <w:rsid w:val="00AA4240"/>
    <w:rsid w:val="00AA4407"/>
    <w:rsid w:val="00AA541F"/>
    <w:rsid w:val="00AB0071"/>
    <w:rsid w:val="00AB2D52"/>
    <w:rsid w:val="00AB4A54"/>
    <w:rsid w:val="00AB7843"/>
    <w:rsid w:val="00AC3CFE"/>
    <w:rsid w:val="00AD28CA"/>
    <w:rsid w:val="00AD352C"/>
    <w:rsid w:val="00AD5065"/>
    <w:rsid w:val="00AE1762"/>
    <w:rsid w:val="00AE53C3"/>
    <w:rsid w:val="00AF1CCF"/>
    <w:rsid w:val="00AF3F94"/>
    <w:rsid w:val="00AF6711"/>
    <w:rsid w:val="00AF7266"/>
    <w:rsid w:val="00AF7A59"/>
    <w:rsid w:val="00B019B2"/>
    <w:rsid w:val="00B02E78"/>
    <w:rsid w:val="00B0373F"/>
    <w:rsid w:val="00B12023"/>
    <w:rsid w:val="00B121F9"/>
    <w:rsid w:val="00B12DBB"/>
    <w:rsid w:val="00B20B77"/>
    <w:rsid w:val="00B23068"/>
    <w:rsid w:val="00B242B5"/>
    <w:rsid w:val="00B3464B"/>
    <w:rsid w:val="00B3549C"/>
    <w:rsid w:val="00B36879"/>
    <w:rsid w:val="00B41349"/>
    <w:rsid w:val="00B50AC0"/>
    <w:rsid w:val="00B513E7"/>
    <w:rsid w:val="00B51B10"/>
    <w:rsid w:val="00B57498"/>
    <w:rsid w:val="00B6290E"/>
    <w:rsid w:val="00B64FC3"/>
    <w:rsid w:val="00B66C59"/>
    <w:rsid w:val="00B66DEF"/>
    <w:rsid w:val="00B70B01"/>
    <w:rsid w:val="00B7353E"/>
    <w:rsid w:val="00B7540B"/>
    <w:rsid w:val="00B806ED"/>
    <w:rsid w:val="00B8548E"/>
    <w:rsid w:val="00B85A67"/>
    <w:rsid w:val="00B879E4"/>
    <w:rsid w:val="00B90E45"/>
    <w:rsid w:val="00B9222F"/>
    <w:rsid w:val="00B92838"/>
    <w:rsid w:val="00B945BC"/>
    <w:rsid w:val="00B94FFB"/>
    <w:rsid w:val="00B97439"/>
    <w:rsid w:val="00BA059C"/>
    <w:rsid w:val="00BA0D06"/>
    <w:rsid w:val="00BA1A6C"/>
    <w:rsid w:val="00BA41BC"/>
    <w:rsid w:val="00BA74B7"/>
    <w:rsid w:val="00BB14F4"/>
    <w:rsid w:val="00BB2646"/>
    <w:rsid w:val="00BB5F8B"/>
    <w:rsid w:val="00BB6332"/>
    <w:rsid w:val="00BC5067"/>
    <w:rsid w:val="00BD2486"/>
    <w:rsid w:val="00BD3301"/>
    <w:rsid w:val="00BD4FE9"/>
    <w:rsid w:val="00BD6BC9"/>
    <w:rsid w:val="00BE3E81"/>
    <w:rsid w:val="00BE56FC"/>
    <w:rsid w:val="00BF3E84"/>
    <w:rsid w:val="00BF473C"/>
    <w:rsid w:val="00C026BC"/>
    <w:rsid w:val="00C0387F"/>
    <w:rsid w:val="00C06E02"/>
    <w:rsid w:val="00C07401"/>
    <w:rsid w:val="00C07BE6"/>
    <w:rsid w:val="00C10DD4"/>
    <w:rsid w:val="00C129BC"/>
    <w:rsid w:val="00C139E5"/>
    <w:rsid w:val="00C14B1A"/>
    <w:rsid w:val="00C156F1"/>
    <w:rsid w:val="00C2063B"/>
    <w:rsid w:val="00C21407"/>
    <w:rsid w:val="00C239F1"/>
    <w:rsid w:val="00C26CC4"/>
    <w:rsid w:val="00C27100"/>
    <w:rsid w:val="00C273AB"/>
    <w:rsid w:val="00C27565"/>
    <w:rsid w:val="00C340CA"/>
    <w:rsid w:val="00C35599"/>
    <w:rsid w:val="00C369C2"/>
    <w:rsid w:val="00C412F4"/>
    <w:rsid w:val="00C44B77"/>
    <w:rsid w:val="00C4792D"/>
    <w:rsid w:val="00C47D83"/>
    <w:rsid w:val="00C50C65"/>
    <w:rsid w:val="00C53CAE"/>
    <w:rsid w:val="00C5507E"/>
    <w:rsid w:val="00C5787E"/>
    <w:rsid w:val="00C57CFE"/>
    <w:rsid w:val="00C6476C"/>
    <w:rsid w:val="00C663AC"/>
    <w:rsid w:val="00C7242D"/>
    <w:rsid w:val="00C809A2"/>
    <w:rsid w:val="00C83220"/>
    <w:rsid w:val="00C84232"/>
    <w:rsid w:val="00C92C03"/>
    <w:rsid w:val="00C943DA"/>
    <w:rsid w:val="00C953F9"/>
    <w:rsid w:val="00C95525"/>
    <w:rsid w:val="00CA14F7"/>
    <w:rsid w:val="00CA1EA1"/>
    <w:rsid w:val="00CA367F"/>
    <w:rsid w:val="00CB48ED"/>
    <w:rsid w:val="00CB57E1"/>
    <w:rsid w:val="00CC5B18"/>
    <w:rsid w:val="00CD713A"/>
    <w:rsid w:val="00CE3DF5"/>
    <w:rsid w:val="00CE4DDA"/>
    <w:rsid w:val="00CE526D"/>
    <w:rsid w:val="00CE5BDD"/>
    <w:rsid w:val="00CE6141"/>
    <w:rsid w:val="00CE6BA6"/>
    <w:rsid w:val="00CF6D11"/>
    <w:rsid w:val="00D0170B"/>
    <w:rsid w:val="00D058D0"/>
    <w:rsid w:val="00D0676A"/>
    <w:rsid w:val="00D068D7"/>
    <w:rsid w:val="00D11274"/>
    <w:rsid w:val="00D1600D"/>
    <w:rsid w:val="00D17429"/>
    <w:rsid w:val="00D2190C"/>
    <w:rsid w:val="00D32432"/>
    <w:rsid w:val="00D329CD"/>
    <w:rsid w:val="00D32A17"/>
    <w:rsid w:val="00D34FBF"/>
    <w:rsid w:val="00D36879"/>
    <w:rsid w:val="00D407C3"/>
    <w:rsid w:val="00D41316"/>
    <w:rsid w:val="00D41914"/>
    <w:rsid w:val="00D423B2"/>
    <w:rsid w:val="00D43BF1"/>
    <w:rsid w:val="00D45B87"/>
    <w:rsid w:val="00D46F1B"/>
    <w:rsid w:val="00D47E91"/>
    <w:rsid w:val="00D52773"/>
    <w:rsid w:val="00D53937"/>
    <w:rsid w:val="00D550A2"/>
    <w:rsid w:val="00D56798"/>
    <w:rsid w:val="00D604C1"/>
    <w:rsid w:val="00D66A5B"/>
    <w:rsid w:val="00D710DF"/>
    <w:rsid w:val="00D71AAD"/>
    <w:rsid w:val="00D7244A"/>
    <w:rsid w:val="00D76AA8"/>
    <w:rsid w:val="00D80E0A"/>
    <w:rsid w:val="00D8494D"/>
    <w:rsid w:val="00D9017B"/>
    <w:rsid w:val="00D951E5"/>
    <w:rsid w:val="00D95999"/>
    <w:rsid w:val="00DA1ED3"/>
    <w:rsid w:val="00DA2427"/>
    <w:rsid w:val="00DA26A0"/>
    <w:rsid w:val="00DA3BE6"/>
    <w:rsid w:val="00DA421D"/>
    <w:rsid w:val="00DB1133"/>
    <w:rsid w:val="00DB3C78"/>
    <w:rsid w:val="00DB4B0C"/>
    <w:rsid w:val="00DC1EB0"/>
    <w:rsid w:val="00DC1F91"/>
    <w:rsid w:val="00DC373F"/>
    <w:rsid w:val="00DC6D00"/>
    <w:rsid w:val="00DC6FD5"/>
    <w:rsid w:val="00DD1A59"/>
    <w:rsid w:val="00DE242A"/>
    <w:rsid w:val="00DE296E"/>
    <w:rsid w:val="00DE5BAA"/>
    <w:rsid w:val="00DE74AD"/>
    <w:rsid w:val="00DF0766"/>
    <w:rsid w:val="00DF13FD"/>
    <w:rsid w:val="00DF2781"/>
    <w:rsid w:val="00DF2F66"/>
    <w:rsid w:val="00DF38D0"/>
    <w:rsid w:val="00DF4DD4"/>
    <w:rsid w:val="00DF4F93"/>
    <w:rsid w:val="00E0003E"/>
    <w:rsid w:val="00E001C7"/>
    <w:rsid w:val="00E0729C"/>
    <w:rsid w:val="00E100D7"/>
    <w:rsid w:val="00E10C80"/>
    <w:rsid w:val="00E12A3A"/>
    <w:rsid w:val="00E146FE"/>
    <w:rsid w:val="00E17B9A"/>
    <w:rsid w:val="00E213B2"/>
    <w:rsid w:val="00E2633F"/>
    <w:rsid w:val="00E2784E"/>
    <w:rsid w:val="00E313E6"/>
    <w:rsid w:val="00E34FA3"/>
    <w:rsid w:val="00E40AA6"/>
    <w:rsid w:val="00E43BD9"/>
    <w:rsid w:val="00E4465D"/>
    <w:rsid w:val="00E57BEC"/>
    <w:rsid w:val="00E6067E"/>
    <w:rsid w:val="00E62939"/>
    <w:rsid w:val="00E739D7"/>
    <w:rsid w:val="00E8321D"/>
    <w:rsid w:val="00E857B0"/>
    <w:rsid w:val="00E901F1"/>
    <w:rsid w:val="00E94916"/>
    <w:rsid w:val="00E95A9D"/>
    <w:rsid w:val="00E95ECC"/>
    <w:rsid w:val="00EA42C0"/>
    <w:rsid w:val="00EA4DB7"/>
    <w:rsid w:val="00EB0822"/>
    <w:rsid w:val="00EB0D79"/>
    <w:rsid w:val="00EB2EF5"/>
    <w:rsid w:val="00EB383E"/>
    <w:rsid w:val="00EB5F72"/>
    <w:rsid w:val="00EC02DD"/>
    <w:rsid w:val="00EC270A"/>
    <w:rsid w:val="00EC4B00"/>
    <w:rsid w:val="00EC694A"/>
    <w:rsid w:val="00EC751C"/>
    <w:rsid w:val="00ED0A02"/>
    <w:rsid w:val="00ED5CDC"/>
    <w:rsid w:val="00EE2A87"/>
    <w:rsid w:val="00EE66BC"/>
    <w:rsid w:val="00EE6A17"/>
    <w:rsid w:val="00EF112C"/>
    <w:rsid w:val="00EF3CED"/>
    <w:rsid w:val="00EF575C"/>
    <w:rsid w:val="00EF7B53"/>
    <w:rsid w:val="00F03234"/>
    <w:rsid w:val="00F06142"/>
    <w:rsid w:val="00F10F9C"/>
    <w:rsid w:val="00F11EF1"/>
    <w:rsid w:val="00F125D6"/>
    <w:rsid w:val="00F20A58"/>
    <w:rsid w:val="00F232F8"/>
    <w:rsid w:val="00F23B7C"/>
    <w:rsid w:val="00F24DCB"/>
    <w:rsid w:val="00F25649"/>
    <w:rsid w:val="00F307CB"/>
    <w:rsid w:val="00F326B1"/>
    <w:rsid w:val="00F32A70"/>
    <w:rsid w:val="00F339C6"/>
    <w:rsid w:val="00F406C7"/>
    <w:rsid w:val="00F451C8"/>
    <w:rsid w:val="00F54675"/>
    <w:rsid w:val="00F63CDA"/>
    <w:rsid w:val="00F6423F"/>
    <w:rsid w:val="00F73B24"/>
    <w:rsid w:val="00F7739E"/>
    <w:rsid w:val="00F84DDC"/>
    <w:rsid w:val="00F8670E"/>
    <w:rsid w:val="00F904F8"/>
    <w:rsid w:val="00F91D61"/>
    <w:rsid w:val="00F925DD"/>
    <w:rsid w:val="00F9403B"/>
    <w:rsid w:val="00F96849"/>
    <w:rsid w:val="00FA0160"/>
    <w:rsid w:val="00FA17BA"/>
    <w:rsid w:val="00FA2CD0"/>
    <w:rsid w:val="00FA47D6"/>
    <w:rsid w:val="00FA49D0"/>
    <w:rsid w:val="00FA52EC"/>
    <w:rsid w:val="00FA5499"/>
    <w:rsid w:val="00FA7054"/>
    <w:rsid w:val="00FB0296"/>
    <w:rsid w:val="00FB2507"/>
    <w:rsid w:val="00FB4FEC"/>
    <w:rsid w:val="00FB537E"/>
    <w:rsid w:val="00FB61E4"/>
    <w:rsid w:val="00FC211A"/>
    <w:rsid w:val="00FC3348"/>
    <w:rsid w:val="00FC4F5B"/>
    <w:rsid w:val="00FC50D5"/>
    <w:rsid w:val="00FC75BC"/>
    <w:rsid w:val="00FC7890"/>
    <w:rsid w:val="00FD0ABF"/>
    <w:rsid w:val="00FD376D"/>
    <w:rsid w:val="00FD5753"/>
    <w:rsid w:val="00FD760F"/>
    <w:rsid w:val="00FE05E4"/>
    <w:rsid w:val="00FE1EB1"/>
    <w:rsid w:val="00FE50E0"/>
    <w:rsid w:val="00FE5B42"/>
    <w:rsid w:val="0107CC98"/>
    <w:rsid w:val="011B0950"/>
    <w:rsid w:val="01627B2B"/>
    <w:rsid w:val="016C12F4"/>
    <w:rsid w:val="0174EE6D"/>
    <w:rsid w:val="01A04B1A"/>
    <w:rsid w:val="01E219F9"/>
    <w:rsid w:val="02019B31"/>
    <w:rsid w:val="0225A571"/>
    <w:rsid w:val="022FB273"/>
    <w:rsid w:val="02890B67"/>
    <w:rsid w:val="028C5E09"/>
    <w:rsid w:val="02A3DC8B"/>
    <w:rsid w:val="0322C07A"/>
    <w:rsid w:val="03932D51"/>
    <w:rsid w:val="0424DBC8"/>
    <w:rsid w:val="0482F2BC"/>
    <w:rsid w:val="055D4633"/>
    <w:rsid w:val="05B3E85C"/>
    <w:rsid w:val="0651F8D0"/>
    <w:rsid w:val="068135B7"/>
    <w:rsid w:val="06B71F95"/>
    <w:rsid w:val="06F906E1"/>
    <w:rsid w:val="075C7C8A"/>
    <w:rsid w:val="07D206C5"/>
    <w:rsid w:val="07DB3927"/>
    <w:rsid w:val="07F86730"/>
    <w:rsid w:val="080618B9"/>
    <w:rsid w:val="082E540F"/>
    <w:rsid w:val="085B820C"/>
    <w:rsid w:val="087D08DA"/>
    <w:rsid w:val="08F84CEB"/>
    <w:rsid w:val="09451E70"/>
    <w:rsid w:val="0975BE79"/>
    <w:rsid w:val="098C4E50"/>
    <w:rsid w:val="09CAF9FB"/>
    <w:rsid w:val="0A0D88C1"/>
    <w:rsid w:val="0A30B756"/>
    <w:rsid w:val="0A941D4C"/>
    <w:rsid w:val="0A95C613"/>
    <w:rsid w:val="0ABC674A"/>
    <w:rsid w:val="0AEB683B"/>
    <w:rsid w:val="0B176C94"/>
    <w:rsid w:val="0B205396"/>
    <w:rsid w:val="0BB6E88B"/>
    <w:rsid w:val="0C06718B"/>
    <w:rsid w:val="0C2EBA2E"/>
    <w:rsid w:val="0CA6B510"/>
    <w:rsid w:val="0CD99301"/>
    <w:rsid w:val="0D374E4D"/>
    <w:rsid w:val="0D729CE7"/>
    <w:rsid w:val="0D7B5E4B"/>
    <w:rsid w:val="0E3F716E"/>
    <w:rsid w:val="0EC3D4FD"/>
    <w:rsid w:val="0EE189C4"/>
    <w:rsid w:val="0F847F0F"/>
    <w:rsid w:val="0FB8592C"/>
    <w:rsid w:val="0FC8B9DA"/>
    <w:rsid w:val="101357F0"/>
    <w:rsid w:val="10289D3C"/>
    <w:rsid w:val="107FEAC2"/>
    <w:rsid w:val="10A9DF88"/>
    <w:rsid w:val="110B55DF"/>
    <w:rsid w:val="111310A8"/>
    <w:rsid w:val="1186E9FA"/>
    <w:rsid w:val="12122F6E"/>
    <w:rsid w:val="12A8802D"/>
    <w:rsid w:val="131441EF"/>
    <w:rsid w:val="132AEBA7"/>
    <w:rsid w:val="1371DC41"/>
    <w:rsid w:val="1398D3DA"/>
    <w:rsid w:val="13BB4A11"/>
    <w:rsid w:val="13D70224"/>
    <w:rsid w:val="1457F032"/>
    <w:rsid w:val="148C522D"/>
    <w:rsid w:val="15535BE5"/>
    <w:rsid w:val="15C5768E"/>
    <w:rsid w:val="15D20E9F"/>
    <w:rsid w:val="162F503E"/>
    <w:rsid w:val="168F33A0"/>
    <w:rsid w:val="16C7A8B1"/>
    <w:rsid w:val="16EF48D3"/>
    <w:rsid w:val="17062ACA"/>
    <w:rsid w:val="170EA2E6"/>
    <w:rsid w:val="1732C174"/>
    <w:rsid w:val="177BCB67"/>
    <w:rsid w:val="17D8A4CE"/>
    <w:rsid w:val="18075EB0"/>
    <w:rsid w:val="186EBF11"/>
    <w:rsid w:val="18AD45D1"/>
    <w:rsid w:val="18D5AA61"/>
    <w:rsid w:val="191D8A06"/>
    <w:rsid w:val="1985A555"/>
    <w:rsid w:val="19F8199A"/>
    <w:rsid w:val="1B1043F2"/>
    <w:rsid w:val="1B104590"/>
    <w:rsid w:val="1B7B401F"/>
    <w:rsid w:val="1B7D3C61"/>
    <w:rsid w:val="1BFC1AFD"/>
    <w:rsid w:val="1C0EF90D"/>
    <w:rsid w:val="1C13D701"/>
    <w:rsid w:val="1C318F73"/>
    <w:rsid w:val="1C79BA9F"/>
    <w:rsid w:val="1CCB59C0"/>
    <w:rsid w:val="1DAD5A37"/>
    <w:rsid w:val="1E0DC445"/>
    <w:rsid w:val="1E979DD3"/>
    <w:rsid w:val="1EB711F4"/>
    <w:rsid w:val="1F2D84E3"/>
    <w:rsid w:val="1F53C6F9"/>
    <w:rsid w:val="1FC4F37F"/>
    <w:rsid w:val="20BDE10F"/>
    <w:rsid w:val="213DD3E0"/>
    <w:rsid w:val="217F8714"/>
    <w:rsid w:val="230AA225"/>
    <w:rsid w:val="23268796"/>
    <w:rsid w:val="2373ACE2"/>
    <w:rsid w:val="23B0B302"/>
    <w:rsid w:val="23B214C3"/>
    <w:rsid w:val="2415E9F8"/>
    <w:rsid w:val="24AA4E5F"/>
    <w:rsid w:val="24F984A1"/>
    <w:rsid w:val="25035E4D"/>
    <w:rsid w:val="25915232"/>
    <w:rsid w:val="2666A85A"/>
    <w:rsid w:val="278BA26C"/>
    <w:rsid w:val="27DEF022"/>
    <w:rsid w:val="284C371A"/>
    <w:rsid w:val="2857AF54"/>
    <w:rsid w:val="2917AB60"/>
    <w:rsid w:val="2960DF32"/>
    <w:rsid w:val="298D3AA4"/>
    <w:rsid w:val="29BCB5E7"/>
    <w:rsid w:val="2A4CCACA"/>
    <w:rsid w:val="2A64C355"/>
    <w:rsid w:val="2A83EEDB"/>
    <w:rsid w:val="2A8E8226"/>
    <w:rsid w:val="2A9E0CDA"/>
    <w:rsid w:val="2ABC0EC2"/>
    <w:rsid w:val="2B10E4C3"/>
    <w:rsid w:val="2B14762F"/>
    <w:rsid w:val="2B678108"/>
    <w:rsid w:val="2B69F4B1"/>
    <w:rsid w:val="2B921713"/>
    <w:rsid w:val="2BBA8DF9"/>
    <w:rsid w:val="2CAB4E62"/>
    <w:rsid w:val="2CB04690"/>
    <w:rsid w:val="2CE96B5B"/>
    <w:rsid w:val="2D7E4941"/>
    <w:rsid w:val="2DC011A4"/>
    <w:rsid w:val="2DF67CA3"/>
    <w:rsid w:val="2E339C50"/>
    <w:rsid w:val="2E72D7EB"/>
    <w:rsid w:val="2E95C76A"/>
    <w:rsid w:val="2EE0C46C"/>
    <w:rsid w:val="2F383478"/>
    <w:rsid w:val="2F63EDC1"/>
    <w:rsid w:val="2F924D04"/>
    <w:rsid w:val="2FC05441"/>
    <w:rsid w:val="304388FF"/>
    <w:rsid w:val="30764741"/>
    <w:rsid w:val="3079F341"/>
    <w:rsid w:val="30D5EC69"/>
    <w:rsid w:val="30FFBE22"/>
    <w:rsid w:val="3125AB57"/>
    <w:rsid w:val="315A0E86"/>
    <w:rsid w:val="315BE530"/>
    <w:rsid w:val="318ABE4A"/>
    <w:rsid w:val="31A284E6"/>
    <w:rsid w:val="323A866D"/>
    <w:rsid w:val="326D19E5"/>
    <w:rsid w:val="327689DE"/>
    <w:rsid w:val="328F8943"/>
    <w:rsid w:val="32F58395"/>
    <w:rsid w:val="33070D73"/>
    <w:rsid w:val="333E5547"/>
    <w:rsid w:val="33D8F678"/>
    <w:rsid w:val="3426A808"/>
    <w:rsid w:val="34285AAF"/>
    <w:rsid w:val="3449E987"/>
    <w:rsid w:val="34C95875"/>
    <w:rsid w:val="34DF6D25"/>
    <w:rsid w:val="3535BEF4"/>
    <w:rsid w:val="35C42B10"/>
    <w:rsid w:val="35E2B0C9"/>
    <w:rsid w:val="35EF17DC"/>
    <w:rsid w:val="36E7486A"/>
    <w:rsid w:val="373C4678"/>
    <w:rsid w:val="37F36708"/>
    <w:rsid w:val="3892D3E7"/>
    <w:rsid w:val="390E5340"/>
    <w:rsid w:val="39141623"/>
    <w:rsid w:val="391D5AAA"/>
    <w:rsid w:val="39BAE126"/>
    <w:rsid w:val="3A480041"/>
    <w:rsid w:val="3A9F2EAF"/>
    <w:rsid w:val="3B1466F4"/>
    <w:rsid w:val="3B6A4943"/>
    <w:rsid w:val="3C3B0FC5"/>
    <w:rsid w:val="3C59EDB3"/>
    <w:rsid w:val="3C7626BB"/>
    <w:rsid w:val="3CB03755"/>
    <w:rsid w:val="3D3897BB"/>
    <w:rsid w:val="3DC522B6"/>
    <w:rsid w:val="3DF0CBCD"/>
    <w:rsid w:val="3E572BB0"/>
    <w:rsid w:val="3E62B422"/>
    <w:rsid w:val="3EAD8A9E"/>
    <w:rsid w:val="3F0DA228"/>
    <w:rsid w:val="3F6E6EC8"/>
    <w:rsid w:val="3F98E735"/>
    <w:rsid w:val="3FC35E98"/>
    <w:rsid w:val="3FD4CEE9"/>
    <w:rsid w:val="40AA60CD"/>
    <w:rsid w:val="411DCF72"/>
    <w:rsid w:val="41286C8F"/>
    <w:rsid w:val="427C08DB"/>
    <w:rsid w:val="428DE68A"/>
    <w:rsid w:val="42D9CAAD"/>
    <w:rsid w:val="42FAB617"/>
    <w:rsid w:val="42FAFF5A"/>
    <w:rsid w:val="4398032C"/>
    <w:rsid w:val="43F7CF64"/>
    <w:rsid w:val="445096FE"/>
    <w:rsid w:val="4550D30A"/>
    <w:rsid w:val="45C5874C"/>
    <w:rsid w:val="45EE0508"/>
    <w:rsid w:val="462414F7"/>
    <w:rsid w:val="46592BDC"/>
    <w:rsid w:val="470DA701"/>
    <w:rsid w:val="47201DBC"/>
    <w:rsid w:val="47BAD175"/>
    <w:rsid w:val="480B8DA5"/>
    <w:rsid w:val="48EB0408"/>
    <w:rsid w:val="498D3C0F"/>
    <w:rsid w:val="49F3854F"/>
    <w:rsid w:val="4A54E7BC"/>
    <w:rsid w:val="4AAA98CF"/>
    <w:rsid w:val="4B701A31"/>
    <w:rsid w:val="4BA153C8"/>
    <w:rsid w:val="4BF385D6"/>
    <w:rsid w:val="4CCDE66C"/>
    <w:rsid w:val="4CFD57E3"/>
    <w:rsid w:val="4CFFA15A"/>
    <w:rsid w:val="4D210C00"/>
    <w:rsid w:val="4D4164C8"/>
    <w:rsid w:val="4D8F77E0"/>
    <w:rsid w:val="4E1F1CBE"/>
    <w:rsid w:val="4E39F960"/>
    <w:rsid w:val="4E4B813D"/>
    <w:rsid w:val="4E6723AE"/>
    <w:rsid w:val="4F50F9CD"/>
    <w:rsid w:val="4FC0FAC9"/>
    <w:rsid w:val="4FF32880"/>
    <w:rsid w:val="50470428"/>
    <w:rsid w:val="50554ACA"/>
    <w:rsid w:val="507D5A8E"/>
    <w:rsid w:val="50920B44"/>
    <w:rsid w:val="50BD267E"/>
    <w:rsid w:val="513FDDD8"/>
    <w:rsid w:val="51E2D489"/>
    <w:rsid w:val="520CB8D5"/>
    <w:rsid w:val="521DFFD2"/>
    <w:rsid w:val="5268AA7C"/>
    <w:rsid w:val="528CC75C"/>
    <w:rsid w:val="534E2339"/>
    <w:rsid w:val="53994E16"/>
    <w:rsid w:val="53DF2102"/>
    <w:rsid w:val="53E64DB5"/>
    <w:rsid w:val="53F60E44"/>
    <w:rsid w:val="548A7A44"/>
    <w:rsid w:val="551A754B"/>
    <w:rsid w:val="5521B515"/>
    <w:rsid w:val="554E3761"/>
    <w:rsid w:val="55CA2825"/>
    <w:rsid w:val="560E336D"/>
    <w:rsid w:val="56B645AC"/>
    <w:rsid w:val="57E1AF9D"/>
    <w:rsid w:val="585955D7"/>
    <w:rsid w:val="5A108954"/>
    <w:rsid w:val="5A68B38E"/>
    <w:rsid w:val="5AA7943C"/>
    <w:rsid w:val="5ADA328E"/>
    <w:rsid w:val="5AE1A961"/>
    <w:rsid w:val="5AFA3543"/>
    <w:rsid w:val="5B2F89DC"/>
    <w:rsid w:val="5B607D6E"/>
    <w:rsid w:val="5BB57018"/>
    <w:rsid w:val="5CC18F8E"/>
    <w:rsid w:val="5E6C6CBC"/>
    <w:rsid w:val="5E8C08C4"/>
    <w:rsid w:val="5F5AF747"/>
    <w:rsid w:val="5F5C0146"/>
    <w:rsid w:val="5F8999E5"/>
    <w:rsid w:val="5FBD9E87"/>
    <w:rsid w:val="602304EB"/>
    <w:rsid w:val="603DA7C2"/>
    <w:rsid w:val="6067406E"/>
    <w:rsid w:val="60925E86"/>
    <w:rsid w:val="60A82FBB"/>
    <w:rsid w:val="60B362C1"/>
    <w:rsid w:val="60D7149F"/>
    <w:rsid w:val="60EEFE00"/>
    <w:rsid w:val="60F6C7A8"/>
    <w:rsid w:val="6132768F"/>
    <w:rsid w:val="6137C288"/>
    <w:rsid w:val="6155FA2D"/>
    <w:rsid w:val="62994090"/>
    <w:rsid w:val="62EF2C1A"/>
    <w:rsid w:val="631BD197"/>
    <w:rsid w:val="6342F7A4"/>
    <w:rsid w:val="639538EE"/>
    <w:rsid w:val="63A7291B"/>
    <w:rsid w:val="642E686A"/>
    <w:rsid w:val="64926BD6"/>
    <w:rsid w:val="6498CA5F"/>
    <w:rsid w:val="64D83FBB"/>
    <w:rsid w:val="65043370"/>
    <w:rsid w:val="65835CB8"/>
    <w:rsid w:val="65C0AD16"/>
    <w:rsid w:val="65CA38CB"/>
    <w:rsid w:val="66975730"/>
    <w:rsid w:val="6734D314"/>
    <w:rsid w:val="67857FCC"/>
    <w:rsid w:val="67A1D64C"/>
    <w:rsid w:val="68A67DC3"/>
    <w:rsid w:val="68DC0B32"/>
    <w:rsid w:val="68FDD4C6"/>
    <w:rsid w:val="697FB372"/>
    <w:rsid w:val="698E4C70"/>
    <w:rsid w:val="6A6C73D6"/>
    <w:rsid w:val="6AAAB21A"/>
    <w:rsid w:val="6AAE8860"/>
    <w:rsid w:val="6AC83FF5"/>
    <w:rsid w:val="6B0D1AB7"/>
    <w:rsid w:val="6B33072D"/>
    <w:rsid w:val="6B3AB21F"/>
    <w:rsid w:val="6B8ABBE8"/>
    <w:rsid w:val="6BEE8133"/>
    <w:rsid w:val="6BF927A8"/>
    <w:rsid w:val="6C2492C7"/>
    <w:rsid w:val="6C3FE1F9"/>
    <w:rsid w:val="6D4236A6"/>
    <w:rsid w:val="6D79EEE6"/>
    <w:rsid w:val="6DA25E51"/>
    <w:rsid w:val="6E4A9907"/>
    <w:rsid w:val="6E62550B"/>
    <w:rsid w:val="6F23FA2E"/>
    <w:rsid w:val="6F885F79"/>
    <w:rsid w:val="6FB955BB"/>
    <w:rsid w:val="6FD4D8BD"/>
    <w:rsid w:val="7093ECAD"/>
    <w:rsid w:val="70972FE2"/>
    <w:rsid w:val="709D92A8"/>
    <w:rsid w:val="70A656FF"/>
    <w:rsid w:val="70BB6061"/>
    <w:rsid w:val="719195DC"/>
    <w:rsid w:val="71A7FEDE"/>
    <w:rsid w:val="71E51E8B"/>
    <w:rsid w:val="71F663FA"/>
    <w:rsid w:val="725B9AF0"/>
    <w:rsid w:val="725FBE0C"/>
    <w:rsid w:val="7335C62E"/>
    <w:rsid w:val="738B22B2"/>
    <w:rsid w:val="73919C6F"/>
    <w:rsid w:val="7399A217"/>
    <w:rsid w:val="73C9C14D"/>
    <w:rsid w:val="73D1A4AC"/>
    <w:rsid w:val="73F76B51"/>
    <w:rsid w:val="7428C0C0"/>
    <w:rsid w:val="748CC6DE"/>
    <w:rsid w:val="748D749A"/>
    <w:rsid w:val="74A93745"/>
    <w:rsid w:val="74A99A94"/>
    <w:rsid w:val="74FFFC22"/>
    <w:rsid w:val="75013CB4"/>
    <w:rsid w:val="7550C4B8"/>
    <w:rsid w:val="7578F780"/>
    <w:rsid w:val="7609E672"/>
    <w:rsid w:val="764507A6"/>
    <w:rsid w:val="76589D62"/>
    <w:rsid w:val="769FEF01"/>
    <w:rsid w:val="76DB0543"/>
    <w:rsid w:val="76FDD351"/>
    <w:rsid w:val="773E6B39"/>
    <w:rsid w:val="777B7E47"/>
    <w:rsid w:val="77820573"/>
    <w:rsid w:val="7837F873"/>
    <w:rsid w:val="78566B5C"/>
    <w:rsid w:val="790ED2FF"/>
    <w:rsid w:val="794E81D6"/>
    <w:rsid w:val="797CA868"/>
    <w:rsid w:val="798A4310"/>
    <w:rsid w:val="79C04F8B"/>
    <w:rsid w:val="79D70813"/>
    <w:rsid w:val="7B5127C6"/>
    <w:rsid w:val="7B7C8A0D"/>
    <w:rsid w:val="7B8B5315"/>
    <w:rsid w:val="7B9F1E9D"/>
    <w:rsid w:val="7BDAAA9A"/>
    <w:rsid w:val="7C4C993D"/>
    <w:rsid w:val="7CA3ED0D"/>
    <w:rsid w:val="7D6B338F"/>
    <w:rsid w:val="7DADACBD"/>
    <w:rsid w:val="7E1353F9"/>
    <w:rsid w:val="7E2CD994"/>
    <w:rsid w:val="7E7A2840"/>
    <w:rsid w:val="7E92108A"/>
    <w:rsid w:val="7EFC1857"/>
    <w:rsid w:val="7F4D51F7"/>
    <w:rsid w:val="7FBBF001"/>
    <w:rsid w:val="7FDA7C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rules v:ext="edit">
        <o:r id="V:Rule1" type="connector" idref="#_x0000_s1026"/>
      </o:rules>
    </o:shapelayout>
  </w:shapeDefaults>
  <w:decimalSymbol w:val="."/>
  <w:listSeparator w:val=","/>
  <w14:docId w14:val="2258AB69"/>
  <w15:docId w15:val="{ACE16E13-95B1-4D54-B4FE-A83173F2E7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5649"/>
    <w:pPr>
      <w:ind w:left="720"/>
      <w:contextualSpacing/>
    </w:pPr>
  </w:style>
  <w:style w:type="character" w:styleId="Strong">
    <w:name w:val="Strong"/>
    <w:basedOn w:val="DefaultParagraphFont"/>
    <w:uiPriority w:val="22"/>
    <w:qFormat/>
    <w:rsid w:val="000F50CE"/>
    <w:rPr>
      <w:b/>
      <w:bCs/>
    </w:rPr>
  </w:style>
  <w:style w:type="character" w:styleId="Hyperlink">
    <w:name w:val="Hyperlink"/>
    <w:basedOn w:val="DefaultParagraphFont"/>
    <w:uiPriority w:val="99"/>
    <w:unhideWhenUsed/>
    <w:rsid w:val="00D53937"/>
    <w:rPr>
      <w:color w:val="0563C1" w:themeColor="hyperlink"/>
      <w:u w:val="single"/>
    </w:rPr>
  </w:style>
  <w:style w:type="character" w:styleId="UnresolvedMention">
    <w:name w:val="Unresolved Mention"/>
    <w:basedOn w:val="DefaultParagraphFont"/>
    <w:uiPriority w:val="99"/>
    <w:semiHidden/>
    <w:unhideWhenUsed/>
    <w:rsid w:val="00D53937"/>
    <w:rPr>
      <w:color w:val="605E5C"/>
      <w:shd w:val="clear" w:color="auto" w:fill="E1DFDD"/>
    </w:rPr>
  </w:style>
  <w:style w:type="character" w:styleId="LineNumber">
    <w:name w:val="line number"/>
    <w:basedOn w:val="DefaultParagraphFont"/>
    <w:uiPriority w:val="99"/>
    <w:semiHidden/>
    <w:unhideWhenUsed/>
    <w:rsid w:val="00C50C65"/>
  </w:style>
  <w:style w:type="paragraph" w:styleId="Header">
    <w:name w:val="header"/>
    <w:basedOn w:val="Normal"/>
    <w:link w:val="HeaderChar"/>
    <w:uiPriority w:val="99"/>
    <w:unhideWhenUsed/>
    <w:rsid w:val="00D604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04C1"/>
  </w:style>
  <w:style w:type="paragraph" w:styleId="Footer">
    <w:name w:val="footer"/>
    <w:basedOn w:val="Normal"/>
    <w:link w:val="FooterChar"/>
    <w:uiPriority w:val="99"/>
    <w:unhideWhenUsed/>
    <w:rsid w:val="00D604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04C1"/>
  </w:style>
  <w:style w:type="table" w:styleId="TableGrid">
    <w:name w:val="Table Grid"/>
    <w:basedOn w:val="TableNormal"/>
    <w:uiPriority w:val="39"/>
    <w:rsid w:val="002C2A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26A98"/>
    <w:rPr>
      <w:sz w:val="16"/>
      <w:szCs w:val="16"/>
    </w:rPr>
  </w:style>
  <w:style w:type="paragraph" w:styleId="CommentText">
    <w:name w:val="annotation text"/>
    <w:basedOn w:val="Normal"/>
    <w:link w:val="CommentTextChar"/>
    <w:uiPriority w:val="99"/>
    <w:unhideWhenUsed/>
    <w:rsid w:val="00426A98"/>
    <w:pPr>
      <w:spacing w:line="240" w:lineRule="auto"/>
    </w:pPr>
    <w:rPr>
      <w:sz w:val="20"/>
      <w:szCs w:val="20"/>
    </w:rPr>
  </w:style>
  <w:style w:type="character" w:customStyle="1" w:styleId="CommentTextChar">
    <w:name w:val="Comment Text Char"/>
    <w:basedOn w:val="DefaultParagraphFont"/>
    <w:link w:val="CommentText"/>
    <w:uiPriority w:val="99"/>
    <w:rsid w:val="00426A98"/>
    <w:rPr>
      <w:sz w:val="20"/>
      <w:szCs w:val="20"/>
    </w:rPr>
  </w:style>
  <w:style w:type="paragraph" w:styleId="CommentSubject">
    <w:name w:val="annotation subject"/>
    <w:basedOn w:val="CommentText"/>
    <w:next w:val="CommentText"/>
    <w:link w:val="CommentSubjectChar"/>
    <w:uiPriority w:val="99"/>
    <w:semiHidden/>
    <w:unhideWhenUsed/>
    <w:rsid w:val="00426A98"/>
    <w:rPr>
      <w:b/>
      <w:bCs/>
    </w:rPr>
  </w:style>
  <w:style w:type="character" w:customStyle="1" w:styleId="CommentSubjectChar">
    <w:name w:val="Comment Subject Char"/>
    <w:basedOn w:val="CommentTextChar"/>
    <w:link w:val="CommentSubject"/>
    <w:uiPriority w:val="99"/>
    <w:semiHidden/>
    <w:rsid w:val="00426A98"/>
    <w:rPr>
      <w:b/>
      <w:bCs/>
      <w:sz w:val="20"/>
      <w:szCs w:val="20"/>
    </w:rPr>
  </w:style>
  <w:style w:type="character" w:customStyle="1" w:styleId="cf01">
    <w:name w:val="cf01"/>
    <w:basedOn w:val="DefaultParagraphFont"/>
    <w:rsid w:val="002B33A9"/>
    <w:rPr>
      <w:rFonts w:ascii="Segoe UI" w:hAnsi="Segoe UI" w:cs="Segoe UI" w:hint="default"/>
      <w:sz w:val="18"/>
      <w:szCs w:val="18"/>
    </w:rPr>
  </w:style>
  <w:style w:type="character" w:styleId="PlaceholderText">
    <w:name w:val="Placeholder Text"/>
    <w:basedOn w:val="DefaultParagraphFont"/>
    <w:uiPriority w:val="99"/>
    <w:semiHidden/>
    <w:rsid w:val="002B33A9"/>
    <w:rPr>
      <w:color w:val="808080"/>
    </w:rPr>
  </w:style>
  <w:style w:type="paragraph" w:styleId="Revision">
    <w:name w:val="Revision"/>
    <w:hidden/>
    <w:uiPriority w:val="99"/>
    <w:semiHidden/>
    <w:rsid w:val="00BA1A6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737712">
      <w:bodyDiv w:val="1"/>
      <w:marLeft w:val="0"/>
      <w:marRight w:val="0"/>
      <w:marTop w:val="0"/>
      <w:marBottom w:val="0"/>
      <w:divBdr>
        <w:top w:val="none" w:sz="0" w:space="0" w:color="auto"/>
        <w:left w:val="none" w:sz="0" w:space="0" w:color="auto"/>
        <w:bottom w:val="none" w:sz="0" w:space="0" w:color="auto"/>
        <w:right w:val="none" w:sz="0" w:space="0" w:color="auto"/>
      </w:divBdr>
    </w:div>
    <w:div w:id="315426904">
      <w:bodyDiv w:val="1"/>
      <w:marLeft w:val="0"/>
      <w:marRight w:val="0"/>
      <w:marTop w:val="0"/>
      <w:marBottom w:val="0"/>
      <w:divBdr>
        <w:top w:val="none" w:sz="0" w:space="0" w:color="auto"/>
        <w:left w:val="none" w:sz="0" w:space="0" w:color="auto"/>
        <w:bottom w:val="none" w:sz="0" w:space="0" w:color="auto"/>
        <w:right w:val="none" w:sz="0" w:space="0" w:color="auto"/>
      </w:divBdr>
      <w:divsChild>
        <w:div w:id="1466971387">
          <w:marLeft w:val="480"/>
          <w:marRight w:val="0"/>
          <w:marTop w:val="0"/>
          <w:marBottom w:val="0"/>
          <w:divBdr>
            <w:top w:val="none" w:sz="0" w:space="0" w:color="auto"/>
            <w:left w:val="none" w:sz="0" w:space="0" w:color="auto"/>
            <w:bottom w:val="none" w:sz="0" w:space="0" w:color="auto"/>
            <w:right w:val="none" w:sz="0" w:space="0" w:color="auto"/>
          </w:divBdr>
          <w:divsChild>
            <w:div w:id="135802484">
              <w:marLeft w:val="0"/>
              <w:marRight w:val="0"/>
              <w:marTop w:val="0"/>
              <w:marBottom w:val="0"/>
              <w:divBdr>
                <w:top w:val="none" w:sz="0" w:space="0" w:color="auto"/>
                <w:left w:val="none" w:sz="0" w:space="0" w:color="auto"/>
                <w:bottom w:val="none" w:sz="0" w:space="0" w:color="auto"/>
                <w:right w:val="none" w:sz="0" w:space="0" w:color="auto"/>
              </w:divBdr>
            </w:div>
            <w:div w:id="574781505">
              <w:marLeft w:val="0"/>
              <w:marRight w:val="0"/>
              <w:marTop w:val="0"/>
              <w:marBottom w:val="0"/>
              <w:divBdr>
                <w:top w:val="none" w:sz="0" w:space="0" w:color="auto"/>
                <w:left w:val="none" w:sz="0" w:space="0" w:color="auto"/>
                <w:bottom w:val="none" w:sz="0" w:space="0" w:color="auto"/>
                <w:right w:val="none" w:sz="0" w:space="0" w:color="auto"/>
              </w:divBdr>
            </w:div>
            <w:div w:id="2146005840">
              <w:marLeft w:val="0"/>
              <w:marRight w:val="0"/>
              <w:marTop w:val="0"/>
              <w:marBottom w:val="0"/>
              <w:divBdr>
                <w:top w:val="none" w:sz="0" w:space="0" w:color="auto"/>
                <w:left w:val="none" w:sz="0" w:space="0" w:color="auto"/>
                <w:bottom w:val="none" w:sz="0" w:space="0" w:color="auto"/>
                <w:right w:val="none" w:sz="0" w:space="0" w:color="auto"/>
              </w:divBdr>
            </w:div>
            <w:div w:id="1882934745">
              <w:marLeft w:val="0"/>
              <w:marRight w:val="0"/>
              <w:marTop w:val="0"/>
              <w:marBottom w:val="0"/>
              <w:divBdr>
                <w:top w:val="none" w:sz="0" w:space="0" w:color="auto"/>
                <w:left w:val="none" w:sz="0" w:space="0" w:color="auto"/>
                <w:bottom w:val="none" w:sz="0" w:space="0" w:color="auto"/>
                <w:right w:val="none" w:sz="0" w:space="0" w:color="auto"/>
              </w:divBdr>
            </w:div>
            <w:div w:id="482309726">
              <w:marLeft w:val="0"/>
              <w:marRight w:val="0"/>
              <w:marTop w:val="0"/>
              <w:marBottom w:val="0"/>
              <w:divBdr>
                <w:top w:val="none" w:sz="0" w:space="0" w:color="auto"/>
                <w:left w:val="none" w:sz="0" w:space="0" w:color="auto"/>
                <w:bottom w:val="none" w:sz="0" w:space="0" w:color="auto"/>
                <w:right w:val="none" w:sz="0" w:space="0" w:color="auto"/>
              </w:divBdr>
            </w:div>
            <w:div w:id="664750827">
              <w:marLeft w:val="0"/>
              <w:marRight w:val="0"/>
              <w:marTop w:val="0"/>
              <w:marBottom w:val="0"/>
              <w:divBdr>
                <w:top w:val="none" w:sz="0" w:space="0" w:color="auto"/>
                <w:left w:val="none" w:sz="0" w:space="0" w:color="auto"/>
                <w:bottom w:val="none" w:sz="0" w:space="0" w:color="auto"/>
                <w:right w:val="none" w:sz="0" w:space="0" w:color="auto"/>
              </w:divBdr>
            </w:div>
            <w:div w:id="867334950">
              <w:marLeft w:val="0"/>
              <w:marRight w:val="0"/>
              <w:marTop w:val="0"/>
              <w:marBottom w:val="0"/>
              <w:divBdr>
                <w:top w:val="none" w:sz="0" w:space="0" w:color="auto"/>
                <w:left w:val="none" w:sz="0" w:space="0" w:color="auto"/>
                <w:bottom w:val="none" w:sz="0" w:space="0" w:color="auto"/>
                <w:right w:val="none" w:sz="0" w:space="0" w:color="auto"/>
              </w:divBdr>
            </w:div>
            <w:div w:id="106704148">
              <w:marLeft w:val="0"/>
              <w:marRight w:val="0"/>
              <w:marTop w:val="0"/>
              <w:marBottom w:val="0"/>
              <w:divBdr>
                <w:top w:val="none" w:sz="0" w:space="0" w:color="auto"/>
                <w:left w:val="none" w:sz="0" w:space="0" w:color="auto"/>
                <w:bottom w:val="none" w:sz="0" w:space="0" w:color="auto"/>
                <w:right w:val="none" w:sz="0" w:space="0" w:color="auto"/>
              </w:divBdr>
            </w:div>
            <w:div w:id="1670477227">
              <w:marLeft w:val="0"/>
              <w:marRight w:val="0"/>
              <w:marTop w:val="0"/>
              <w:marBottom w:val="0"/>
              <w:divBdr>
                <w:top w:val="none" w:sz="0" w:space="0" w:color="auto"/>
                <w:left w:val="none" w:sz="0" w:space="0" w:color="auto"/>
                <w:bottom w:val="none" w:sz="0" w:space="0" w:color="auto"/>
                <w:right w:val="none" w:sz="0" w:space="0" w:color="auto"/>
              </w:divBdr>
            </w:div>
            <w:div w:id="1079667612">
              <w:marLeft w:val="0"/>
              <w:marRight w:val="0"/>
              <w:marTop w:val="0"/>
              <w:marBottom w:val="0"/>
              <w:divBdr>
                <w:top w:val="none" w:sz="0" w:space="0" w:color="auto"/>
                <w:left w:val="none" w:sz="0" w:space="0" w:color="auto"/>
                <w:bottom w:val="none" w:sz="0" w:space="0" w:color="auto"/>
                <w:right w:val="none" w:sz="0" w:space="0" w:color="auto"/>
              </w:divBdr>
            </w:div>
            <w:div w:id="2023434765">
              <w:marLeft w:val="0"/>
              <w:marRight w:val="0"/>
              <w:marTop w:val="0"/>
              <w:marBottom w:val="0"/>
              <w:divBdr>
                <w:top w:val="none" w:sz="0" w:space="0" w:color="auto"/>
                <w:left w:val="none" w:sz="0" w:space="0" w:color="auto"/>
                <w:bottom w:val="none" w:sz="0" w:space="0" w:color="auto"/>
                <w:right w:val="none" w:sz="0" w:space="0" w:color="auto"/>
              </w:divBdr>
            </w:div>
            <w:div w:id="1109083359">
              <w:marLeft w:val="0"/>
              <w:marRight w:val="0"/>
              <w:marTop w:val="0"/>
              <w:marBottom w:val="0"/>
              <w:divBdr>
                <w:top w:val="none" w:sz="0" w:space="0" w:color="auto"/>
                <w:left w:val="none" w:sz="0" w:space="0" w:color="auto"/>
                <w:bottom w:val="none" w:sz="0" w:space="0" w:color="auto"/>
                <w:right w:val="none" w:sz="0" w:space="0" w:color="auto"/>
              </w:divBdr>
            </w:div>
            <w:div w:id="1135175232">
              <w:marLeft w:val="0"/>
              <w:marRight w:val="0"/>
              <w:marTop w:val="0"/>
              <w:marBottom w:val="0"/>
              <w:divBdr>
                <w:top w:val="none" w:sz="0" w:space="0" w:color="auto"/>
                <w:left w:val="none" w:sz="0" w:space="0" w:color="auto"/>
                <w:bottom w:val="none" w:sz="0" w:space="0" w:color="auto"/>
                <w:right w:val="none" w:sz="0" w:space="0" w:color="auto"/>
              </w:divBdr>
            </w:div>
            <w:div w:id="1153716210">
              <w:marLeft w:val="0"/>
              <w:marRight w:val="0"/>
              <w:marTop w:val="0"/>
              <w:marBottom w:val="0"/>
              <w:divBdr>
                <w:top w:val="none" w:sz="0" w:space="0" w:color="auto"/>
                <w:left w:val="none" w:sz="0" w:space="0" w:color="auto"/>
                <w:bottom w:val="none" w:sz="0" w:space="0" w:color="auto"/>
                <w:right w:val="none" w:sz="0" w:space="0" w:color="auto"/>
              </w:divBdr>
            </w:div>
            <w:div w:id="162667538">
              <w:marLeft w:val="0"/>
              <w:marRight w:val="0"/>
              <w:marTop w:val="0"/>
              <w:marBottom w:val="0"/>
              <w:divBdr>
                <w:top w:val="none" w:sz="0" w:space="0" w:color="auto"/>
                <w:left w:val="none" w:sz="0" w:space="0" w:color="auto"/>
                <w:bottom w:val="none" w:sz="0" w:space="0" w:color="auto"/>
                <w:right w:val="none" w:sz="0" w:space="0" w:color="auto"/>
              </w:divBdr>
            </w:div>
            <w:div w:id="2106878033">
              <w:marLeft w:val="0"/>
              <w:marRight w:val="0"/>
              <w:marTop w:val="0"/>
              <w:marBottom w:val="0"/>
              <w:divBdr>
                <w:top w:val="none" w:sz="0" w:space="0" w:color="auto"/>
                <w:left w:val="none" w:sz="0" w:space="0" w:color="auto"/>
                <w:bottom w:val="none" w:sz="0" w:space="0" w:color="auto"/>
                <w:right w:val="none" w:sz="0" w:space="0" w:color="auto"/>
              </w:divBdr>
            </w:div>
            <w:div w:id="56975330">
              <w:marLeft w:val="0"/>
              <w:marRight w:val="0"/>
              <w:marTop w:val="0"/>
              <w:marBottom w:val="0"/>
              <w:divBdr>
                <w:top w:val="none" w:sz="0" w:space="0" w:color="auto"/>
                <w:left w:val="none" w:sz="0" w:space="0" w:color="auto"/>
                <w:bottom w:val="none" w:sz="0" w:space="0" w:color="auto"/>
                <w:right w:val="none" w:sz="0" w:space="0" w:color="auto"/>
              </w:divBdr>
            </w:div>
            <w:div w:id="206990429">
              <w:marLeft w:val="0"/>
              <w:marRight w:val="0"/>
              <w:marTop w:val="0"/>
              <w:marBottom w:val="0"/>
              <w:divBdr>
                <w:top w:val="none" w:sz="0" w:space="0" w:color="auto"/>
                <w:left w:val="none" w:sz="0" w:space="0" w:color="auto"/>
                <w:bottom w:val="none" w:sz="0" w:space="0" w:color="auto"/>
                <w:right w:val="none" w:sz="0" w:space="0" w:color="auto"/>
              </w:divBdr>
            </w:div>
            <w:div w:id="1350067205">
              <w:marLeft w:val="0"/>
              <w:marRight w:val="0"/>
              <w:marTop w:val="0"/>
              <w:marBottom w:val="0"/>
              <w:divBdr>
                <w:top w:val="none" w:sz="0" w:space="0" w:color="auto"/>
                <w:left w:val="none" w:sz="0" w:space="0" w:color="auto"/>
                <w:bottom w:val="none" w:sz="0" w:space="0" w:color="auto"/>
                <w:right w:val="none" w:sz="0" w:space="0" w:color="auto"/>
              </w:divBdr>
            </w:div>
            <w:div w:id="1138498813">
              <w:marLeft w:val="0"/>
              <w:marRight w:val="0"/>
              <w:marTop w:val="0"/>
              <w:marBottom w:val="0"/>
              <w:divBdr>
                <w:top w:val="none" w:sz="0" w:space="0" w:color="auto"/>
                <w:left w:val="none" w:sz="0" w:space="0" w:color="auto"/>
                <w:bottom w:val="none" w:sz="0" w:space="0" w:color="auto"/>
                <w:right w:val="none" w:sz="0" w:space="0" w:color="auto"/>
              </w:divBdr>
            </w:div>
            <w:div w:id="785269138">
              <w:marLeft w:val="0"/>
              <w:marRight w:val="0"/>
              <w:marTop w:val="0"/>
              <w:marBottom w:val="0"/>
              <w:divBdr>
                <w:top w:val="none" w:sz="0" w:space="0" w:color="auto"/>
                <w:left w:val="none" w:sz="0" w:space="0" w:color="auto"/>
                <w:bottom w:val="none" w:sz="0" w:space="0" w:color="auto"/>
                <w:right w:val="none" w:sz="0" w:space="0" w:color="auto"/>
              </w:divBdr>
            </w:div>
            <w:div w:id="705108559">
              <w:marLeft w:val="0"/>
              <w:marRight w:val="0"/>
              <w:marTop w:val="0"/>
              <w:marBottom w:val="0"/>
              <w:divBdr>
                <w:top w:val="none" w:sz="0" w:space="0" w:color="auto"/>
                <w:left w:val="none" w:sz="0" w:space="0" w:color="auto"/>
                <w:bottom w:val="none" w:sz="0" w:space="0" w:color="auto"/>
                <w:right w:val="none" w:sz="0" w:space="0" w:color="auto"/>
              </w:divBdr>
            </w:div>
            <w:div w:id="1757436098">
              <w:marLeft w:val="0"/>
              <w:marRight w:val="0"/>
              <w:marTop w:val="0"/>
              <w:marBottom w:val="0"/>
              <w:divBdr>
                <w:top w:val="none" w:sz="0" w:space="0" w:color="auto"/>
                <w:left w:val="none" w:sz="0" w:space="0" w:color="auto"/>
                <w:bottom w:val="none" w:sz="0" w:space="0" w:color="auto"/>
                <w:right w:val="none" w:sz="0" w:space="0" w:color="auto"/>
              </w:divBdr>
            </w:div>
            <w:div w:id="987516799">
              <w:marLeft w:val="0"/>
              <w:marRight w:val="0"/>
              <w:marTop w:val="0"/>
              <w:marBottom w:val="0"/>
              <w:divBdr>
                <w:top w:val="none" w:sz="0" w:space="0" w:color="auto"/>
                <w:left w:val="none" w:sz="0" w:space="0" w:color="auto"/>
                <w:bottom w:val="none" w:sz="0" w:space="0" w:color="auto"/>
                <w:right w:val="none" w:sz="0" w:space="0" w:color="auto"/>
              </w:divBdr>
            </w:div>
            <w:div w:id="1551651223">
              <w:marLeft w:val="0"/>
              <w:marRight w:val="0"/>
              <w:marTop w:val="0"/>
              <w:marBottom w:val="0"/>
              <w:divBdr>
                <w:top w:val="none" w:sz="0" w:space="0" w:color="auto"/>
                <w:left w:val="none" w:sz="0" w:space="0" w:color="auto"/>
                <w:bottom w:val="none" w:sz="0" w:space="0" w:color="auto"/>
                <w:right w:val="none" w:sz="0" w:space="0" w:color="auto"/>
              </w:divBdr>
            </w:div>
            <w:div w:id="542602084">
              <w:marLeft w:val="0"/>
              <w:marRight w:val="0"/>
              <w:marTop w:val="0"/>
              <w:marBottom w:val="0"/>
              <w:divBdr>
                <w:top w:val="none" w:sz="0" w:space="0" w:color="auto"/>
                <w:left w:val="none" w:sz="0" w:space="0" w:color="auto"/>
                <w:bottom w:val="none" w:sz="0" w:space="0" w:color="auto"/>
                <w:right w:val="none" w:sz="0" w:space="0" w:color="auto"/>
              </w:divBdr>
            </w:div>
            <w:div w:id="1739742791">
              <w:marLeft w:val="0"/>
              <w:marRight w:val="0"/>
              <w:marTop w:val="0"/>
              <w:marBottom w:val="0"/>
              <w:divBdr>
                <w:top w:val="none" w:sz="0" w:space="0" w:color="auto"/>
                <w:left w:val="none" w:sz="0" w:space="0" w:color="auto"/>
                <w:bottom w:val="none" w:sz="0" w:space="0" w:color="auto"/>
                <w:right w:val="none" w:sz="0" w:space="0" w:color="auto"/>
              </w:divBdr>
            </w:div>
            <w:div w:id="203230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679268">
      <w:bodyDiv w:val="1"/>
      <w:marLeft w:val="0"/>
      <w:marRight w:val="0"/>
      <w:marTop w:val="0"/>
      <w:marBottom w:val="0"/>
      <w:divBdr>
        <w:top w:val="none" w:sz="0" w:space="0" w:color="auto"/>
        <w:left w:val="none" w:sz="0" w:space="0" w:color="auto"/>
        <w:bottom w:val="none" w:sz="0" w:space="0" w:color="auto"/>
        <w:right w:val="none" w:sz="0" w:space="0" w:color="auto"/>
      </w:divBdr>
      <w:divsChild>
        <w:div w:id="2024671984">
          <w:marLeft w:val="480"/>
          <w:marRight w:val="0"/>
          <w:marTop w:val="0"/>
          <w:marBottom w:val="0"/>
          <w:divBdr>
            <w:top w:val="none" w:sz="0" w:space="0" w:color="auto"/>
            <w:left w:val="none" w:sz="0" w:space="0" w:color="auto"/>
            <w:bottom w:val="none" w:sz="0" w:space="0" w:color="auto"/>
            <w:right w:val="none" w:sz="0" w:space="0" w:color="auto"/>
          </w:divBdr>
          <w:divsChild>
            <w:div w:id="224415005">
              <w:marLeft w:val="0"/>
              <w:marRight w:val="0"/>
              <w:marTop w:val="0"/>
              <w:marBottom w:val="0"/>
              <w:divBdr>
                <w:top w:val="none" w:sz="0" w:space="0" w:color="auto"/>
                <w:left w:val="none" w:sz="0" w:space="0" w:color="auto"/>
                <w:bottom w:val="none" w:sz="0" w:space="0" w:color="auto"/>
                <w:right w:val="none" w:sz="0" w:space="0" w:color="auto"/>
              </w:divBdr>
            </w:div>
            <w:div w:id="790440303">
              <w:marLeft w:val="0"/>
              <w:marRight w:val="0"/>
              <w:marTop w:val="0"/>
              <w:marBottom w:val="0"/>
              <w:divBdr>
                <w:top w:val="none" w:sz="0" w:space="0" w:color="auto"/>
                <w:left w:val="none" w:sz="0" w:space="0" w:color="auto"/>
                <w:bottom w:val="none" w:sz="0" w:space="0" w:color="auto"/>
                <w:right w:val="none" w:sz="0" w:space="0" w:color="auto"/>
              </w:divBdr>
            </w:div>
            <w:div w:id="1132675956">
              <w:marLeft w:val="0"/>
              <w:marRight w:val="0"/>
              <w:marTop w:val="0"/>
              <w:marBottom w:val="0"/>
              <w:divBdr>
                <w:top w:val="none" w:sz="0" w:space="0" w:color="auto"/>
                <w:left w:val="none" w:sz="0" w:space="0" w:color="auto"/>
                <w:bottom w:val="none" w:sz="0" w:space="0" w:color="auto"/>
                <w:right w:val="none" w:sz="0" w:space="0" w:color="auto"/>
              </w:divBdr>
            </w:div>
            <w:div w:id="1186402495">
              <w:marLeft w:val="0"/>
              <w:marRight w:val="0"/>
              <w:marTop w:val="0"/>
              <w:marBottom w:val="0"/>
              <w:divBdr>
                <w:top w:val="none" w:sz="0" w:space="0" w:color="auto"/>
                <w:left w:val="none" w:sz="0" w:space="0" w:color="auto"/>
                <w:bottom w:val="none" w:sz="0" w:space="0" w:color="auto"/>
                <w:right w:val="none" w:sz="0" w:space="0" w:color="auto"/>
              </w:divBdr>
            </w:div>
            <w:div w:id="1236361458">
              <w:marLeft w:val="0"/>
              <w:marRight w:val="0"/>
              <w:marTop w:val="0"/>
              <w:marBottom w:val="0"/>
              <w:divBdr>
                <w:top w:val="none" w:sz="0" w:space="0" w:color="auto"/>
                <w:left w:val="none" w:sz="0" w:space="0" w:color="auto"/>
                <w:bottom w:val="none" w:sz="0" w:space="0" w:color="auto"/>
                <w:right w:val="none" w:sz="0" w:space="0" w:color="auto"/>
              </w:divBdr>
            </w:div>
            <w:div w:id="1714574267">
              <w:marLeft w:val="0"/>
              <w:marRight w:val="0"/>
              <w:marTop w:val="0"/>
              <w:marBottom w:val="0"/>
              <w:divBdr>
                <w:top w:val="none" w:sz="0" w:space="0" w:color="auto"/>
                <w:left w:val="none" w:sz="0" w:space="0" w:color="auto"/>
                <w:bottom w:val="none" w:sz="0" w:space="0" w:color="auto"/>
                <w:right w:val="none" w:sz="0" w:space="0" w:color="auto"/>
              </w:divBdr>
            </w:div>
            <w:div w:id="2009598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598124">
      <w:bodyDiv w:val="1"/>
      <w:marLeft w:val="0"/>
      <w:marRight w:val="0"/>
      <w:marTop w:val="0"/>
      <w:marBottom w:val="0"/>
      <w:divBdr>
        <w:top w:val="none" w:sz="0" w:space="0" w:color="auto"/>
        <w:left w:val="none" w:sz="0" w:space="0" w:color="auto"/>
        <w:bottom w:val="none" w:sz="0" w:space="0" w:color="auto"/>
        <w:right w:val="none" w:sz="0" w:space="0" w:color="auto"/>
      </w:divBdr>
      <w:divsChild>
        <w:div w:id="1526359779">
          <w:marLeft w:val="480"/>
          <w:marRight w:val="0"/>
          <w:marTop w:val="0"/>
          <w:marBottom w:val="0"/>
          <w:divBdr>
            <w:top w:val="none" w:sz="0" w:space="0" w:color="auto"/>
            <w:left w:val="none" w:sz="0" w:space="0" w:color="auto"/>
            <w:bottom w:val="none" w:sz="0" w:space="0" w:color="auto"/>
            <w:right w:val="none" w:sz="0" w:space="0" w:color="auto"/>
          </w:divBdr>
          <w:divsChild>
            <w:div w:id="103422716">
              <w:marLeft w:val="0"/>
              <w:marRight w:val="0"/>
              <w:marTop w:val="0"/>
              <w:marBottom w:val="0"/>
              <w:divBdr>
                <w:top w:val="none" w:sz="0" w:space="0" w:color="auto"/>
                <w:left w:val="none" w:sz="0" w:space="0" w:color="auto"/>
                <w:bottom w:val="none" w:sz="0" w:space="0" w:color="auto"/>
                <w:right w:val="none" w:sz="0" w:space="0" w:color="auto"/>
              </w:divBdr>
            </w:div>
            <w:div w:id="1051072307">
              <w:marLeft w:val="0"/>
              <w:marRight w:val="0"/>
              <w:marTop w:val="0"/>
              <w:marBottom w:val="0"/>
              <w:divBdr>
                <w:top w:val="none" w:sz="0" w:space="0" w:color="auto"/>
                <w:left w:val="none" w:sz="0" w:space="0" w:color="auto"/>
                <w:bottom w:val="none" w:sz="0" w:space="0" w:color="auto"/>
                <w:right w:val="none" w:sz="0" w:space="0" w:color="auto"/>
              </w:divBdr>
            </w:div>
            <w:div w:id="174729012">
              <w:marLeft w:val="0"/>
              <w:marRight w:val="0"/>
              <w:marTop w:val="0"/>
              <w:marBottom w:val="0"/>
              <w:divBdr>
                <w:top w:val="none" w:sz="0" w:space="0" w:color="auto"/>
                <w:left w:val="none" w:sz="0" w:space="0" w:color="auto"/>
                <w:bottom w:val="none" w:sz="0" w:space="0" w:color="auto"/>
                <w:right w:val="none" w:sz="0" w:space="0" w:color="auto"/>
              </w:divBdr>
            </w:div>
            <w:div w:id="404884889">
              <w:marLeft w:val="0"/>
              <w:marRight w:val="0"/>
              <w:marTop w:val="0"/>
              <w:marBottom w:val="0"/>
              <w:divBdr>
                <w:top w:val="none" w:sz="0" w:space="0" w:color="auto"/>
                <w:left w:val="none" w:sz="0" w:space="0" w:color="auto"/>
                <w:bottom w:val="none" w:sz="0" w:space="0" w:color="auto"/>
                <w:right w:val="none" w:sz="0" w:space="0" w:color="auto"/>
              </w:divBdr>
            </w:div>
            <w:div w:id="1112019667">
              <w:marLeft w:val="0"/>
              <w:marRight w:val="0"/>
              <w:marTop w:val="0"/>
              <w:marBottom w:val="0"/>
              <w:divBdr>
                <w:top w:val="none" w:sz="0" w:space="0" w:color="auto"/>
                <w:left w:val="none" w:sz="0" w:space="0" w:color="auto"/>
                <w:bottom w:val="none" w:sz="0" w:space="0" w:color="auto"/>
                <w:right w:val="none" w:sz="0" w:space="0" w:color="auto"/>
              </w:divBdr>
            </w:div>
            <w:div w:id="1152139609">
              <w:marLeft w:val="0"/>
              <w:marRight w:val="0"/>
              <w:marTop w:val="0"/>
              <w:marBottom w:val="0"/>
              <w:divBdr>
                <w:top w:val="none" w:sz="0" w:space="0" w:color="auto"/>
                <w:left w:val="none" w:sz="0" w:space="0" w:color="auto"/>
                <w:bottom w:val="none" w:sz="0" w:space="0" w:color="auto"/>
                <w:right w:val="none" w:sz="0" w:space="0" w:color="auto"/>
              </w:divBdr>
            </w:div>
            <w:div w:id="2128037421">
              <w:marLeft w:val="0"/>
              <w:marRight w:val="0"/>
              <w:marTop w:val="0"/>
              <w:marBottom w:val="0"/>
              <w:divBdr>
                <w:top w:val="none" w:sz="0" w:space="0" w:color="auto"/>
                <w:left w:val="none" w:sz="0" w:space="0" w:color="auto"/>
                <w:bottom w:val="none" w:sz="0" w:space="0" w:color="auto"/>
                <w:right w:val="none" w:sz="0" w:space="0" w:color="auto"/>
              </w:divBdr>
            </w:div>
            <w:div w:id="1244679138">
              <w:marLeft w:val="0"/>
              <w:marRight w:val="0"/>
              <w:marTop w:val="0"/>
              <w:marBottom w:val="0"/>
              <w:divBdr>
                <w:top w:val="none" w:sz="0" w:space="0" w:color="auto"/>
                <w:left w:val="none" w:sz="0" w:space="0" w:color="auto"/>
                <w:bottom w:val="none" w:sz="0" w:space="0" w:color="auto"/>
                <w:right w:val="none" w:sz="0" w:space="0" w:color="auto"/>
              </w:divBdr>
            </w:div>
            <w:div w:id="121858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1664906">
      <w:bodyDiv w:val="1"/>
      <w:marLeft w:val="0"/>
      <w:marRight w:val="0"/>
      <w:marTop w:val="0"/>
      <w:marBottom w:val="0"/>
      <w:divBdr>
        <w:top w:val="none" w:sz="0" w:space="0" w:color="auto"/>
        <w:left w:val="none" w:sz="0" w:space="0" w:color="auto"/>
        <w:bottom w:val="none" w:sz="0" w:space="0" w:color="auto"/>
        <w:right w:val="none" w:sz="0" w:space="0" w:color="auto"/>
      </w:divBdr>
      <w:divsChild>
        <w:div w:id="257904953">
          <w:marLeft w:val="480"/>
          <w:marRight w:val="0"/>
          <w:marTop w:val="0"/>
          <w:marBottom w:val="0"/>
          <w:divBdr>
            <w:top w:val="none" w:sz="0" w:space="0" w:color="auto"/>
            <w:left w:val="none" w:sz="0" w:space="0" w:color="auto"/>
            <w:bottom w:val="none" w:sz="0" w:space="0" w:color="auto"/>
            <w:right w:val="none" w:sz="0" w:space="0" w:color="auto"/>
          </w:divBdr>
          <w:divsChild>
            <w:div w:id="112556920">
              <w:marLeft w:val="0"/>
              <w:marRight w:val="0"/>
              <w:marTop w:val="0"/>
              <w:marBottom w:val="0"/>
              <w:divBdr>
                <w:top w:val="none" w:sz="0" w:space="0" w:color="auto"/>
                <w:left w:val="none" w:sz="0" w:space="0" w:color="auto"/>
                <w:bottom w:val="none" w:sz="0" w:space="0" w:color="auto"/>
                <w:right w:val="none" w:sz="0" w:space="0" w:color="auto"/>
              </w:divBdr>
            </w:div>
            <w:div w:id="1782339012">
              <w:marLeft w:val="0"/>
              <w:marRight w:val="0"/>
              <w:marTop w:val="0"/>
              <w:marBottom w:val="0"/>
              <w:divBdr>
                <w:top w:val="none" w:sz="0" w:space="0" w:color="auto"/>
                <w:left w:val="none" w:sz="0" w:space="0" w:color="auto"/>
                <w:bottom w:val="none" w:sz="0" w:space="0" w:color="auto"/>
                <w:right w:val="none" w:sz="0" w:space="0" w:color="auto"/>
              </w:divBdr>
            </w:div>
            <w:div w:id="1572274935">
              <w:marLeft w:val="0"/>
              <w:marRight w:val="0"/>
              <w:marTop w:val="0"/>
              <w:marBottom w:val="0"/>
              <w:divBdr>
                <w:top w:val="none" w:sz="0" w:space="0" w:color="auto"/>
                <w:left w:val="none" w:sz="0" w:space="0" w:color="auto"/>
                <w:bottom w:val="none" w:sz="0" w:space="0" w:color="auto"/>
                <w:right w:val="none" w:sz="0" w:space="0" w:color="auto"/>
              </w:divBdr>
            </w:div>
            <w:div w:id="1226793413">
              <w:marLeft w:val="0"/>
              <w:marRight w:val="0"/>
              <w:marTop w:val="0"/>
              <w:marBottom w:val="0"/>
              <w:divBdr>
                <w:top w:val="none" w:sz="0" w:space="0" w:color="auto"/>
                <w:left w:val="none" w:sz="0" w:space="0" w:color="auto"/>
                <w:bottom w:val="none" w:sz="0" w:space="0" w:color="auto"/>
                <w:right w:val="none" w:sz="0" w:space="0" w:color="auto"/>
              </w:divBdr>
            </w:div>
            <w:div w:id="1713992217">
              <w:marLeft w:val="0"/>
              <w:marRight w:val="0"/>
              <w:marTop w:val="0"/>
              <w:marBottom w:val="0"/>
              <w:divBdr>
                <w:top w:val="none" w:sz="0" w:space="0" w:color="auto"/>
                <w:left w:val="none" w:sz="0" w:space="0" w:color="auto"/>
                <w:bottom w:val="none" w:sz="0" w:space="0" w:color="auto"/>
                <w:right w:val="none" w:sz="0" w:space="0" w:color="auto"/>
              </w:divBdr>
            </w:div>
            <w:div w:id="1133134791">
              <w:marLeft w:val="0"/>
              <w:marRight w:val="0"/>
              <w:marTop w:val="0"/>
              <w:marBottom w:val="0"/>
              <w:divBdr>
                <w:top w:val="none" w:sz="0" w:space="0" w:color="auto"/>
                <w:left w:val="none" w:sz="0" w:space="0" w:color="auto"/>
                <w:bottom w:val="none" w:sz="0" w:space="0" w:color="auto"/>
                <w:right w:val="none" w:sz="0" w:space="0" w:color="auto"/>
              </w:divBdr>
            </w:div>
            <w:div w:id="1058473639">
              <w:marLeft w:val="0"/>
              <w:marRight w:val="0"/>
              <w:marTop w:val="0"/>
              <w:marBottom w:val="0"/>
              <w:divBdr>
                <w:top w:val="none" w:sz="0" w:space="0" w:color="auto"/>
                <w:left w:val="none" w:sz="0" w:space="0" w:color="auto"/>
                <w:bottom w:val="none" w:sz="0" w:space="0" w:color="auto"/>
                <w:right w:val="none" w:sz="0" w:space="0" w:color="auto"/>
              </w:divBdr>
            </w:div>
            <w:div w:id="1144782875">
              <w:marLeft w:val="0"/>
              <w:marRight w:val="0"/>
              <w:marTop w:val="0"/>
              <w:marBottom w:val="0"/>
              <w:divBdr>
                <w:top w:val="none" w:sz="0" w:space="0" w:color="auto"/>
                <w:left w:val="none" w:sz="0" w:space="0" w:color="auto"/>
                <w:bottom w:val="none" w:sz="0" w:space="0" w:color="auto"/>
                <w:right w:val="none" w:sz="0" w:space="0" w:color="auto"/>
              </w:divBdr>
            </w:div>
            <w:div w:id="77942381">
              <w:marLeft w:val="0"/>
              <w:marRight w:val="0"/>
              <w:marTop w:val="0"/>
              <w:marBottom w:val="0"/>
              <w:divBdr>
                <w:top w:val="none" w:sz="0" w:space="0" w:color="auto"/>
                <w:left w:val="none" w:sz="0" w:space="0" w:color="auto"/>
                <w:bottom w:val="none" w:sz="0" w:space="0" w:color="auto"/>
                <w:right w:val="none" w:sz="0" w:space="0" w:color="auto"/>
              </w:divBdr>
            </w:div>
            <w:div w:id="1498228949">
              <w:marLeft w:val="0"/>
              <w:marRight w:val="0"/>
              <w:marTop w:val="0"/>
              <w:marBottom w:val="0"/>
              <w:divBdr>
                <w:top w:val="none" w:sz="0" w:space="0" w:color="auto"/>
                <w:left w:val="none" w:sz="0" w:space="0" w:color="auto"/>
                <w:bottom w:val="none" w:sz="0" w:space="0" w:color="auto"/>
                <w:right w:val="none" w:sz="0" w:space="0" w:color="auto"/>
              </w:divBdr>
            </w:div>
            <w:div w:id="380638800">
              <w:marLeft w:val="0"/>
              <w:marRight w:val="0"/>
              <w:marTop w:val="0"/>
              <w:marBottom w:val="0"/>
              <w:divBdr>
                <w:top w:val="none" w:sz="0" w:space="0" w:color="auto"/>
                <w:left w:val="none" w:sz="0" w:space="0" w:color="auto"/>
                <w:bottom w:val="none" w:sz="0" w:space="0" w:color="auto"/>
                <w:right w:val="none" w:sz="0" w:space="0" w:color="auto"/>
              </w:divBdr>
            </w:div>
            <w:div w:id="235481390">
              <w:marLeft w:val="0"/>
              <w:marRight w:val="0"/>
              <w:marTop w:val="0"/>
              <w:marBottom w:val="0"/>
              <w:divBdr>
                <w:top w:val="none" w:sz="0" w:space="0" w:color="auto"/>
                <w:left w:val="none" w:sz="0" w:space="0" w:color="auto"/>
                <w:bottom w:val="none" w:sz="0" w:space="0" w:color="auto"/>
                <w:right w:val="none" w:sz="0" w:space="0" w:color="auto"/>
              </w:divBdr>
            </w:div>
            <w:div w:id="1421953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261556">
      <w:bodyDiv w:val="1"/>
      <w:marLeft w:val="0"/>
      <w:marRight w:val="0"/>
      <w:marTop w:val="0"/>
      <w:marBottom w:val="0"/>
      <w:divBdr>
        <w:top w:val="none" w:sz="0" w:space="0" w:color="auto"/>
        <w:left w:val="none" w:sz="0" w:space="0" w:color="auto"/>
        <w:bottom w:val="none" w:sz="0" w:space="0" w:color="auto"/>
        <w:right w:val="none" w:sz="0" w:space="0" w:color="auto"/>
      </w:divBdr>
      <w:divsChild>
        <w:div w:id="1596984597">
          <w:marLeft w:val="480"/>
          <w:marRight w:val="0"/>
          <w:marTop w:val="0"/>
          <w:marBottom w:val="0"/>
          <w:divBdr>
            <w:top w:val="none" w:sz="0" w:space="0" w:color="auto"/>
            <w:left w:val="none" w:sz="0" w:space="0" w:color="auto"/>
            <w:bottom w:val="none" w:sz="0" w:space="0" w:color="auto"/>
            <w:right w:val="none" w:sz="0" w:space="0" w:color="auto"/>
          </w:divBdr>
          <w:divsChild>
            <w:div w:id="2011835645">
              <w:marLeft w:val="0"/>
              <w:marRight w:val="0"/>
              <w:marTop w:val="0"/>
              <w:marBottom w:val="0"/>
              <w:divBdr>
                <w:top w:val="none" w:sz="0" w:space="0" w:color="auto"/>
                <w:left w:val="none" w:sz="0" w:space="0" w:color="auto"/>
                <w:bottom w:val="none" w:sz="0" w:space="0" w:color="auto"/>
                <w:right w:val="none" w:sz="0" w:space="0" w:color="auto"/>
              </w:divBdr>
            </w:div>
            <w:div w:id="2560057">
              <w:marLeft w:val="0"/>
              <w:marRight w:val="0"/>
              <w:marTop w:val="0"/>
              <w:marBottom w:val="0"/>
              <w:divBdr>
                <w:top w:val="none" w:sz="0" w:space="0" w:color="auto"/>
                <w:left w:val="none" w:sz="0" w:space="0" w:color="auto"/>
                <w:bottom w:val="none" w:sz="0" w:space="0" w:color="auto"/>
                <w:right w:val="none" w:sz="0" w:space="0" w:color="auto"/>
              </w:divBdr>
            </w:div>
            <w:div w:id="1711107300">
              <w:marLeft w:val="0"/>
              <w:marRight w:val="0"/>
              <w:marTop w:val="0"/>
              <w:marBottom w:val="0"/>
              <w:divBdr>
                <w:top w:val="none" w:sz="0" w:space="0" w:color="auto"/>
                <w:left w:val="none" w:sz="0" w:space="0" w:color="auto"/>
                <w:bottom w:val="none" w:sz="0" w:space="0" w:color="auto"/>
                <w:right w:val="none" w:sz="0" w:space="0" w:color="auto"/>
              </w:divBdr>
            </w:div>
            <w:div w:id="540365075">
              <w:marLeft w:val="0"/>
              <w:marRight w:val="0"/>
              <w:marTop w:val="0"/>
              <w:marBottom w:val="0"/>
              <w:divBdr>
                <w:top w:val="none" w:sz="0" w:space="0" w:color="auto"/>
                <w:left w:val="none" w:sz="0" w:space="0" w:color="auto"/>
                <w:bottom w:val="none" w:sz="0" w:space="0" w:color="auto"/>
                <w:right w:val="none" w:sz="0" w:space="0" w:color="auto"/>
              </w:divBdr>
            </w:div>
            <w:div w:id="1437360701">
              <w:marLeft w:val="0"/>
              <w:marRight w:val="0"/>
              <w:marTop w:val="0"/>
              <w:marBottom w:val="0"/>
              <w:divBdr>
                <w:top w:val="none" w:sz="0" w:space="0" w:color="auto"/>
                <w:left w:val="none" w:sz="0" w:space="0" w:color="auto"/>
                <w:bottom w:val="none" w:sz="0" w:space="0" w:color="auto"/>
                <w:right w:val="none" w:sz="0" w:space="0" w:color="auto"/>
              </w:divBdr>
            </w:div>
            <w:div w:id="1487697084">
              <w:marLeft w:val="0"/>
              <w:marRight w:val="0"/>
              <w:marTop w:val="0"/>
              <w:marBottom w:val="0"/>
              <w:divBdr>
                <w:top w:val="none" w:sz="0" w:space="0" w:color="auto"/>
                <w:left w:val="none" w:sz="0" w:space="0" w:color="auto"/>
                <w:bottom w:val="none" w:sz="0" w:space="0" w:color="auto"/>
                <w:right w:val="none" w:sz="0" w:space="0" w:color="auto"/>
              </w:divBdr>
            </w:div>
            <w:div w:id="2091465920">
              <w:marLeft w:val="0"/>
              <w:marRight w:val="0"/>
              <w:marTop w:val="0"/>
              <w:marBottom w:val="0"/>
              <w:divBdr>
                <w:top w:val="none" w:sz="0" w:space="0" w:color="auto"/>
                <w:left w:val="none" w:sz="0" w:space="0" w:color="auto"/>
                <w:bottom w:val="none" w:sz="0" w:space="0" w:color="auto"/>
                <w:right w:val="none" w:sz="0" w:space="0" w:color="auto"/>
              </w:divBdr>
            </w:div>
            <w:div w:id="522594829">
              <w:marLeft w:val="0"/>
              <w:marRight w:val="0"/>
              <w:marTop w:val="0"/>
              <w:marBottom w:val="0"/>
              <w:divBdr>
                <w:top w:val="none" w:sz="0" w:space="0" w:color="auto"/>
                <w:left w:val="none" w:sz="0" w:space="0" w:color="auto"/>
                <w:bottom w:val="none" w:sz="0" w:space="0" w:color="auto"/>
                <w:right w:val="none" w:sz="0" w:space="0" w:color="auto"/>
              </w:divBdr>
            </w:div>
            <w:div w:id="1201896618">
              <w:marLeft w:val="0"/>
              <w:marRight w:val="0"/>
              <w:marTop w:val="0"/>
              <w:marBottom w:val="0"/>
              <w:divBdr>
                <w:top w:val="none" w:sz="0" w:space="0" w:color="auto"/>
                <w:left w:val="none" w:sz="0" w:space="0" w:color="auto"/>
                <w:bottom w:val="none" w:sz="0" w:space="0" w:color="auto"/>
                <w:right w:val="none" w:sz="0" w:space="0" w:color="auto"/>
              </w:divBdr>
            </w:div>
            <w:div w:id="1032145228">
              <w:marLeft w:val="0"/>
              <w:marRight w:val="0"/>
              <w:marTop w:val="0"/>
              <w:marBottom w:val="0"/>
              <w:divBdr>
                <w:top w:val="none" w:sz="0" w:space="0" w:color="auto"/>
                <w:left w:val="none" w:sz="0" w:space="0" w:color="auto"/>
                <w:bottom w:val="none" w:sz="0" w:space="0" w:color="auto"/>
                <w:right w:val="none" w:sz="0" w:space="0" w:color="auto"/>
              </w:divBdr>
            </w:div>
            <w:div w:id="71633973">
              <w:marLeft w:val="0"/>
              <w:marRight w:val="0"/>
              <w:marTop w:val="0"/>
              <w:marBottom w:val="0"/>
              <w:divBdr>
                <w:top w:val="none" w:sz="0" w:space="0" w:color="auto"/>
                <w:left w:val="none" w:sz="0" w:space="0" w:color="auto"/>
                <w:bottom w:val="none" w:sz="0" w:space="0" w:color="auto"/>
                <w:right w:val="none" w:sz="0" w:space="0" w:color="auto"/>
              </w:divBdr>
            </w:div>
            <w:div w:id="1279414894">
              <w:marLeft w:val="0"/>
              <w:marRight w:val="0"/>
              <w:marTop w:val="0"/>
              <w:marBottom w:val="0"/>
              <w:divBdr>
                <w:top w:val="none" w:sz="0" w:space="0" w:color="auto"/>
                <w:left w:val="none" w:sz="0" w:space="0" w:color="auto"/>
                <w:bottom w:val="none" w:sz="0" w:space="0" w:color="auto"/>
                <w:right w:val="none" w:sz="0" w:space="0" w:color="auto"/>
              </w:divBdr>
            </w:div>
            <w:div w:id="1718698346">
              <w:marLeft w:val="0"/>
              <w:marRight w:val="0"/>
              <w:marTop w:val="0"/>
              <w:marBottom w:val="0"/>
              <w:divBdr>
                <w:top w:val="none" w:sz="0" w:space="0" w:color="auto"/>
                <w:left w:val="none" w:sz="0" w:space="0" w:color="auto"/>
                <w:bottom w:val="none" w:sz="0" w:space="0" w:color="auto"/>
                <w:right w:val="none" w:sz="0" w:space="0" w:color="auto"/>
              </w:divBdr>
            </w:div>
            <w:div w:id="281956508">
              <w:marLeft w:val="0"/>
              <w:marRight w:val="0"/>
              <w:marTop w:val="0"/>
              <w:marBottom w:val="0"/>
              <w:divBdr>
                <w:top w:val="none" w:sz="0" w:space="0" w:color="auto"/>
                <w:left w:val="none" w:sz="0" w:space="0" w:color="auto"/>
                <w:bottom w:val="none" w:sz="0" w:space="0" w:color="auto"/>
                <w:right w:val="none" w:sz="0" w:space="0" w:color="auto"/>
              </w:divBdr>
            </w:div>
            <w:div w:id="193924863">
              <w:marLeft w:val="0"/>
              <w:marRight w:val="0"/>
              <w:marTop w:val="0"/>
              <w:marBottom w:val="0"/>
              <w:divBdr>
                <w:top w:val="none" w:sz="0" w:space="0" w:color="auto"/>
                <w:left w:val="none" w:sz="0" w:space="0" w:color="auto"/>
                <w:bottom w:val="none" w:sz="0" w:space="0" w:color="auto"/>
                <w:right w:val="none" w:sz="0" w:space="0" w:color="auto"/>
              </w:divBdr>
            </w:div>
            <w:div w:id="1363049816">
              <w:marLeft w:val="0"/>
              <w:marRight w:val="0"/>
              <w:marTop w:val="0"/>
              <w:marBottom w:val="0"/>
              <w:divBdr>
                <w:top w:val="none" w:sz="0" w:space="0" w:color="auto"/>
                <w:left w:val="none" w:sz="0" w:space="0" w:color="auto"/>
                <w:bottom w:val="none" w:sz="0" w:space="0" w:color="auto"/>
                <w:right w:val="none" w:sz="0" w:space="0" w:color="auto"/>
              </w:divBdr>
            </w:div>
            <w:div w:id="1279873460">
              <w:marLeft w:val="0"/>
              <w:marRight w:val="0"/>
              <w:marTop w:val="0"/>
              <w:marBottom w:val="0"/>
              <w:divBdr>
                <w:top w:val="none" w:sz="0" w:space="0" w:color="auto"/>
                <w:left w:val="none" w:sz="0" w:space="0" w:color="auto"/>
                <w:bottom w:val="none" w:sz="0" w:space="0" w:color="auto"/>
                <w:right w:val="none" w:sz="0" w:space="0" w:color="auto"/>
              </w:divBdr>
            </w:div>
            <w:div w:id="2145846793">
              <w:marLeft w:val="0"/>
              <w:marRight w:val="0"/>
              <w:marTop w:val="0"/>
              <w:marBottom w:val="0"/>
              <w:divBdr>
                <w:top w:val="none" w:sz="0" w:space="0" w:color="auto"/>
                <w:left w:val="none" w:sz="0" w:space="0" w:color="auto"/>
                <w:bottom w:val="none" w:sz="0" w:space="0" w:color="auto"/>
                <w:right w:val="none" w:sz="0" w:space="0" w:color="auto"/>
              </w:divBdr>
            </w:div>
            <w:div w:id="181625467">
              <w:marLeft w:val="0"/>
              <w:marRight w:val="0"/>
              <w:marTop w:val="0"/>
              <w:marBottom w:val="0"/>
              <w:divBdr>
                <w:top w:val="none" w:sz="0" w:space="0" w:color="auto"/>
                <w:left w:val="none" w:sz="0" w:space="0" w:color="auto"/>
                <w:bottom w:val="none" w:sz="0" w:space="0" w:color="auto"/>
                <w:right w:val="none" w:sz="0" w:space="0" w:color="auto"/>
              </w:divBdr>
            </w:div>
            <w:div w:id="869612030">
              <w:marLeft w:val="0"/>
              <w:marRight w:val="0"/>
              <w:marTop w:val="0"/>
              <w:marBottom w:val="0"/>
              <w:divBdr>
                <w:top w:val="none" w:sz="0" w:space="0" w:color="auto"/>
                <w:left w:val="none" w:sz="0" w:space="0" w:color="auto"/>
                <w:bottom w:val="none" w:sz="0" w:space="0" w:color="auto"/>
                <w:right w:val="none" w:sz="0" w:space="0" w:color="auto"/>
              </w:divBdr>
            </w:div>
            <w:div w:id="1475221645">
              <w:marLeft w:val="0"/>
              <w:marRight w:val="0"/>
              <w:marTop w:val="0"/>
              <w:marBottom w:val="0"/>
              <w:divBdr>
                <w:top w:val="none" w:sz="0" w:space="0" w:color="auto"/>
                <w:left w:val="none" w:sz="0" w:space="0" w:color="auto"/>
                <w:bottom w:val="none" w:sz="0" w:space="0" w:color="auto"/>
                <w:right w:val="none" w:sz="0" w:space="0" w:color="auto"/>
              </w:divBdr>
            </w:div>
            <w:div w:id="1954247855">
              <w:marLeft w:val="0"/>
              <w:marRight w:val="0"/>
              <w:marTop w:val="0"/>
              <w:marBottom w:val="0"/>
              <w:divBdr>
                <w:top w:val="none" w:sz="0" w:space="0" w:color="auto"/>
                <w:left w:val="none" w:sz="0" w:space="0" w:color="auto"/>
                <w:bottom w:val="none" w:sz="0" w:space="0" w:color="auto"/>
                <w:right w:val="none" w:sz="0" w:space="0" w:color="auto"/>
              </w:divBdr>
            </w:div>
            <w:div w:id="161360155">
              <w:marLeft w:val="0"/>
              <w:marRight w:val="0"/>
              <w:marTop w:val="0"/>
              <w:marBottom w:val="0"/>
              <w:divBdr>
                <w:top w:val="none" w:sz="0" w:space="0" w:color="auto"/>
                <w:left w:val="none" w:sz="0" w:space="0" w:color="auto"/>
                <w:bottom w:val="none" w:sz="0" w:space="0" w:color="auto"/>
                <w:right w:val="none" w:sz="0" w:space="0" w:color="auto"/>
              </w:divBdr>
            </w:div>
            <w:div w:id="385105776">
              <w:marLeft w:val="0"/>
              <w:marRight w:val="0"/>
              <w:marTop w:val="0"/>
              <w:marBottom w:val="0"/>
              <w:divBdr>
                <w:top w:val="none" w:sz="0" w:space="0" w:color="auto"/>
                <w:left w:val="none" w:sz="0" w:space="0" w:color="auto"/>
                <w:bottom w:val="none" w:sz="0" w:space="0" w:color="auto"/>
                <w:right w:val="none" w:sz="0" w:space="0" w:color="auto"/>
              </w:divBdr>
            </w:div>
            <w:div w:id="1143472607">
              <w:marLeft w:val="0"/>
              <w:marRight w:val="0"/>
              <w:marTop w:val="0"/>
              <w:marBottom w:val="0"/>
              <w:divBdr>
                <w:top w:val="none" w:sz="0" w:space="0" w:color="auto"/>
                <w:left w:val="none" w:sz="0" w:space="0" w:color="auto"/>
                <w:bottom w:val="none" w:sz="0" w:space="0" w:color="auto"/>
                <w:right w:val="none" w:sz="0" w:space="0" w:color="auto"/>
              </w:divBdr>
            </w:div>
            <w:div w:id="1030184694">
              <w:marLeft w:val="0"/>
              <w:marRight w:val="0"/>
              <w:marTop w:val="0"/>
              <w:marBottom w:val="0"/>
              <w:divBdr>
                <w:top w:val="none" w:sz="0" w:space="0" w:color="auto"/>
                <w:left w:val="none" w:sz="0" w:space="0" w:color="auto"/>
                <w:bottom w:val="none" w:sz="0" w:space="0" w:color="auto"/>
                <w:right w:val="none" w:sz="0" w:space="0" w:color="auto"/>
              </w:divBdr>
            </w:div>
            <w:div w:id="897670723">
              <w:marLeft w:val="0"/>
              <w:marRight w:val="0"/>
              <w:marTop w:val="0"/>
              <w:marBottom w:val="0"/>
              <w:divBdr>
                <w:top w:val="none" w:sz="0" w:space="0" w:color="auto"/>
                <w:left w:val="none" w:sz="0" w:space="0" w:color="auto"/>
                <w:bottom w:val="none" w:sz="0" w:space="0" w:color="auto"/>
                <w:right w:val="none" w:sz="0" w:space="0" w:color="auto"/>
              </w:divBdr>
            </w:div>
            <w:div w:id="1226379141">
              <w:marLeft w:val="0"/>
              <w:marRight w:val="0"/>
              <w:marTop w:val="0"/>
              <w:marBottom w:val="0"/>
              <w:divBdr>
                <w:top w:val="none" w:sz="0" w:space="0" w:color="auto"/>
                <w:left w:val="none" w:sz="0" w:space="0" w:color="auto"/>
                <w:bottom w:val="none" w:sz="0" w:space="0" w:color="auto"/>
                <w:right w:val="none" w:sz="0" w:space="0" w:color="auto"/>
              </w:divBdr>
            </w:div>
            <w:div w:id="1665085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1777285">
      <w:bodyDiv w:val="1"/>
      <w:marLeft w:val="0"/>
      <w:marRight w:val="0"/>
      <w:marTop w:val="0"/>
      <w:marBottom w:val="0"/>
      <w:divBdr>
        <w:top w:val="none" w:sz="0" w:space="0" w:color="auto"/>
        <w:left w:val="none" w:sz="0" w:space="0" w:color="auto"/>
        <w:bottom w:val="none" w:sz="0" w:space="0" w:color="auto"/>
        <w:right w:val="none" w:sz="0" w:space="0" w:color="auto"/>
      </w:divBdr>
    </w:div>
    <w:div w:id="1979064589">
      <w:bodyDiv w:val="1"/>
      <w:marLeft w:val="0"/>
      <w:marRight w:val="0"/>
      <w:marTop w:val="0"/>
      <w:marBottom w:val="0"/>
      <w:divBdr>
        <w:top w:val="none" w:sz="0" w:space="0" w:color="auto"/>
        <w:left w:val="none" w:sz="0" w:space="0" w:color="auto"/>
        <w:bottom w:val="none" w:sz="0" w:space="0" w:color="auto"/>
        <w:right w:val="none" w:sz="0" w:space="0" w:color="auto"/>
      </w:divBdr>
      <w:divsChild>
        <w:div w:id="1316110737">
          <w:marLeft w:val="480"/>
          <w:marRight w:val="0"/>
          <w:marTop w:val="0"/>
          <w:marBottom w:val="0"/>
          <w:divBdr>
            <w:top w:val="none" w:sz="0" w:space="0" w:color="auto"/>
            <w:left w:val="none" w:sz="0" w:space="0" w:color="auto"/>
            <w:bottom w:val="none" w:sz="0" w:space="0" w:color="auto"/>
            <w:right w:val="none" w:sz="0" w:space="0" w:color="auto"/>
          </w:divBdr>
          <w:divsChild>
            <w:div w:id="955137293">
              <w:marLeft w:val="0"/>
              <w:marRight w:val="0"/>
              <w:marTop w:val="0"/>
              <w:marBottom w:val="0"/>
              <w:divBdr>
                <w:top w:val="none" w:sz="0" w:space="0" w:color="auto"/>
                <w:left w:val="none" w:sz="0" w:space="0" w:color="auto"/>
                <w:bottom w:val="none" w:sz="0" w:space="0" w:color="auto"/>
                <w:right w:val="none" w:sz="0" w:space="0" w:color="auto"/>
              </w:divBdr>
            </w:div>
            <w:div w:id="1150516979">
              <w:marLeft w:val="0"/>
              <w:marRight w:val="0"/>
              <w:marTop w:val="0"/>
              <w:marBottom w:val="0"/>
              <w:divBdr>
                <w:top w:val="none" w:sz="0" w:space="0" w:color="auto"/>
                <w:left w:val="none" w:sz="0" w:space="0" w:color="auto"/>
                <w:bottom w:val="none" w:sz="0" w:space="0" w:color="auto"/>
                <w:right w:val="none" w:sz="0" w:space="0" w:color="auto"/>
              </w:divBdr>
            </w:div>
            <w:div w:id="1408189946">
              <w:marLeft w:val="0"/>
              <w:marRight w:val="0"/>
              <w:marTop w:val="0"/>
              <w:marBottom w:val="0"/>
              <w:divBdr>
                <w:top w:val="none" w:sz="0" w:space="0" w:color="auto"/>
                <w:left w:val="none" w:sz="0" w:space="0" w:color="auto"/>
                <w:bottom w:val="none" w:sz="0" w:space="0" w:color="auto"/>
                <w:right w:val="none" w:sz="0" w:space="0" w:color="auto"/>
              </w:divBdr>
            </w:div>
            <w:div w:id="631136389">
              <w:marLeft w:val="0"/>
              <w:marRight w:val="0"/>
              <w:marTop w:val="0"/>
              <w:marBottom w:val="0"/>
              <w:divBdr>
                <w:top w:val="none" w:sz="0" w:space="0" w:color="auto"/>
                <w:left w:val="none" w:sz="0" w:space="0" w:color="auto"/>
                <w:bottom w:val="none" w:sz="0" w:space="0" w:color="auto"/>
                <w:right w:val="none" w:sz="0" w:space="0" w:color="auto"/>
              </w:divBdr>
            </w:div>
            <w:div w:id="1835493273">
              <w:marLeft w:val="0"/>
              <w:marRight w:val="0"/>
              <w:marTop w:val="0"/>
              <w:marBottom w:val="0"/>
              <w:divBdr>
                <w:top w:val="none" w:sz="0" w:space="0" w:color="auto"/>
                <w:left w:val="none" w:sz="0" w:space="0" w:color="auto"/>
                <w:bottom w:val="none" w:sz="0" w:space="0" w:color="auto"/>
                <w:right w:val="none" w:sz="0" w:space="0" w:color="auto"/>
              </w:divBdr>
            </w:div>
            <w:div w:id="1920359783">
              <w:marLeft w:val="0"/>
              <w:marRight w:val="0"/>
              <w:marTop w:val="0"/>
              <w:marBottom w:val="0"/>
              <w:divBdr>
                <w:top w:val="none" w:sz="0" w:space="0" w:color="auto"/>
                <w:left w:val="none" w:sz="0" w:space="0" w:color="auto"/>
                <w:bottom w:val="none" w:sz="0" w:space="0" w:color="auto"/>
                <w:right w:val="none" w:sz="0" w:space="0" w:color="auto"/>
              </w:divBdr>
            </w:div>
            <w:div w:id="1751076520">
              <w:marLeft w:val="0"/>
              <w:marRight w:val="0"/>
              <w:marTop w:val="0"/>
              <w:marBottom w:val="0"/>
              <w:divBdr>
                <w:top w:val="none" w:sz="0" w:space="0" w:color="auto"/>
                <w:left w:val="none" w:sz="0" w:space="0" w:color="auto"/>
                <w:bottom w:val="none" w:sz="0" w:space="0" w:color="auto"/>
                <w:right w:val="none" w:sz="0" w:space="0" w:color="auto"/>
              </w:divBdr>
            </w:div>
            <w:div w:id="628975192">
              <w:marLeft w:val="0"/>
              <w:marRight w:val="0"/>
              <w:marTop w:val="0"/>
              <w:marBottom w:val="0"/>
              <w:divBdr>
                <w:top w:val="none" w:sz="0" w:space="0" w:color="auto"/>
                <w:left w:val="none" w:sz="0" w:space="0" w:color="auto"/>
                <w:bottom w:val="none" w:sz="0" w:space="0" w:color="auto"/>
                <w:right w:val="none" w:sz="0" w:space="0" w:color="auto"/>
              </w:divBdr>
            </w:div>
            <w:div w:id="1484657467">
              <w:marLeft w:val="0"/>
              <w:marRight w:val="0"/>
              <w:marTop w:val="0"/>
              <w:marBottom w:val="0"/>
              <w:divBdr>
                <w:top w:val="none" w:sz="0" w:space="0" w:color="auto"/>
                <w:left w:val="none" w:sz="0" w:space="0" w:color="auto"/>
                <w:bottom w:val="none" w:sz="0" w:space="0" w:color="auto"/>
                <w:right w:val="none" w:sz="0" w:space="0" w:color="auto"/>
              </w:divBdr>
            </w:div>
            <w:div w:id="1021324611">
              <w:marLeft w:val="0"/>
              <w:marRight w:val="0"/>
              <w:marTop w:val="0"/>
              <w:marBottom w:val="0"/>
              <w:divBdr>
                <w:top w:val="none" w:sz="0" w:space="0" w:color="auto"/>
                <w:left w:val="none" w:sz="0" w:space="0" w:color="auto"/>
                <w:bottom w:val="none" w:sz="0" w:space="0" w:color="auto"/>
                <w:right w:val="none" w:sz="0" w:space="0" w:color="auto"/>
              </w:divBdr>
            </w:div>
            <w:div w:id="85855340">
              <w:marLeft w:val="0"/>
              <w:marRight w:val="0"/>
              <w:marTop w:val="0"/>
              <w:marBottom w:val="0"/>
              <w:divBdr>
                <w:top w:val="none" w:sz="0" w:space="0" w:color="auto"/>
                <w:left w:val="none" w:sz="0" w:space="0" w:color="auto"/>
                <w:bottom w:val="none" w:sz="0" w:space="0" w:color="auto"/>
                <w:right w:val="none" w:sz="0" w:space="0" w:color="auto"/>
              </w:divBdr>
            </w:div>
            <w:div w:id="283851565">
              <w:marLeft w:val="0"/>
              <w:marRight w:val="0"/>
              <w:marTop w:val="0"/>
              <w:marBottom w:val="0"/>
              <w:divBdr>
                <w:top w:val="none" w:sz="0" w:space="0" w:color="auto"/>
                <w:left w:val="none" w:sz="0" w:space="0" w:color="auto"/>
                <w:bottom w:val="none" w:sz="0" w:space="0" w:color="auto"/>
                <w:right w:val="none" w:sz="0" w:space="0" w:color="auto"/>
              </w:divBdr>
            </w:div>
            <w:div w:id="1178273035">
              <w:marLeft w:val="0"/>
              <w:marRight w:val="0"/>
              <w:marTop w:val="0"/>
              <w:marBottom w:val="0"/>
              <w:divBdr>
                <w:top w:val="none" w:sz="0" w:space="0" w:color="auto"/>
                <w:left w:val="none" w:sz="0" w:space="0" w:color="auto"/>
                <w:bottom w:val="none" w:sz="0" w:space="0" w:color="auto"/>
                <w:right w:val="none" w:sz="0" w:space="0" w:color="auto"/>
              </w:divBdr>
            </w:div>
            <w:div w:id="235481623">
              <w:marLeft w:val="0"/>
              <w:marRight w:val="0"/>
              <w:marTop w:val="0"/>
              <w:marBottom w:val="0"/>
              <w:divBdr>
                <w:top w:val="none" w:sz="0" w:space="0" w:color="auto"/>
                <w:left w:val="none" w:sz="0" w:space="0" w:color="auto"/>
                <w:bottom w:val="none" w:sz="0" w:space="0" w:color="auto"/>
                <w:right w:val="none" w:sz="0" w:space="0" w:color="auto"/>
              </w:divBdr>
            </w:div>
            <w:div w:id="1030186109">
              <w:marLeft w:val="0"/>
              <w:marRight w:val="0"/>
              <w:marTop w:val="0"/>
              <w:marBottom w:val="0"/>
              <w:divBdr>
                <w:top w:val="none" w:sz="0" w:space="0" w:color="auto"/>
                <w:left w:val="none" w:sz="0" w:space="0" w:color="auto"/>
                <w:bottom w:val="none" w:sz="0" w:space="0" w:color="auto"/>
                <w:right w:val="none" w:sz="0" w:space="0" w:color="auto"/>
              </w:divBdr>
            </w:div>
            <w:div w:id="725109756">
              <w:marLeft w:val="0"/>
              <w:marRight w:val="0"/>
              <w:marTop w:val="0"/>
              <w:marBottom w:val="0"/>
              <w:divBdr>
                <w:top w:val="none" w:sz="0" w:space="0" w:color="auto"/>
                <w:left w:val="none" w:sz="0" w:space="0" w:color="auto"/>
                <w:bottom w:val="none" w:sz="0" w:space="0" w:color="auto"/>
                <w:right w:val="none" w:sz="0" w:space="0" w:color="auto"/>
              </w:divBdr>
            </w:div>
            <w:div w:id="476412679">
              <w:marLeft w:val="0"/>
              <w:marRight w:val="0"/>
              <w:marTop w:val="0"/>
              <w:marBottom w:val="0"/>
              <w:divBdr>
                <w:top w:val="none" w:sz="0" w:space="0" w:color="auto"/>
                <w:left w:val="none" w:sz="0" w:space="0" w:color="auto"/>
                <w:bottom w:val="none" w:sz="0" w:space="0" w:color="auto"/>
                <w:right w:val="none" w:sz="0" w:space="0" w:color="auto"/>
              </w:divBdr>
            </w:div>
            <w:div w:id="1737044511">
              <w:marLeft w:val="0"/>
              <w:marRight w:val="0"/>
              <w:marTop w:val="0"/>
              <w:marBottom w:val="0"/>
              <w:divBdr>
                <w:top w:val="none" w:sz="0" w:space="0" w:color="auto"/>
                <w:left w:val="none" w:sz="0" w:space="0" w:color="auto"/>
                <w:bottom w:val="none" w:sz="0" w:space="0" w:color="auto"/>
                <w:right w:val="none" w:sz="0" w:space="0" w:color="auto"/>
              </w:divBdr>
            </w:div>
            <w:div w:id="1840384118">
              <w:marLeft w:val="0"/>
              <w:marRight w:val="0"/>
              <w:marTop w:val="0"/>
              <w:marBottom w:val="0"/>
              <w:divBdr>
                <w:top w:val="none" w:sz="0" w:space="0" w:color="auto"/>
                <w:left w:val="none" w:sz="0" w:space="0" w:color="auto"/>
                <w:bottom w:val="none" w:sz="0" w:space="0" w:color="auto"/>
                <w:right w:val="none" w:sz="0" w:space="0" w:color="auto"/>
              </w:divBdr>
            </w:div>
            <w:div w:id="829560246">
              <w:marLeft w:val="0"/>
              <w:marRight w:val="0"/>
              <w:marTop w:val="0"/>
              <w:marBottom w:val="0"/>
              <w:divBdr>
                <w:top w:val="none" w:sz="0" w:space="0" w:color="auto"/>
                <w:left w:val="none" w:sz="0" w:space="0" w:color="auto"/>
                <w:bottom w:val="none" w:sz="0" w:space="0" w:color="auto"/>
                <w:right w:val="none" w:sz="0" w:space="0" w:color="auto"/>
              </w:divBdr>
            </w:div>
            <w:div w:id="2098480399">
              <w:marLeft w:val="0"/>
              <w:marRight w:val="0"/>
              <w:marTop w:val="0"/>
              <w:marBottom w:val="0"/>
              <w:divBdr>
                <w:top w:val="none" w:sz="0" w:space="0" w:color="auto"/>
                <w:left w:val="none" w:sz="0" w:space="0" w:color="auto"/>
                <w:bottom w:val="none" w:sz="0" w:space="0" w:color="auto"/>
                <w:right w:val="none" w:sz="0" w:space="0" w:color="auto"/>
              </w:divBdr>
            </w:div>
            <w:div w:id="1724328279">
              <w:marLeft w:val="0"/>
              <w:marRight w:val="0"/>
              <w:marTop w:val="0"/>
              <w:marBottom w:val="0"/>
              <w:divBdr>
                <w:top w:val="none" w:sz="0" w:space="0" w:color="auto"/>
                <w:left w:val="none" w:sz="0" w:space="0" w:color="auto"/>
                <w:bottom w:val="none" w:sz="0" w:space="0" w:color="auto"/>
                <w:right w:val="none" w:sz="0" w:space="0" w:color="auto"/>
              </w:divBdr>
            </w:div>
            <w:div w:id="336923483">
              <w:marLeft w:val="0"/>
              <w:marRight w:val="0"/>
              <w:marTop w:val="0"/>
              <w:marBottom w:val="0"/>
              <w:divBdr>
                <w:top w:val="none" w:sz="0" w:space="0" w:color="auto"/>
                <w:left w:val="none" w:sz="0" w:space="0" w:color="auto"/>
                <w:bottom w:val="none" w:sz="0" w:space="0" w:color="auto"/>
                <w:right w:val="none" w:sz="0" w:space="0" w:color="auto"/>
              </w:divBdr>
            </w:div>
            <w:div w:id="626929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724613">
      <w:bodyDiv w:val="1"/>
      <w:marLeft w:val="0"/>
      <w:marRight w:val="0"/>
      <w:marTop w:val="0"/>
      <w:marBottom w:val="0"/>
      <w:divBdr>
        <w:top w:val="none" w:sz="0" w:space="0" w:color="auto"/>
        <w:left w:val="none" w:sz="0" w:space="0" w:color="auto"/>
        <w:bottom w:val="none" w:sz="0" w:space="0" w:color="auto"/>
        <w:right w:val="none" w:sz="0" w:space="0" w:color="auto"/>
      </w:divBdr>
      <w:divsChild>
        <w:div w:id="402025499">
          <w:marLeft w:val="480"/>
          <w:marRight w:val="0"/>
          <w:marTop w:val="0"/>
          <w:marBottom w:val="0"/>
          <w:divBdr>
            <w:top w:val="none" w:sz="0" w:space="0" w:color="auto"/>
            <w:left w:val="none" w:sz="0" w:space="0" w:color="auto"/>
            <w:bottom w:val="none" w:sz="0" w:space="0" w:color="auto"/>
            <w:right w:val="none" w:sz="0" w:space="0" w:color="auto"/>
          </w:divBdr>
          <w:divsChild>
            <w:div w:id="116804583">
              <w:marLeft w:val="0"/>
              <w:marRight w:val="0"/>
              <w:marTop w:val="0"/>
              <w:marBottom w:val="0"/>
              <w:divBdr>
                <w:top w:val="none" w:sz="0" w:space="0" w:color="auto"/>
                <w:left w:val="none" w:sz="0" w:space="0" w:color="auto"/>
                <w:bottom w:val="none" w:sz="0" w:space="0" w:color="auto"/>
                <w:right w:val="none" w:sz="0" w:space="0" w:color="auto"/>
              </w:divBdr>
            </w:div>
            <w:div w:id="1942177547">
              <w:marLeft w:val="0"/>
              <w:marRight w:val="0"/>
              <w:marTop w:val="0"/>
              <w:marBottom w:val="0"/>
              <w:divBdr>
                <w:top w:val="none" w:sz="0" w:space="0" w:color="auto"/>
                <w:left w:val="none" w:sz="0" w:space="0" w:color="auto"/>
                <w:bottom w:val="none" w:sz="0" w:space="0" w:color="auto"/>
                <w:right w:val="none" w:sz="0" w:space="0" w:color="auto"/>
              </w:divBdr>
            </w:div>
            <w:div w:id="297607602">
              <w:marLeft w:val="0"/>
              <w:marRight w:val="0"/>
              <w:marTop w:val="0"/>
              <w:marBottom w:val="0"/>
              <w:divBdr>
                <w:top w:val="none" w:sz="0" w:space="0" w:color="auto"/>
                <w:left w:val="none" w:sz="0" w:space="0" w:color="auto"/>
                <w:bottom w:val="none" w:sz="0" w:space="0" w:color="auto"/>
                <w:right w:val="none" w:sz="0" w:space="0" w:color="auto"/>
              </w:divBdr>
            </w:div>
            <w:div w:id="1007053795">
              <w:marLeft w:val="0"/>
              <w:marRight w:val="0"/>
              <w:marTop w:val="0"/>
              <w:marBottom w:val="0"/>
              <w:divBdr>
                <w:top w:val="none" w:sz="0" w:space="0" w:color="auto"/>
                <w:left w:val="none" w:sz="0" w:space="0" w:color="auto"/>
                <w:bottom w:val="none" w:sz="0" w:space="0" w:color="auto"/>
                <w:right w:val="none" w:sz="0" w:space="0" w:color="auto"/>
              </w:divBdr>
            </w:div>
            <w:div w:id="343942658">
              <w:marLeft w:val="0"/>
              <w:marRight w:val="0"/>
              <w:marTop w:val="0"/>
              <w:marBottom w:val="0"/>
              <w:divBdr>
                <w:top w:val="none" w:sz="0" w:space="0" w:color="auto"/>
                <w:left w:val="none" w:sz="0" w:space="0" w:color="auto"/>
                <w:bottom w:val="none" w:sz="0" w:space="0" w:color="auto"/>
                <w:right w:val="none" w:sz="0" w:space="0" w:color="auto"/>
              </w:divBdr>
            </w:div>
            <w:div w:id="491140350">
              <w:marLeft w:val="0"/>
              <w:marRight w:val="0"/>
              <w:marTop w:val="0"/>
              <w:marBottom w:val="0"/>
              <w:divBdr>
                <w:top w:val="none" w:sz="0" w:space="0" w:color="auto"/>
                <w:left w:val="none" w:sz="0" w:space="0" w:color="auto"/>
                <w:bottom w:val="none" w:sz="0" w:space="0" w:color="auto"/>
                <w:right w:val="none" w:sz="0" w:space="0" w:color="auto"/>
              </w:divBdr>
            </w:div>
            <w:div w:id="114642252">
              <w:marLeft w:val="0"/>
              <w:marRight w:val="0"/>
              <w:marTop w:val="0"/>
              <w:marBottom w:val="0"/>
              <w:divBdr>
                <w:top w:val="none" w:sz="0" w:space="0" w:color="auto"/>
                <w:left w:val="none" w:sz="0" w:space="0" w:color="auto"/>
                <w:bottom w:val="none" w:sz="0" w:space="0" w:color="auto"/>
                <w:right w:val="none" w:sz="0" w:space="0" w:color="auto"/>
              </w:divBdr>
            </w:div>
            <w:div w:id="138621198">
              <w:marLeft w:val="0"/>
              <w:marRight w:val="0"/>
              <w:marTop w:val="0"/>
              <w:marBottom w:val="0"/>
              <w:divBdr>
                <w:top w:val="none" w:sz="0" w:space="0" w:color="auto"/>
                <w:left w:val="none" w:sz="0" w:space="0" w:color="auto"/>
                <w:bottom w:val="none" w:sz="0" w:space="0" w:color="auto"/>
                <w:right w:val="none" w:sz="0" w:space="0" w:color="auto"/>
              </w:divBdr>
            </w:div>
            <w:div w:id="2104186738">
              <w:marLeft w:val="0"/>
              <w:marRight w:val="0"/>
              <w:marTop w:val="0"/>
              <w:marBottom w:val="0"/>
              <w:divBdr>
                <w:top w:val="none" w:sz="0" w:space="0" w:color="auto"/>
                <w:left w:val="none" w:sz="0" w:space="0" w:color="auto"/>
                <w:bottom w:val="none" w:sz="0" w:space="0" w:color="auto"/>
                <w:right w:val="none" w:sz="0" w:space="0" w:color="auto"/>
              </w:divBdr>
            </w:div>
            <w:div w:id="1608734831">
              <w:marLeft w:val="0"/>
              <w:marRight w:val="0"/>
              <w:marTop w:val="0"/>
              <w:marBottom w:val="0"/>
              <w:divBdr>
                <w:top w:val="none" w:sz="0" w:space="0" w:color="auto"/>
                <w:left w:val="none" w:sz="0" w:space="0" w:color="auto"/>
                <w:bottom w:val="none" w:sz="0" w:space="0" w:color="auto"/>
                <w:right w:val="none" w:sz="0" w:space="0" w:color="auto"/>
              </w:divBdr>
            </w:div>
            <w:div w:id="1174420463">
              <w:marLeft w:val="0"/>
              <w:marRight w:val="0"/>
              <w:marTop w:val="0"/>
              <w:marBottom w:val="0"/>
              <w:divBdr>
                <w:top w:val="none" w:sz="0" w:space="0" w:color="auto"/>
                <w:left w:val="none" w:sz="0" w:space="0" w:color="auto"/>
                <w:bottom w:val="none" w:sz="0" w:space="0" w:color="auto"/>
                <w:right w:val="none" w:sz="0" w:space="0" w:color="auto"/>
              </w:divBdr>
            </w:div>
            <w:div w:id="1516573689">
              <w:marLeft w:val="0"/>
              <w:marRight w:val="0"/>
              <w:marTop w:val="0"/>
              <w:marBottom w:val="0"/>
              <w:divBdr>
                <w:top w:val="none" w:sz="0" w:space="0" w:color="auto"/>
                <w:left w:val="none" w:sz="0" w:space="0" w:color="auto"/>
                <w:bottom w:val="none" w:sz="0" w:space="0" w:color="auto"/>
                <w:right w:val="none" w:sz="0" w:space="0" w:color="auto"/>
              </w:divBdr>
            </w:div>
            <w:div w:id="1081946370">
              <w:marLeft w:val="0"/>
              <w:marRight w:val="0"/>
              <w:marTop w:val="0"/>
              <w:marBottom w:val="0"/>
              <w:divBdr>
                <w:top w:val="none" w:sz="0" w:space="0" w:color="auto"/>
                <w:left w:val="none" w:sz="0" w:space="0" w:color="auto"/>
                <w:bottom w:val="none" w:sz="0" w:space="0" w:color="auto"/>
                <w:right w:val="none" w:sz="0" w:space="0" w:color="auto"/>
              </w:divBdr>
            </w:div>
            <w:div w:id="521818337">
              <w:marLeft w:val="0"/>
              <w:marRight w:val="0"/>
              <w:marTop w:val="0"/>
              <w:marBottom w:val="0"/>
              <w:divBdr>
                <w:top w:val="none" w:sz="0" w:space="0" w:color="auto"/>
                <w:left w:val="none" w:sz="0" w:space="0" w:color="auto"/>
                <w:bottom w:val="none" w:sz="0" w:space="0" w:color="auto"/>
                <w:right w:val="none" w:sz="0" w:space="0" w:color="auto"/>
              </w:divBdr>
            </w:div>
            <w:div w:id="1856069474">
              <w:marLeft w:val="0"/>
              <w:marRight w:val="0"/>
              <w:marTop w:val="0"/>
              <w:marBottom w:val="0"/>
              <w:divBdr>
                <w:top w:val="none" w:sz="0" w:space="0" w:color="auto"/>
                <w:left w:val="none" w:sz="0" w:space="0" w:color="auto"/>
                <w:bottom w:val="none" w:sz="0" w:space="0" w:color="auto"/>
                <w:right w:val="none" w:sz="0" w:space="0" w:color="auto"/>
              </w:divBdr>
            </w:div>
            <w:div w:id="1662156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qaprosoft/labelImg" TargetMode="Externa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github.com/natom24/Machine-Learnin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CFF32-5807-426A-9D14-D427C017C5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1</TotalTime>
  <Pages>12</Pages>
  <Words>7454</Words>
  <Characters>42492</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iel Haulk</dc:creator>
  <cp:keywords/>
  <dc:description/>
  <cp:lastModifiedBy>Nathaniel Haulk</cp:lastModifiedBy>
  <cp:revision>522</cp:revision>
  <dcterms:created xsi:type="dcterms:W3CDTF">2022-10-10T15:25:00Z</dcterms:created>
  <dcterms:modified xsi:type="dcterms:W3CDTF">2023-05-11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gt;&lt;session id="uBtPy9Vp"/&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